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F0C5C" w14:textId="77777777" w:rsidR="006961C9" w:rsidRDefault="006961C9" w:rsidP="00FB7031">
      <w:pPr>
        <w:pStyle w:val="Title"/>
        <w:rPr>
          <w:lang w:val="en-US"/>
        </w:rPr>
      </w:pPr>
      <w:r w:rsidRPr="006961C9">
        <w:rPr>
          <w:lang w:val="en-US"/>
        </w:rPr>
        <w:t xml:space="preserve">Facial Emotion Recognition under Occlusion: </w:t>
      </w:r>
    </w:p>
    <w:p w14:paraId="58152E77" w14:textId="29B9FB01" w:rsidR="00796FCF" w:rsidRPr="001B6A42" w:rsidRDefault="006961C9" w:rsidP="00FB7031">
      <w:pPr>
        <w:pStyle w:val="Title"/>
        <w:rPr>
          <w:lang w:val="en-US"/>
        </w:rPr>
      </w:pPr>
      <w:r w:rsidRPr="006961C9">
        <w:rPr>
          <w:lang w:val="en-US"/>
        </w:rPr>
        <w:t>A Systematic Literature Review</w:t>
      </w:r>
    </w:p>
    <w:p w14:paraId="3FA476AE" w14:textId="789F5B60" w:rsidR="00837E18" w:rsidRPr="000C7C11" w:rsidRDefault="006961C9" w:rsidP="009347B9">
      <w:pPr>
        <w:pStyle w:val="Author"/>
      </w:pPr>
      <w:r w:rsidRPr="000C7C11">
        <w:rPr>
          <w:noProof/>
          <w:lang w:val="es-ES" w:eastAsia="es-ES"/>
        </w:rPr>
        <w:t>Ari Apriansyah, Kusprasapta Mutijarsa, Fadhil Hidayat</w:t>
      </w:r>
      <w:r w:rsidR="00837E18" w:rsidRPr="000C7C11">
        <w:t xml:space="preserve"> </w:t>
      </w:r>
    </w:p>
    <w:p w14:paraId="2369B6D2" w14:textId="3DFB9CBC" w:rsidR="00837E18" w:rsidRPr="00FB7031" w:rsidRDefault="006961C9" w:rsidP="009347B9">
      <w:pPr>
        <w:pStyle w:val="Member"/>
      </w:pPr>
      <w:r w:rsidRPr="006961C9">
        <w:t>School of Electrical Engineering and Informatics, Bandung Institute of Technology, Bandung</w:t>
      </w:r>
      <w:r>
        <w:t xml:space="preserve">, </w:t>
      </w:r>
      <w:r w:rsidRPr="006961C9">
        <w:t>Indonesia</w:t>
      </w:r>
    </w:p>
    <w:p w14:paraId="29976650" w14:textId="77777777" w:rsidR="00837E18" w:rsidRDefault="00837E18" w:rsidP="001B6A42">
      <w:pPr>
        <w:ind w:firstLine="0"/>
      </w:pPr>
    </w:p>
    <w:p w14:paraId="303CE49A" w14:textId="77777777" w:rsidR="00FB7031" w:rsidRDefault="00DD3A76" w:rsidP="00AB2F0A">
      <w:pPr>
        <w:ind w:firstLine="0"/>
      </w:pPr>
      <w:r>
        <w:rPr>
          <w:noProof/>
          <w:lang w:val="es-ES" w:eastAsia="es-ES"/>
        </w:rPr>
        <mc:AlternateContent>
          <mc:Choice Requires="wps">
            <w:drawing>
              <wp:inline distT="0" distB="0" distL="0" distR="0" wp14:anchorId="006AA261" wp14:editId="460FEFC4">
                <wp:extent cx="5058000" cy="2216150"/>
                <wp:effectExtent l="0" t="0" r="9525" b="0"/>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2216150"/>
                        </a:xfrm>
                        <a:prstGeom prst="rect">
                          <a:avLst/>
                        </a:prstGeom>
                        <a:solidFill>
                          <a:srgbClr val="FFFFFF"/>
                        </a:solidFill>
                        <a:ln w="9525">
                          <a:noFill/>
                          <a:miter lim="800000"/>
                          <a:headEnd/>
                          <a:tailEnd/>
                        </a:ln>
                      </wps:spPr>
                      <wps:txbx>
                        <w:txbxContent>
                          <w:p w14:paraId="6EC988B1" w14:textId="77777777" w:rsidR="004511D3" w:rsidRPr="00DE3D8D" w:rsidRDefault="004511D3" w:rsidP="00DE3D8D">
                            <w:pPr>
                              <w:pStyle w:val="AbstractKeytitle"/>
                            </w:pPr>
                            <w:bookmarkStart w:id="0" w:name="_Hlk523487928"/>
                            <w:bookmarkEnd w:id="0"/>
                            <w:r w:rsidRPr="00DE3D8D">
                              <w:t xml:space="preserve">Abstract </w:t>
                            </w:r>
                          </w:p>
                          <w:p w14:paraId="110F9E8D" w14:textId="6E52F1EC" w:rsidR="004511D3" w:rsidRPr="00DD3A76" w:rsidRDefault="004511D3" w:rsidP="00BE216F">
                            <w:pPr>
                              <w:pStyle w:val="Abstract"/>
                            </w:pPr>
                            <w:r w:rsidRPr="006961C9">
                              <w:t>Facial Emotion Recognition (FER) faces significant challenges in real-world environments, particularly due to face occlusion and pose variations, which can obscure important features for expression recognition. This study offers a Systematic Literature Review (SLR) that includes 59 articles indexed in Scopus, Google Scholar, and Web of Science from Q1 to Q3, published between 2020 and 2025. The research utilises the Kitchenham methodology for the evaluation and examination of pertinent literature. The findings indicate that occlusion in the eye and mouth regions has a significant impact on the reduction of FER accuracy. Various approaches have been developed, such as the utilization of attention mechanisms in deep learning architectures and face reconstruction techniques, including frontalization, inpainting, and optical flow. While effective in specific contexts, numerous of these methodologies continue to face challenges in achieving optimal generalisation within the intricate conditions of the real world. These results underscore the necessity for further advancement and refinement of both methodologies and more representative and balanced datasets, in addition to the investigation of multimodal and real-time approaches to bolster the resilience of facial expression recognition systems against occlusion and fluctuating facial dynamics.</w:t>
                            </w:r>
                          </w:p>
                        </w:txbxContent>
                      </wps:txbx>
                      <wps:bodyPr rot="0" vert="horz" wrap="square" lIns="0" tIns="0" rIns="0" bIns="0" anchor="t" anchorCtr="0">
                        <a:noAutofit/>
                      </wps:bodyPr>
                    </wps:wsp>
                  </a:graphicData>
                </a:graphic>
              </wp:inline>
            </w:drawing>
          </mc:Choice>
          <mc:Fallback>
            <w:pict>
              <v:shapetype w14:anchorId="006AA261" id="_x0000_t202" coordsize="21600,21600" o:spt="202" path="m,l,21600r21600,l21600,xe">
                <v:stroke joinstyle="miter"/>
                <v:path gradientshapeok="t" o:connecttype="rect"/>
              </v:shapetype>
              <v:shape id="Cuadro de texto 2" o:spid="_x0000_s1026" type="#_x0000_t202" style="width:398.25pt;height:17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" stroked="f">
                <v:textbox inset="0,0,0,0">
                  <w:txbxContent>
                    <w:p w14:paraId="6EC988B1" w14:textId="77777777" w:rsidR="004511D3" w:rsidRPr="00DE3D8D" w:rsidRDefault="004511D3" w:rsidP="00DE3D8D">
                      <w:pPr>
                        <w:pStyle w:val="AbstractKeytitle"/>
                      </w:pPr>
                      <w:bookmarkStart w:id="1" w:name="_Hlk523487928"/>
                      <w:bookmarkEnd w:id="1"/>
                      <w:r w:rsidRPr="00DE3D8D">
                        <w:t xml:space="preserve">Abstract </w:t>
                      </w:r>
                    </w:p>
                    <w:p w14:paraId="110F9E8D" w14:textId="6E52F1EC" w:rsidR="004511D3" w:rsidRPr="00DD3A76" w:rsidRDefault="004511D3" w:rsidP="00BE216F">
                      <w:pPr>
                        <w:pStyle w:val="Abstract"/>
                      </w:pPr>
                      <w:r w:rsidRPr="006961C9">
                        <w:t>Facial Emotion Recognition (FER) faces significant challenges in real-world environments, particularly due to face occlusion and pose variations, which can obscure important features for expression recognition. This study offers a Systematic Literature Review (SLR) that includes 59 articles indexed in Scopus, Google Scholar, and Web of Science from Q1 to Q3, published between 2020 and 2025. The research utilises the Kitchenham methodology for the evaluation and examination of pertinent literature. The findings indicate that occlusion in the eye and mouth regions has a significant impact on the reduction of FER accuracy. Various approaches have been developed, such as the utilization of attention mechanisms in deep learning architectures and face reconstruction techniques, including frontalization, inpainting, and optical flow. While effective in specific contexts, numerous of these methodologies continue to face challenges in achieving optimal generalisation within the intricate conditions of the real world. These results underscore the necessity for further advancement and refinement of both methodologies and more representative and balanced datasets, in addition to the investigation of multimodal and real-time approaches to bolster the resilience of facial expression recognition systems against occlusion and fluctuating facial dynamics.</w:t>
                      </w:r>
                    </w:p>
                  </w:txbxContent>
                </v:textbox>
                <w10:anchorlock/>
              </v:shape>
            </w:pict>
          </mc:Fallback>
        </mc:AlternateContent>
      </w:r>
      <w:r>
        <w:tab/>
      </w:r>
      <w:r w:rsidR="00A00797">
        <w:rPr>
          <w:noProof/>
          <w:lang w:val="es-ES" w:eastAsia="es-ES"/>
        </w:rPr>
        <mc:AlternateContent>
          <mc:Choice Requires="wps">
            <w:drawing>
              <wp:inline distT="0" distB="0" distL="0" distR="0" wp14:anchorId="6ADDB56D" wp14:editId="56860B5F">
                <wp:extent cx="1155600" cy="1997049"/>
                <wp:effectExtent l="0" t="0" r="6985" b="3810"/>
                <wp:docPr id="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600" cy="1997049"/>
                        </a:xfrm>
                        <a:prstGeom prst="rect">
                          <a:avLst/>
                        </a:prstGeom>
                        <a:solidFill>
                          <a:srgbClr val="FFFFFF"/>
                        </a:solidFill>
                        <a:ln w="9525">
                          <a:noFill/>
                          <a:miter lim="800000"/>
                          <a:headEnd/>
                          <a:tailEnd/>
                        </a:ln>
                      </wps:spPr>
                      <wps:txbx>
                        <w:txbxContent>
                          <w:p w14:paraId="4C3446CB" w14:textId="77777777" w:rsidR="004511D3" w:rsidRPr="00DE3D8D" w:rsidRDefault="004511D3" w:rsidP="00A00797">
                            <w:pPr>
                              <w:pStyle w:val="AbstractKeytitle"/>
                            </w:pPr>
                            <w:r w:rsidRPr="00DE3D8D">
                              <w:t>Keywords</w:t>
                            </w:r>
                          </w:p>
                          <w:p w14:paraId="0C8CAAF9" w14:textId="59537FF0" w:rsidR="004511D3" w:rsidRPr="00622A2B" w:rsidRDefault="004511D3" w:rsidP="00A00797">
                            <w:pPr>
                              <w:pStyle w:val="Keywords"/>
                            </w:pPr>
                            <w:r w:rsidRPr="006961C9">
                              <w:t>facial emotion, facial expression recognition, facial occlusion, occlusion, occluded face.</w:t>
                            </w:r>
                            <w:r w:rsidRPr="00622A2B">
                              <w:t xml:space="preserve"> </w:t>
                            </w:r>
                            <w:r>
                              <w:t xml:space="preserve"> </w:t>
                            </w:r>
                          </w:p>
                        </w:txbxContent>
                      </wps:txbx>
                      <wps:bodyPr rot="0" vert="horz" wrap="square" lIns="0" tIns="0" rIns="0" bIns="45720" anchor="t" anchorCtr="0">
                        <a:noAutofit/>
                      </wps:bodyPr>
                    </wps:wsp>
                  </a:graphicData>
                </a:graphic>
              </wp:inline>
            </w:drawing>
          </mc:Choice>
          <mc:Fallback>
            <w:pict>
              <v:shape w14:anchorId="6ADDB56D" id="_x0000_s1027" type="#_x0000_t202" style="width:91pt;height:15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" stroked="f">
                <v:textbox inset="0,0,0">
                  <w:txbxContent>
                    <w:p w14:paraId="4C3446CB" w14:textId="77777777" w:rsidR="004511D3" w:rsidRPr="00DE3D8D" w:rsidRDefault="004511D3" w:rsidP="00A00797">
                      <w:pPr>
                        <w:pStyle w:val="AbstractKeytitle"/>
                      </w:pPr>
                      <w:r w:rsidRPr="00DE3D8D">
                        <w:t>Keywords</w:t>
                      </w:r>
                    </w:p>
                    <w:p w14:paraId="0C8CAAF9" w14:textId="59537FF0" w:rsidR="004511D3" w:rsidRPr="00622A2B" w:rsidRDefault="004511D3" w:rsidP="00A00797">
                      <w:pPr>
                        <w:pStyle w:val="Keywords"/>
                      </w:pPr>
                      <w:r w:rsidRPr="006961C9">
                        <w:t>facial emotion, facial expression recognition, facial occlusion, occlusion, occluded face.</w:t>
                      </w:r>
                      <w:r w:rsidRPr="00622A2B">
                        <w:t xml:space="preserve"> </w:t>
                      </w:r>
                      <w:r>
                        <w:t xml:space="preserve"> </w:t>
                      </w:r>
                    </w:p>
                  </w:txbxContent>
                </v:textbox>
                <w10:anchorlock/>
              </v:shape>
            </w:pict>
          </mc:Fallback>
        </mc:AlternateContent>
      </w:r>
      <w:r w:rsidR="00622A2B" w:rsidRPr="00622A2B">
        <w:t xml:space="preserve"> </w:t>
      </w:r>
    </w:p>
    <w:p w14:paraId="2B1AC41C" w14:textId="77777777" w:rsidR="00622A2B" w:rsidRDefault="00622A2B" w:rsidP="009347B9"/>
    <w:p w14:paraId="3CE229AF" w14:textId="77777777" w:rsidR="008F3874" w:rsidRDefault="008F3874" w:rsidP="009347B9">
      <w:pPr>
        <w:sectPr w:rsidR="008F3874" w:rsidSect="00837E18">
          <w:headerReference w:type="default" r:id="rId8"/>
          <w:pgSz w:w="12240" w:h="15840" w:code="1"/>
          <w:pgMar w:top="1009" w:right="936" w:bottom="1009" w:left="936" w:header="431" w:footer="431" w:gutter="0"/>
          <w:cols w:space="708"/>
          <w:titlePg/>
          <w:docGrid w:linePitch="360"/>
        </w:sectPr>
      </w:pPr>
    </w:p>
    <w:p w14:paraId="4B65EB4D" w14:textId="54797F86" w:rsidR="008F3874" w:rsidRDefault="006373A2" w:rsidP="009347B9">
      <w:pPr>
        <w:pStyle w:val="Heading1"/>
      </w:pPr>
      <w:r>
        <w:t>Introduction</w:t>
      </w:r>
    </w:p>
    <w:p w14:paraId="2000C2D0" w14:textId="6B070F29" w:rsidR="009347B9" w:rsidRPr="001B6A42" w:rsidRDefault="000A008E" w:rsidP="001B6A42">
      <w:pPr>
        <w:keepNext/>
        <w:framePr w:dropCap="drop" w:lines="2" w:w="541" w:wrap="around" w:vAnchor="text" w:hAnchor="page" w:x="671" w:y="31"/>
        <w:spacing w:after="0" w:line="381" w:lineRule="exact"/>
        <w:textAlignment w:val="baseline"/>
        <w:rPr>
          <w:color w:val="0098CD"/>
          <w:position w:val="-4"/>
          <w:sz w:val="48"/>
        </w:rPr>
      </w:pPr>
      <w:r>
        <w:rPr>
          <w:color w:val="0098CD"/>
          <w:position w:val="-4"/>
          <w:sz w:val="48"/>
        </w:rPr>
        <w:t>F</w:t>
      </w:r>
    </w:p>
    <w:p w14:paraId="52EFBB9F" w14:textId="08FA0661" w:rsidR="00BB1171" w:rsidRPr="00EF6D7D" w:rsidRDefault="000A008E" w:rsidP="001C651F">
      <w:pPr>
        <w:ind w:firstLine="0"/>
        <w:rPr>
          <w:rFonts w:eastAsia="Gulim"/>
        </w:rPr>
      </w:pPr>
      <w:r>
        <w:rPr>
          <w:smallCaps/>
          <w:color w:val="0098CD"/>
        </w:rPr>
        <w:t>ACIAL</w:t>
      </w:r>
      <w:r w:rsidR="008F3874" w:rsidRPr="009347B9">
        <w:rPr>
          <w:color w:val="0098CD"/>
        </w:rPr>
        <w:t xml:space="preserve"> </w:t>
      </w:r>
      <w:r w:rsidR="006961C9">
        <w:t xml:space="preserve">Expression </w:t>
      </w:r>
      <w:r w:rsidR="00BB1171" w:rsidRPr="00BC0533">
        <w:rPr>
          <w:rFonts w:eastAsia="Gulim"/>
        </w:rPr>
        <w:t>Recognition (FER) is a rapidly advancing domain within image processing and computer vision. This technology has many important uses, such as making human-computer interaction more natural, creating security systems that use facial recognition, and analysing emotions in psychology and marketing</w:t>
      </w:r>
      <w:r w:rsidR="00BB1171">
        <w:rPr>
          <w:rFonts w:eastAsia="Gulim"/>
        </w:rPr>
        <w:t xml:space="preserve"> </w:t>
      </w:r>
      <w:r w:rsidR="00BB1171" w:rsidRPr="00EF6D7D">
        <w:fldChar w:fldCharType="begin" w:fldLock="1"/>
      </w:r>
      <w:r w:rsidR="00E23870">
        <w:instrText>ADDIN CSL_CITATION {"citationItems":[{"id":"ITEM-1","itemData":{"DOI":"10.1109/ACCESS.2021.3113464","ISSN":"21693536","abstract":"Facial Expression Recognition (FER) is presently the aspect of cognitive and affective computing with the most attention and popularity, aided by its vast application areas. Several studies have been conducted on FER, and many review works are also available. The existing FER review works only give an account of FER models capable of predicting the basic expressions. None of the works considers intensity estimation of an emotion; neither do they include studies that address data annotation inconsistencies and correlation among labels in their works. This work first introduces some identified FER application areas and provides a discussion on recognised FER challenges. We proceed to provide a comprehensive FER review in three different machine learning problem definitions: Single Label Learning (SLL)- which presents FER as a multiclass problem, Multilabel Learning (MLL)- that resolves the ambiguity nature of FER, and Label Distribution Learning- that recovers the distribution of emotion in FER data annotation. We also include studies on expression intensity estimation from the face. Furthermore, popularly employed FER models are thoroughly and carefully discussed in handcrafted, conventional machine learning and deep learning models. We finally itemise some recognise unresolved issues and also suggest future research areas in the field.","author":[{"dropping-particle":"","family":"Ekundayo","given":"Olufisayo S.","non-dropping-particle":"","parse-names":false,"suffix":""},{"dropping-particle":"","family":"Viriri","given":"Serestina","non-dropping-particle":"","parse-names":false,"suffix":""}],"container-title":"IEEE Access","id":"ITEM-1","issued":{"date-parts":[["2021"]]},"page":"136944-136973","title":"Facial Expression Recognition: A Review of Trends and Techniques","type":"article-journal","volume":"9"},"uris":["http://www.mendeley.com/documents/?uuid=858e8b31-2850-489e-85c6-6942147a2818"]}],"mendeley":{"formattedCitation":"[1]","plainTextFormattedCitation":"[1]","previouslyFormattedCitation":"[1]"},"properties":{"noteIndex":0},"schema":"https://github.com/citation-style-language/schema/raw/master/csl-citation.json"}</w:instrText>
      </w:r>
      <w:r w:rsidR="00BB1171" w:rsidRPr="00EF6D7D">
        <w:fldChar w:fldCharType="separate"/>
      </w:r>
      <w:r w:rsidR="00AD4F45" w:rsidRPr="00AD4F45">
        <w:rPr>
          <w:noProof/>
        </w:rPr>
        <w:t>[1]</w:t>
      </w:r>
      <w:r w:rsidR="00BB1171" w:rsidRPr="00EF6D7D">
        <w:fldChar w:fldCharType="end"/>
      </w:r>
      <w:r w:rsidR="00BB1171" w:rsidRPr="00BC0533">
        <w:rPr>
          <w:rFonts w:eastAsia="Gulim"/>
        </w:rPr>
        <w:t>. Systems that can accurately read facial expressions can tell how someone is feeling in real time, which is very useful in many social and technological situations.</w:t>
      </w:r>
    </w:p>
    <w:p w14:paraId="51FD9CC0" w14:textId="521BC90F" w:rsidR="00BB1171" w:rsidRPr="00EF6D7D" w:rsidRDefault="00BB1171" w:rsidP="00BB1171">
      <w:pPr>
        <w:rPr>
          <w:rFonts w:eastAsia="Gulim"/>
        </w:rPr>
      </w:pPr>
      <w:r w:rsidRPr="00BC0533">
        <w:rPr>
          <w:rFonts w:eastAsia="Gulim"/>
        </w:rPr>
        <w:t xml:space="preserve">Facial expression recognition, however, encounters numerous intricate challenges in practice.  Occlusion is a big problem for FER applications. It happens when other things, like glasses, masks, hair, hands, or other things that block the view of facial features, cover or block part of the face </w:t>
      </w:r>
      <w:r>
        <w:fldChar w:fldCharType="begin" w:fldLock="1"/>
      </w:r>
      <w:r w:rsidR="00E23870">
        <w:instrText>ADDIN CSL_CITATION {"citationItems":[{"id":"ITEM-1","itemData":{"DOI":"10.1109/TIP.2019.2956143","ISSN":"19410042","abstract":"Occlusion and pose variations, which can change facial appearance significantly, are two major obstacles for automatic Facial Expression Recognition (FER). Though automatic FER has made substantial progresses in the past few decades, occlusion-robust and pose-invariant issues of FER have received relatively less attention, especially in real-world scenarios. This paper addresses the real-world pose and occlusion robust FER problem in the following aspects. First, to stimulate the research of FER under real-world occlusions and variant poses, we annotate several in-the-wild FER datasets with pose and occlusion attributes for the community. Second, we propose a novel Region Attention Network (RAN), to adaptively capture the importance of facial regions for occlusion and pose variant FER. The RAN aggregates and embeds varied number of region features produced by a backbone convolutional neural network into a compact fixed-length representation. Last, inspired by the fact that facial expressions are mainly defined by facial action units, we propose a region biased loss to encourage high attention weights for the most important regions. We validate our RAN and region biased loss on both our built test datasets and four popular datasets: FERPlus, AffectNet, RAF-DB, and SFEW. Extensive experiments show that our RAN and region biased loss largely improve the performance of FER with occlusion and variant pose. Our method also achieves state-of-the-art results on FERPlus, AffectNet, RAF-DB, and SFEW. Code and the collected test data will be publicly available.","author":[{"dropping-particle":"","family":"Wang","given":"Kai","non-dropping-particle":"","parse-names":false,"suffix":""},{"dropping-particle":"","family":"Peng","given":"Xiaojiang","non-dropping-particle":"","parse-names":false,"suffix":""},{"dropping-particle":"","family":"Yang","given":"Jianfei","non-dropping-particle":"","parse-names":false,"suffix":""},{"dropping-particle":"","family":"Meng","given":"Debin","non-dropping-particle":"","parse-names":false,"suffix":""},{"dropping-particle":"","family":"Qiao","given":"Yu","non-dropping-particle":"","parse-names":false,"suffix":""}],"container-title":"IEEE Transactions on Image Processing","id":"ITEM-1","issued":{"date-parts":[["2020"]]},"page":"4057-4069","publisher":"IEEE","title":"Region Attention Networks for Pose and Occlusion Robust Facial Expression Recognition","type":"article-journal","volume":"29"},"uris":["http://www.mendeley.com/documents/?uuid=883a8834-7e82-46c6-b404-35958b1c3c85"]}],"mendeley":{"formattedCitation":"[2]","plainTextFormattedCitation":"[2]","previouslyFormattedCitation":"[2]"},"properties":{"noteIndex":0},"schema":"https://github.com/citation-style-language/schema/raw/master/csl-citation.json"}</w:instrText>
      </w:r>
      <w:r>
        <w:fldChar w:fldCharType="separate"/>
      </w:r>
      <w:r w:rsidR="00AD4F45" w:rsidRPr="00AD4F45">
        <w:rPr>
          <w:noProof/>
        </w:rPr>
        <w:t>[2]</w:t>
      </w:r>
      <w:r>
        <w:fldChar w:fldCharType="end"/>
      </w:r>
      <w:r w:rsidRPr="00BC0533">
        <w:rPr>
          <w:rFonts w:eastAsia="Gulim"/>
        </w:rPr>
        <w:t>.</w:t>
      </w:r>
      <w:r>
        <w:rPr>
          <w:rFonts w:eastAsia="Gulim"/>
        </w:rPr>
        <w:t xml:space="preserve"> </w:t>
      </w:r>
      <w:r w:rsidRPr="00BC0533">
        <w:rPr>
          <w:rFonts w:eastAsia="Gulim"/>
        </w:rPr>
        <w:t>This occlusion is prevalent in real-world scenarios, especially in the post-pandemic context characterised by the extensive use of masks, rendering it a significant challenge that FER systems must tackle.</w:t>
      </w:r>
    </w:p>
    <w:p w14:paraId="0973515D" w14:textId="4B272A72" w:rsidR="00BB1171" w:rsidRPr="00EF6D7D" w:rsidRDefault="00BB1171" w:rsidP="00BB1171">
      <w:pPr>
        <w:rPr>
          <w:rFonts w:eastAsia="Gulim"/>
        </w:rPr>
      </w:pPr>
      <w:r w:rsidRPr="00F04F86">
        <w:rPr>
          <w:rFonts w:eastAsia="Gulim"/>
        </w:rPr>
        <w:t xml:space="preserve">When the face is covered, important information is lost from the covered areas, which makes it harder for the system to get accurate expression features </w:t>
      </w:r>
      <w:r>
        <w:fldChar w:fldCharType="begin" w:fldLock="1"/>
      </w:r>
      <w:r w:rsidR="00E23870">
        <w:instrText>ADDIN CSL_CITATION {"citationItems":[{"id":"ITEM-1","itemData":{"DOI":"10.1007/s11042-022-13559-8","ISSN":"15737721","abstract":"Facial Expression recognition is a computer vision problem that took relevant benefit from the research in deep learning. Recent deep neural networks achieved superior results, demonstrating the feasibility of recognizing the expression of a user from a single picture or a video recording the face dynamics. Research studies reveal that the most discriminating portions of the face surfaces that contribute to the recognition of facial expressions are located on the mouth and the eyes. The restrictions for COVID pandemic reasons have also revealed that state-of-the-art solutions for the analysis of the face can severely fail due to the occlusions of using the facial masks. This study explores to what extend expression recognition can deal with occluded faces in presence of masks. To a fairer comparison, the analysis is performed in different occluded scenarios to effectively assess if the facial masks can really imply a decrease in the recognition accuracy. The experiments performed on two public datasets show that some famous top deep classifiers expose a significant reduction in accuracy in presence of masks up to half of the accuracy achieved in non-occluded conditions. Moreover, a relevant decrease in performance is also reported also in the case of occluded eyes but the overall drop in performance is not as severe as in presence of the facial masks, thus confirming that, like happens for face biometric recognition, occluded faces by facial mask still represent a challenging limitation for computer vision solutions.","author":[{"dropping-particle":"","family":"Abate","given":"Andrea Francesco","non-dropping-particle":"","parse-names":false,"suffix":""},{"dropping-particle":"","family":"Cimmino","given":"Lucia","non-dropping-particle":"","parse-names":false,"suffix":""},{"dropping-particle":"","family":"Mocanu","given":"Bogdan Costel","non-dropping-particle":"","parse-names":false,"suffix":""},{"dropping-particle":"","family":"Narducci","given":"Fabio","non-dropping-particle":"","parse-names":false,"suffix":""},{"dropping-particle":"","family":"Pop","given":"Florin","non-dropping-particle":"","parse-names":false,"suffix":""}],"container-title":"Multimedia Tools and Applications","id":"ITEM-1","issue":"8","issued":{"date-parts":[["2023","3"]]},"note":"Export Date: 30 April 2025; Cited By: 13","page":"11305-11319","title":"The limitations for expression recognition in computer vision introduced by facial masks","type":"article-journal","volume":"82"},"uris":["http://www.mendeley.com/documents/?uuid=94f423b3-c709-47ac-870d-6f1a8b940849"]}],"mendeley":{"formattedCitation":"[3]","plainTextFormattedCitation":"[3]","previouslyFormattedCitation":"[3]"},"properties":{"noteIndex":0},"schema":"https://github.com/citation-style-language/schema/raw/master/csl-citation.json"}</w:instrText>
      </w:r>
      <w:r>
        <w:fldChar w:fldCharType="separate"/>
      </w:r>
      <w:r w:rsidR="00AD4F45" w:rsidRPr="00AD4F45">
        <w:rPr>
          <w:noProof/>
        </w:rPr>
        <w:t>[3]</w:t>
      </w:r>
      <w:r>
        <w:fldChar w:fldCharType="end"/>
      </w:r>
      <w:r w:rsidRPr="00F04F86">
        <w:rPr>
          <w:rFonts w:eastAsia="Gulim"/>
        </w:rPr>
        <w:t>.</w:t>
      </w:r>
      <w:r>
        <w:rPr>
          <w:rFonts w:eastAsia="Gulim"/>
        </w:rPr>
        <w:t xml:space="preserve"> </w:t>
      </w:r>
      <w:r w:rsidRPr="00F04F86">
        <w:rPr>
          <w:rFonts w:eastAsia="Gulim"/>
        </w:rPr>
        <w:t>The recognition model must be able to work with incomplete data to still make accurate classifications when facial features that show certain emotions aren't there. This necessitates the creation of more resilient and flexible approaches for managing occlusion.</w:t>
      </w:r>
    </w:p>
    <w:p w14:paraId="28050792" w14:textId="2118A6FE" w:rsidR="00BB1171" w:rsidRPr="00EF6D7D" w:rsidRDefault="00BB1171" w:rsidP="00BB1171">
      <w:pPr>
        <w:rPr>
          <w:rFonts w:eastAsia="Gulim"/>
        </w:rPr>
      </w:pPr>
      <w:r w:rsidRPr="00F04F86">
        <w:rPr>
          <w:rFonts w:eastAsia="Gulim"/>
        </w:rPr>
        <w:t>Different strategies have been devised to tackle the occlusion problem in FER.</w:t>
      </w:r>
      <w:r w:rsidRPr="00EF6D7D">
        <w:rPr>
          <w:rFonts w:eastAsia="Gulim"/>
        </w:rPr>
        <w:t xml:space="preserve"> Image pre-processing techniques, such as detection and restoration of occluded areas </w:t>
      </w:r>
      <w:r>
        <w:fldChar w:fldCharType="begin" w:fldLock="1"/>
      </w:r>
      <w:r w:rsidR="00E23870">
        <w:instrText>ADDIN CSL_CITATION {"citationItems":[{"id":"ITEM-1","itemData":{"DOI":"10.1016/j.neucom.2022.02.035","ISSN":"18728286","abstract":"Recognizing faces with partial occlusion is a challenging problem in many real-world applications. Although various methods have been proposed to deal with the facial image de-occlusion tasks, most of them only concern the local features of occluded images, obviously ignoring the global facial expressions and structural prior information. In this paper, we propose a novel end-to-end SILP-Autoencoder to effectively restore partial occluded faces. To improve the recovery quality and occlusion removal robustness, our framework mainly consists of two components, Laplacian prior subnetwork, and left-and-right symmetric match module (LR-match module), which preserve the global facial expression features and fully make use of the symmetrical characteristics of facial regions and structures respectively. Based on the above characteristics, a composite loss function is designed to achieve end-to-end training of the entire network. Extensive experiments on the face expression datasets with various shaded areas suggest that our approach achieves superior performance against the state-of-the-art methods. In particular, our method is more useful for facial detail recovery and distortion expression suppression.","author":[{"dropping-particle":"","family":"Sun","given":"Dengdi","non-dropping-particle":"","parse-names":false,"suffix":""},{"dropping-particle":"","family":"Xie","given":"Wandong","non-dropping-particle":"","parse-names":false,"suffix":""},{"dropping-particle":"","family":"Ding","given":"Zhuanlian","non-dropping-particle":"","parse-names":false,"suffix":""},{"dropping-particle":"","family":"Tang","given":"Jin","non-dropping-particle":"","parse-names":false,"suffix":""}],"container-title":"Neurocomputing","id":"ITEM-1","issued":{"date-parts":[["2022"]]},"page":"47-56","publisher":"Elsevier B.V.","title":"SILP-autoencoder for face de-occlusion","type":"article-journal","volume":"485"},"uris":["http://www.mendeley.com/documents/?uuid=3e674ebe-8197-4498-9a98-b87c5152fca0"]}],"mendeley":{"formattedCitation":"[4]","plainTextFormattedCitation":"[4]","previouslyFormattedCitation":"[4]"},"properties":{"noteIndex":0},"schema":"https://github.com/citation-style-language/schema/raw/master/csl-citation.json"}</w:instrText>
      </w:r>
      <w:r>
        <w:fldChar w:fldCharType="separate"/>
      </w:r>
      <w:r w:rsidR="00AD4F45" w:rsidRPr="00AD4F45">
        <w:rPr>
          <w:noProof/>
        </w:rPr>
        <w:t>[4]</w:t>
      </w:r>
      <w:r>
        <w:fldChar w:fldCharType="end"/>
      </w:r>
      <w:r w:rsidRPr="00EF6D7D">
        <w:rPr>
          <w:rFonts w:eastAsia="Gulim"/>
        </w:rPr>
        <w:t xml:space="preserve">, the use of 3D models to reconstruct the face </w:t>
      </w:r>
      <w:r>
        <w:fldChar w:fldCharType="begin" w:fldLock="1"/>
      </w:r>
      <w:r w:rsidR="00E23870">
        <w:instrText>ADDIN CSL_CITATION {"citationItems":[{"id":"ITEM-1","itemData":{"DOI":"10.1109/TCDS.2022.3157772","ISSN":"23798939","abstract":"Facial expression recognition (FER) in the wild unavoidably suffers from the effects of face posture, illumination, and partial occlusion. In this article, we attempt to alleviate the above negative effects and improve the performance of FER in the wild based on 3-D face feature reconstruction and learning. Three-dimensional face reconstruction not only can effectively make up for the facial apparent information missing inform a 2-D face images but can also extract accurate 3-D facial geometric information in self-occlusion and extreme illumination scenarios. Therefore, we propose a novel end-to-end trainable 3-D face feature reconstruction and learning network (3-DF-RLN) is proposed for FER in the wild. In 3-DF-RLN, the 2-D implicitly frontalized face apparent data and 3-D facial landmarks are reconstructed by a 3-D face reconstruction module and input to two feature extraction pathways. The appearance pathway learns apparent features from the reconstructed 2-D face apparent data using a convolutional neural network. The geometry pathway learns the geometric features from the reconstructed 3-D facial landmarks using a graph convolutional network. Finally, FER is achieved via the fusion of the two pathways. Extensive experiments were conducted to evaluate the proposed method with three benchmark databases, including Multi-PIE, RAF-DB, and AffectNet. The results show that the proposed 3-DF-RLN model has better FER performance, both in the lab and in the wild. In addition, the face graph from the geometry pathway reveals the correlations between facial landmarks in FER.","author":[{"dropping-particle":"","family":"Sun","given":"Ning","non-dropping-particle":"","parse-names":false,"suffix":""},{"dropping-particle":"","family":"Tao","given":"Jianglong","non-dropping-particle":"","parse-names":false,"suffix":""},{"dropping-particle":"","family":"Liu","given":"Jixin","non-dropping-particle":"","parse-names":false,"suffix":""},{"dropping-particle":"","family":"Sun","given":"Haian","non-dropping-particle":"","parse-names":false,"suffix":""},{"dropping-particle":"","family":"Han","given":"Guang","non-dropping-particle":"","parse-names":false,"suffix":""}],"container-title":"IEEE Transactions on Cognitive and Developmental Systems","id":"ITEM-1","issue":"1","issued":{"date-parts":[["2023"]]},"note":"Query date: 2025-05-04 23:18:56","page":"298-309","publisher":"ieeexplore.ieee.org","title":"3-D Facial Feature Reconstruction and Learning Network for Facial Expression Recognition in the Wild","type":"article-journal","volume":"15"},"uris":["http://www.mendeley.com/documents/?uuid=5b59b81a-7ee7-4444-9dc3-92d874298102"]}],"mendeley":{"formattedCitation":"[5]","plainTextFormattedCitation":"[5]","previouslyFormattedCitation":"[5]"},"properties":{"noteIndex":0},"schema":"https://github.com/citation-style-language/schema/raw/master/csl-citation.json"}</w:instrText>
      </w:r>
      <w:r>
        <w:fldChar w:fldCharType="separate"/>
      </w:r>
      <w:r w:rsidR="00AD4F45" w:rsidRPr="00AD4F45">
        <w:rPr>
          <w:noProof/>
        </w:rPr>
        <w:t>[5]</w:t>
      </w:r>
      <w:r>
        <w:fldChar w:fldCharType="end"/>
      </w:r>
      <w:r w:rsidRPr="00EF6D7D">
        <w:rPr>
          <w:rFonts w:eastAsia="Gulim"/>
        </w:rPr>
        <w:t xml:space="preserve">, and machine learning algorithms that are resistant to occluded facial data have been the main focus of research in recent years. </w:t>
      </w:r>
      <w:r w:rsidRPr="00F04F86">
        <w:rPr>
          <w:rFonts w:eastAsia="Gulim"/>
        </w:rPr>
        <w:t xml:space="preserve">These methods try to lessen the effects of occlusion </w:t>
      </w:r>
      <w:r w:rsidRPr="00F04F86">
        <w:rPr>
          <w:rFonts w:eastAsia="Gulim"/>
        </w:rPr>
        <w:t>and make it easier to recognise expressions in real life.</w:t>
      </w:r>
    </w:p>
    <w:p w14:paraId="64003B03" w14:textId="771E7B81" w:rsidR="00BB1171" w:rsidRPr="00EF6D7D" w:rsidRDefault="00BB1171" w:rsidP="00BB1171">
      <w:pPr>
        <w:rPr>
          <w:rFonts w:eastAsia="Gulim"/>
        </w:rPr>
      </w:pPr>
      <w:r>
        <w:fldChar w:fldCharType="begin" w:fldLock="1"/>
      </w:r>
      <w:r w:rsidR="00E23870">
        <w:instrText>ADDIN CSL_CITATION {"citationItems":[{"id":"ITEM-1","itemData":{"DOI":"10.3390/app15095139","ISSN":"2076-3417","abstract":"Facial occlusion represents a significant challenge in the domain of facial expression recognition (FER). The absence of feature information due to occlusion has been demonstrated to result in a reduction in recognition accuracy and model robustness. To address this challenge, a multi-angle feature extraction (MAFE) method is proposed in this paper, aiming to enhance the recognition accuracy under occlusion conditions by employing multi-scale global features, local fine-grained features, and important regional features. The MAFE approach involves three core modules: multi-feature extraction, regional detail feature fusion, and consistent feature recognition. In the multi-feature extraction module, PTIR-50 and Swin Transformer are used to extract global features and fine-grained features, and at the same time, the five key points of the face are combined to crop out the important regions from the global features. The Regional Bias Loss (RB-Loss) is then utilized to guide the model to focus on the key information regions. The subsequent Regional Detail Feature Fusion module combines fine-grained features with those from the important regions. This process enhances the expressiveness of the features. The Consistent Feature Recognition module proposes consistent feature loss (con-feature Loss) to ensure that global features and fused features guide each other, forcing the model to focus on more discriminative expression features. The experimental results demonstrate that MAFE attains 89.42% and 86.94% accuracies on the Occlusion-RAFDB and Occlusion-FERPlus datasets, thereby surpassing the existing methods. Accuracies of 92.11% and 90.15% are also obtained on the original RAF-DB and FERPlus datasets.","author":[{"dropping-particle":"","family":"Li","given":"Yunfei","non-dropping-particle":"","parse-names":false,"suffix":""},{"dropping-particle":"","family":"Liu","given":"Hao","non-dropping-particle":"","parse-names":false,"suffix":""},{"dropping-particle":"","family":"Liang","given":"Jiuzhen","non-dropping-particle":"","parse-names":false,"suffix":""},{"dropping-particle":"","family":"Jiang","given":"Daihong","non-dropping-particle":"","parse-names":false,"suffix":""}],"container-title":"Applied Sciences","id":"ITEM-1","issue":"9","issued":{"date-parts":[["2025","5","6"]]},"page":"5139","title":"Occlusion-Robust Facial Expression Recognition Based on Multi-Angle Feature Extraction","type":"article-journal","volume":"15"},"uris":["http://www.mendeley.com/documents/?uuid=5b4124e6-36fc-443e-b218-de045c996e61"]}],"mendeley":{"formattedCitation":"[6]","plainTextFormattedCitation":"[6]","previouslyFormattedCitation":"[6]"},"properties":{"noteIndex":0},"schema":"https://github.com/citation-style-language/schema/raw/master/csl-citation.json"}</w:instrText>
      </w:r>
      <w:r>
        <w:fldChar w:fldCharType="separate"/>
      </w:r>
      <w:r w:rsidR="00AD4F45" w:rsidRPr="00AD4F45">
        <w:rPr>
          <w:noProof/>
        </w:rPr>
        <w:t>[6]</w:t>
      </w:r>
      <w:r>
        <w:fldChar w:fldCharType="end"/>
      </w:r>
      <w:r>
        <w:t xml:space="preserve"> </w:t>
      </w:r>
      <w:r w:rsidRPr="00F04F86">
        <w:rPr>
          <w:rFonts w:eastAsia="Gulim"/>
        </w:rPr>
        <w:t>recently came up with the Multi-Angle Feature Extraction (MAFE) method. This method improves the system's ability to deal with occlusion by combining global features at different scales, fine local features, and important features for specific regions. The Occlusion-RAFDB dataset had an accuracy of 89.42%, and the Occlusion-FERPlus dataset had an accuracy of 86.94%. This was better than what had been done before. This method also worked well on datasets that didn't have occlusion, showing that it is both flexible and reliable.</w:t>
      </w:r>
    </w:p>
    <w:p w14:paraId="77E4CD29" w14:textId="0D1260C2" w:rsidR="00BB1171" w:rsidRPr="00EF6D7D" w:rsidRDefault="00BB1171" w:rsidP="00BB1171">
      <w:pPr>
        <w:rPr>
          <w:rFonts w:eastAsia="Gulim"/>
        </w:rPr>
      </w:pPr>
      <w:r w:rsidRPr="00F04F86">
        <w:rPr>
          <w:rFonts w:eastAsia="Gulim"/>
        </w:rPr>
        <w:t xml:space="preserve">Moreover, a prevalent challenge associated with occlusion is considerable variation in facial pose. Prior research has introduced methodologies such as the Region Attention Network (RAN) </w:t>
      </w:r>
      <w:r>
        <w:fldChar w:fldCharType="begin" w:fldLock="1"/>
      </w:r>
      <w:r w:rsidR="00E23870">
        <w:instrText>ADDIN CSL_CITATION {"citationItems":[{"id":"ITEM-1","itemData":{"DOI":"10.1109/TIP.2019.2956143","ISSN":"19410042","abstract":"Occlusion and pose variations, which can change facial appearance significantly, are two major obstacles for automatic Facial Expression Recognition (FER). Though automatic FER has made substantial progresses in the past few decades, occlusion-robust and pose-invariant issues of FER have received relatively less attention, especially in real-world scenarios. This paper addresses the real-world pose and occlusion robust FER problem in the following aspects. First, to stimulate the research of FER under real-world occlusions and variant poses, we annotate several in-the-wild FER datasets with pose and occlusion attributes for the community. Second, we propose a novel Region Attention Network (RAN), to adaptively capture the importance of facial regions for occlusion and pose variant FER. The RAN aggregates and embeds varied number of region features produced by a backbone convolutional neural network into a compact fixed-length representation. Last, inspired by the fact that facial expressions are mainly defined by facial action units, we propose a region biased loss to encourage high attention weights for the most important regions. We validate our RAN and region biased loss on both our built test datasets and four popular datasets: FERPlus, AffectNet, RAF-DB, and SFEW. Extensive experiments show that our RAN and region biased loss largely improve the performance of FER with occlusion and variant pose. Our method also achieves state-of-the-art results on FERPlus, AffectNet, RAF-DB, and SFEW. Code and the collected test data will be publicly available.","author":[{"dropping-particle":"","family":"Wang","given":"Kai","non-dropping-particle":"","parse-names":false,"suffix":""},{"dropping-particle":"","family":"Peng","given":"Xiaojiang","non-dropping-particle":"","parse-names":false,"suffix":""},{"dropping-particle":"","family":"Yang","given":"Jianfei","non-dropping-particle":"","parse-names":false,"suffix":""},{"dropping-particle":"","family":"Meng","given":"Debin","non-dropping-particle":"","parse-names":false,"suffix":""},{"dropping-particle":"","family":"Qiao","given":"Yu","non-dropping-particle":"","parse-names":false,"suffix":""}],"container-title":"IEEE Transactions on Image Processing","id":"ITEM-1","issued":{"date-parts":[["2020"]]},"page":"4057-4069","publisher":"IEEE","title":"Region Attention Networks for Pose and Occlusion Robust Facial Expression Recognition","type":"article-journal","volume":"29"},"uris":["http://www.mendeley.com/documents/?uuid=883a8834-7e82-46c6-b404-35958b1c3c85"]}],"mendeley":{"formattedCitation":"[2]","plainTextFormattedCitation":"[2]","previouslyFormattedCitation":"[2]"},"properties":{"noteIndex":0},"schema":"https://github.com/citation-style-language/schema/raw/master/csl-citation.json"}</w:instrText>
      </w:r>
      <w:r>
        <w:fldChar w:fldCharType="separate"/>
      </w:r>
      <w:r w:rsidR="00AD4F45" w:rsidRPr="00AD4F45">
        <w:rPr>
          <w:noProof/>
        </w:rPr>
        <w:t>[2]</w:t>
      </w:r>
      <w:r>
        <w:fldChar w:fldCharType="end"/>
      </w:r>
      <w:r>
        <w:t xml:space="preserve"> </w:t>
      </w:r>
      <w:r w:rsidRPr="00F04F86">
        <w:rPr>
          <w:rFonts w:eastAsia="Gulim"/>
        </w:rPr>
        <w:t xml:space="preserve">and the Patch Attention Convolutional Vision Transformer (PACVT) </w:t>
      </w:r>
      <w:r>
        <w:fldChar w:fldCharType="begin" w:fldLock="1"/>
      </w:r>
      <w:r w:rsidR="00E23870">
        <w:instrText>ADDIN CSL_CITATION {"citationItems":[{"id":"ITEM-1","itemData":{"DOI":"10.1016/j.ins.2022.11.068","ISSN":"00200255","abstract":"Despite substantial progress in Facial Expression Recognition (FER) in recent decades, most previous methods have been developed to recognize constrained facial expressions. Real-world occlusions lead to invisible facial regions and contaminated facial features, which undoubtedly increase the difficulty of FER in the wild. Therefore, a Patch Attention Convolutional Vision Transformer (PACVT) is proposed to tackle the occlusion FER problem. The backbone convolutional neural network is used to extract facial feature maps, which are cropped into multiple regional patches to extract local and global features. The Patch Attention Unit (PAU) is designed to perceive occluded regions by adaptively calculating the patch-level attention weights of local features for expression recognition. The facial patches are mapped into sequences of visual tokens, and the Vision Transformer (ViT) is employed to capture the interactions and correlations between these visual tokens from a global perspective. The self-attention in ViT enables the PACVT to focus on the salient patches with discriminative features and ignore the occlusion. Experiments are conducted on three widely used expression datasets and their occlusion subsets, and the results demonstrate that the proposed PACVT outperforms state-of-the-art methods on occlusion FER. Cross-dataset experiment results evidence the generalization ability of the PACVT.","author":[{"dropping-particle":"","family":"Liu","given":"Chang","non-dropping-particle":"","parse-names":false,"suffix":""},{"dropping-particle":"","family":"Hirota","given":"Kaoru","non-dropping-particle":"","parse-names":false,"suffix":""},{"dropping-particle":"","family":"Dai","given":"Yaping","non-dropping-particle":"","parse-names":false,"suffix":""}],"container-title":"Information Sciences","id":"ITEM-1","issue":"5","issued":{"date-parts":[["2023"]]},"page":"781-794","publisher":"Elsevier Inc.","title":"Patch attention convolutional vision transformer for facial expression recognition with occlusion","type":"article-journal","volume":"619"},"uris":["http://www.mendeley.com/documents/?uuid=b16e43c8-642c-473c-894a-1062f676efe7"]}],"mendeley":{"formattedCitation":"[7]","plainTextFormattedCitation":"[7]","previouslyFormattedCitation":"[7]"},"properties":{"noteIndex":0},"schema":"https://github.com/citation-style-language/schema/raw/master/csl-citation.json"}</w:instrText>
      </w:r>
      <w:r>
        <w:fldChar w:fldCharType="separate"/>
      </w:r>
      <w:r w:rsidR="00AD4F45" w:rsidRPr="00AD4F45">
        <w:rPr>
          <w:noProof/>
        </w:rPr>
        <w:t>[7]</w:t>
      </w:r>
      <w:r>
        <w:fldChar w:fldCharType="end"/>
      </w:r>
      <w:r w:rsidRPr="00F04F86">
        <w:rPr>
          <w:rFonts w:eastAsia="Gulim"/>
        </w:rPr>
        <w:t>, which adeptly ascertain the significance of information from various facial regions. These methods effectively tackle both occlusion and pose variation, thereby improving expression recognition performance in intricate and dynamic environmental contexts.</w:t>
      </w:r>
    </w:p>
    <w:p w14:paraId="1F9F8D64" w14:textId="2BF5BD09" w:rsidR="00BB1171" w:rsidRPr="00EF6D7D" w:rsidRDefault="00BB1171" w:rsidP="00BB1171">
      <w:pPr>
        <w:rPr>
          <w:rFonts w:eastAsia="Gulim"/>
        </w:rPr>
      </w:pPr>
      <w:r w:rsidRPr="00F04F86">
        <w:rPr>
          <w:rFonts w:eastAsia="Gulim"/>
        </w:rPr>
        <w:t xml:space="preserve">The progress of deep learning and transformer technologies creates new possibilities for facial expression recognition that is resistant to occlusion. These models can learn more complex and contextual feature representations, which makes it easier to deal with missing data caused by occlusion </w:t>
      </w:r>
      <w:r>
        <w:fldChar w:fldCharType="begin" w:fldLock="1"/>
      </w:r>
      <w:r w:rsidR="00E23870">
        <w:instrText>ADDIN CSL_CITATION {"citationItems":[{"id":"ITEM-1","itemData":{"DOI":"10.3390/info15030135","ISSN":"20782489","abstract":"Recent technological developments have enabled computers to identify and categorize facial expressions to determine a person’s emotional state in an image or a video. This process, called “Facial Expression Recognition (FER)”, has become one of the most popular research areas in computer vision. In recent times, deep FER systems have primarily concentrated on addressing two significant challenges: the problem of overfitting due to limited training data availability, and the presence of expression-unrelated variations, including illumination, head pose, image resolution, and identity bias. In this paper, a comprehensive survey is provided on deep FER, encompassing algorithms and datasets that offer insights into these intrinsic problems. Initially, this paper presents a detailed timeline showcasing the evolution of methods and datasets in deep facial expression recognition (FER). This timeline illustrates the progression and development of the techniques and data resources used in FER. Then, a comprehensive review of FER methods is introduced, including the basic principles of FER (components such as preprocessing, feature extraction and classification, and methods, etc.) from the pro-deep learning era (traditional methods using handcrafted features, i.e., SVM and HOG, etc.) to the deep learning era. Moreover, a brief introduction is provided related to the benchmark datasets (there are two categories: controlled environments (lab) and uncontrolled environments (in the wild)) used to evaluate different FER methods and a comparison of different FER models. Existing deep neural networks and related training strategies designed for FER, based on static images and dynamic image sequences, are discussed. The remaining challenges and corresponding opportunities in FER and the future directions for designing robust deep FER systems are also pinpointed.","author":[{"dropping-particle":"","family":"Kopalidis","given":"Thomas","non-dropping-particle":"","parse-names":false,"suffix":""},{"dropping-particle":"","family":"Solachidis","given":"Vassilios","non-dropping-particle":"","parse-names":false,"suffix":""},{"dropping-particle":"","family":"Vretos","given":"Nicholas","non-dropping-particle":"","parse-names":false,"suffix":""},{"dropping-particle":"","family":"Daras","given":"Petros","non-dropping-particle":"","parse-names":false,"suffix":""}],"container-title":"Information (Switzerland)","id":"ITEM-1","issue":"3","issued":{"date-parts":[["2024"]]},"title":"Advances in Facial Expression Recognition: A Survey of Methods, Benchmarks, Models, and Datasets","type":"article-journal","volume":"15"},"uris":["http://www.mendeley.com/documents/?uuid=ed23514a-25ff-49e7-8db0-0af0ea76277b"]}],"mendeley":{"formattedCitation":"[8]","plainTextFormattedCitation":"[8]","previouslyFormattedCitation":"[8]"},"properties":{"noteIndex":0},"schema":"https://github.com/citation-style-language/schema/raw/master/csl-citation.json"}</w:instrText>
      </w:r>
      <w:r>
        <w:fldChar w:fldCharType="separate"/>
      </w:r>
      <w:r w:rsidR="00AD4F45" w:rsidRPr="00AD4F45">
        <w:rPr>
          <w:noProof/>
        </w:rPr>
        <w:t>[8]</w:t>
      </w:r>
      <w:r>
        <w:fldChar w:fldCharType="end"/>
      </w:r>
      <w:r>
        <w:t xml:space="preserve">. </w:t>
      </w:r>
      <w:r w:rsidRPr="00F04F86">
        <w:rPr>
          <w:rFonts w:eastAsia="Gulim"/>
        </w:rPr>
        <w:t>Nevertheless, challenges such as the necessity for extensive datasets and computational resources persist as significant concerns.</w:t>
      </w:r>
    </w:p>
    <w:p w14:paraId="46FFF398" w14:textId="42FA343F" w:rsidR="00BB1171" w:rsidRPr="00EF6D7D" w:rsidRDefault="00BB1171" w:rsidP="00BB1171">
      <w:pPr>
        <w:rPr>
          <w:rFonts w:eastAsia="Gulim"/>
        </w:rPr>
      </w:pPr>
      <w:r w:rsidRPr="00F04F86">
        <w:rPr>
          <w:rFonts w:eastAsia="Gulim"/>
        </w:rPr>
        <w:t xml:space="preserve">Despite notable advancements in various methodologies, occlusion continues to be the principal challenge impacting FER system performance, especially in real-world scenarios characterised by variability and disturbances </w:t>
      </w:r>
      <w:r>
        <w:fldChar w:fldCharType="begin" w:fldLock="1"/>
      </w:r>
      <w:r w:rsidR="00E23870">
        <w:instrText>ADDIN CSL_CITATION {"citationItems":[{"id":"ITEM-1","itemData":{"DOI":"10.1049/bme2.12029","ISSN":"20474946","abstract":"The limited capacity to recognise faces under occlusions is a long-standing problem that presents a unique challenge for face recognition systems and even humans. The problem regarding occlusion is less covered by research when compared to other challenges such as pose variation, different expressions, etc. Nevertheless, occluded face recognition is imperative to exploit the full potential of face recognition for real-world applications. In this article, the scope to occluded face recognition is restricted and a systematic categorisation that new as well as classic methods fit into is presented. First, the authors explore the kind of the occlusion problem and the type of inherent difficulties that can arise. As a part of this review, face detection under occlusion, a preliminary step in face recognition. Second the authors analyse how the existing face recognition methods cope with the occlusion problem and classify them into three categories, which are given as: 1) occlusion robust feature extraction approaches, 2) occlusion aware face recognition approaches, and 3) occlusion recovery based face recognition approaches. Furthermore, the motivations, innovations, pros and cons, and the performance of representative approaches for comparison are analyzed. Finally, future challenges and method trends of occluded face recognition are thoroughly discussed.","author":[{"dropping-particle":"","family":"Zeng","given":"Dan","non-dropping-particle":"","parse-names":false,"suffix":""},{"dropping-particle":"","family":"Veldhuis","given":"Raymond","non-dropping-particle":"","parse-names":false,"suffix":""},{"dropping-particle":"","family":"Spreeuwers","given":"Luuk","non-dropping-particle":"","parse-names":false,"suffix":""}],"container-title":"IET Biometrics","id":"ITEM-1","issue":"6","issued":{"date-parts":[["2021"]]},"page":"581-606","title":"A survey of face recognition techniques under occlusion","type":"article-journal","volume":"10"},"uris":["http://www.mendeley.com/documents/?uuid=1732177b-a754-4ae6-9f2f-456ac8357e1c"]}],"mendeley":{"formattedCitation":"[9]","plainTextFormattedCitation":"[9]","previouslyFormattedCitation":"[9]"},"properties":{"noteIndex":0},"schema":"https://github.com/citation-style-language/schema/raw/master/csl-citation.json"}</w:instrText>
      </w:r>
      <w:r>
        <w:fldChar w:fldCharType="separate"/>
      </w:r>
      <w:r w:rsidR="00AD4F45" w:rsidRPr="00AD4F45">
        <w:rPr>
          <w:noProof/>
        </w:rPr>
        <w:t>[9]</w:t>
      </w:r>
      <w:r>
        <w:fldChar w:fldCharType="end"/>
      </w:r>
      <w:r w:rsidRPr="00EF6D7D">
        <w:rPr>
          <w:rFonts w:eastAsia="Gulim"/>
        </w:rPr>
        <w:t>.</w:t>
      </w:r>
      <w:r>
        <w:rPr>
          <w:rFonts w:eastAsia="Gulim"/>
        </w:rPr>
        <w:t xml:space="preserve"> </w:t>
      </w:r>
      <w:r w:rsidRPr="00F04F86">
        <w:rPr>
          <w:rFonts w:eastAsia="Gulim"/>
        </w:rPr>
        <w:t>Consequently, additional research and development are imperative to establish more resilient, adaptable, and precise systems capable of effectively managing occlusion and intricate environmental conditions.</w:t>
      </w:r>
    </w:p>
    <w:p w14:paraId="78BE8124" w14:textId="6430E5E2" w:rsidR="006961C9" w:rsidRDefault="00BB1171" w:rsidP="00BB1171">
      <w:r w:rsidRPr="00F04F86">
        <w:rPr>
          <w:rFonts w:eastAsia="Gulim"/>
        </w:rPr>
        <w:lastRenderedPageBreak/>
        <w:t>This article aims to thoroughly examine the challenge of occlusion in facial expression recognition and to discuss various methods and recent advancements that seek to enhance the system's resilience to such conditions.  This review is intended to be a significant reference for the advancement of more dependable and functional FER technology in the future.</w:t>
      </w:r>
      <w:r w:rsidRPr="00EF6D7D">
        <w:rPr>
          <w:rFonts w:eastAsia="Gulim"/>
        </w:rPr>
        <w:t xml:space="preserve"> The research direction will be based on the following research questions (RQ):</w:t>
      </w:r>
    </w:p>
    <w:p w14:paraId="3F6D317F" w14:textId="342FB670" w:rsidR="006961C9" w:rsidRDefault="006961C9" w:rsidP="000A008E">
      <w:pPr>
        <w:ind w:left="426" w:hanging="426"/>
      </w:pPr>
      <w:r>
        <w:t>RQ1:</w:t>
      </w:r>
      <w:r w:rsidR="000A008E">
        <w:tab/>
      </w:r>
      <w:r>
        <w:t>What types of facial occlusion have a significant impact on the accuracy of FER systems?</w:t>
      </w:r>
    </w:p>
    <w:p w14:paraId="5B10B2DF" w14:textId="195C588B" w:rsidR="006961C9" w:rsidRDefault="006961C9" w:rsidP="000A008E">
      <w:pPr>
        <w:ind w:left="426" w:hanging="426"/>
      </w:pPr>
      <w:r>
        <w:t>RQ2:</w:t>
      </w:r>
      <w:r w:rsidR="000A008E">
        <w:tab/>
      </w:r>
      <w:r>
        <w:t>What composition of data is needed to test the resilience of FER models against occluded face conditions?</w:t>
      </w:r>
    </w:p>
    <w:p w14:paraId="2AAAF7C5" w14:textId="1C290CA8" w:rsidR="006961C9" w:rsidRDefault="006961C9" w:rsidP="000A008E">
      <w:pPr>
        <w:ind w:left="426" w:hanging="426"/>
      </w:pPr>
      <w:r>
        <w:t>RQ3:</w:t>
      </w:r>
      <w:r w:rsidR="000A008E">
        <w:tab/>
      </w:r>
      <w:r>
        <w:t>What approaches have been implemented to enhance FER performance on occluded facial data?</w:t>
      </w:r>
    </w:p>
    <w:p w14:paraId="3CEA252A" w14:textId="47F91289" w:rsidR="00DB78EC" w:rsidRDefault="006961C9" w:rsidP="000A008E">
      <w:pPr>
        <w:ind w:left="426" w:hanging="426"/>
      </w:pPr>
      <w:r>
        <w:t>RQ4:</w:t>
      </w:r>
      <w:r w:rsidR="000A008E">
        <w:t xml:space="preserve"> </w:t>
      </w:r>
      <w:r w:rsidR="000A008E">
        <w:tab/>
      </w:r>
      <w:r>
        <w:t>How effective are existing approaches in improving FER accuracy on occluded facial data?</w:t>
      </w:r>
    </w:p>
    <w:p w14:paraId="603F0E8E" w14:textId="5268CFD7" w:rsidR="008F3874" w:rsidRDefault="00453F18" w:rsidP="009347B9">
      <w:pPr>
        <w:pStyle w:val="Heading1"/>
      </w:pPr>
      <w:r>
        <w:t>Me</w:t>
      </w:r>
      <w:r w:rsidR="003F55B1">
        <w:t>t</w:t>
      </w:r>
      <w:r>
        <w:t>hodology</w:t>
      </w:r>
    </w:p>
    <w:p w14:paraId="46BCA726" w14:textId="082BDDAE" w:rsidR="00F23865" w:rsidRDefault="00CD13DC" w:rsidP="00CB4799">
      <w:r w:rsidRPr="00CD13DC">
        <w:rPr>
          <w:noProof/>
          <w:lang w:val="es-ES" w:eastAsia="es-ES"/>
        </w:rPr>
        <w:t>This part gives an overview of the steps taken to do this systematic review, such as the sources of information, the search strategy, the criteria for article eligibility, the filtering methods, the coding, the data extraction, and the analysis procedures. We worked together throughout the process to make sure that each step was done correctly and without bias.</w:t>
      </w:r>
    </w:p>
    <w:p w14:paraId="776C8257" w14:textId="38FFDC09" w:rsidR="008F3874" w:rsidRDefault="00A44B7F" w:rsidP="00CB4799">
      <w:pPr>
        <w:pStyle w:val="Heading2"/>
      </w:pPr>
      <w:r>
        <w:t>Search Strategy</w:t>
      </w:r>
    </w:p>
    <w:p w14:paraId="44CC0006" w14:textId="77777777" w:rsidR="00CD13DC" w:rsidRDefault="00CD13DC" w:rsidP="00CD13DC">
      <w:r>
        <w:t>We got the literature for this study by searching three big databases: Scopus, Google Scholar, and Web of Science (WoS). We used institutional accounts to get to these databases. To ensure the completeness of the search results, the article search was limited to publications from 2020 to 2025, with the aim of ensuring that the reviewed articles are recent and relevant research.</w:t>
      </w:r>
    </w:p>
    <w:p w14:paraId="206DE4BC" w14:textId="704A55B8" w:rsidR="00A44B7F" w:rsidRDefault="00CD13DC" w:rsidP="00A44B7F">
      <w:r>
        <w:t xml:space="preserve">The search process utilized a search string designed with consideration of various synonymous terms and equivalents with similar meanings. This approach aimed to increase the coverage and relevance of the articles found. The search string used was as follows: ("occlusion" OR "occluded face" OR "face occlusion" OR "facial occlusion") AND ("facial expression recognition" OR "facial emotion recognition" OR "face emotion recognition"). A summary of the total number of papers retrieved can be seen in Table </w:t>
      </w:r>
      <w:r w:rsidR="00BB1171">
        <w:t>I</w:t>
      </w:r>
      <w:r>
        <w:t>.</w:t>
      </w:r>
    </w:p>
    <w:p w14:paraId="71347147" w14:textId="0ED9EE2C" w:rsidR="00A44B7F" w:rsidRDefault="00A44B7F" w:rsidP="00A44B7F">
      <w:pPr>
        <w:pStyle w:val="TableTitle"/>
      </w:pPr>
      <w:r>
        <w:t xml:space="preserve">TABLE I. </w:t>
      </w:r>
      <w:r w:rsidRPr="002D7DFF">
        <w:t>Number of Search Results</w:t>
      </w:r>
    </w:p>
    <w:tbl>
      <w:tblPr>
        <w:tblStyle w:val="PlainTable2"/>
        <w:tblW w:w="5103" w:type="dxa"/>
        <w:tblLook w:val="04A0" w:firstRow="1" w:lastRow="0" w:firstColumn="1" w:lastColumn="0" w:noHBand="0" w:noVBand="1"/>
      </w:tblPr>
      <w:tblGrid>
        <w:gridCol w:w="2410"/>
        <w:gridCol w:w="2693"/>
      </w:tblGrid>
      <w:tr w:rsidR="00CD13DC" w:rsidRPr="00CD13DC" w14:paraId="260EA8BD" w14:textId="77777777" w:rsidTr="00020DC6">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410" w:type="dxa"/>
            <w:vAlign w:val="center"/>
            <w:hideMark/>
          </w:tcPr>
          <w:p w14:paraId="347CA4D2" w14:textId="77777777" w:rsidR="00CD13DC" w:rsidRPr="00CD13DC" w:rsidRDefault="00CD13DC" w:rsidP="00A44B7F">
            <w:pPr>
              <w:spacing w:after="0"/>
              <w:ind w:left="210" w:firstLine="0"/>
              <w:jc w:val="center"/>
              <w:rPr>
                <w:rFonts w:eastAsia="Gulim"/>
                <w:sz w:val="16"/>
                <w:szCs w:val="18"/>
              </w:rPr>
            </w:pPr>
            <w:r w:rsidRPr="00CD13DC">
              <w:rPr>
                <w:rFonts w:eastAsia="Gulim"/>
                <w:sz w:val="16"/>
                <w:szCs w:val="18"/>
              </w:rPr>
              <w:t>Publisher</w:t>
            </w:r>
          </w:p>
        </w:tc>
        <w:tc>
          <w:tcPr>
            <w:tcW w:w="2693" w:type="dxa"/>
            <w:vAlign w:val="center"/>
            <w:hideMark/>
          </w:tcPr>
          <w:p w14:paraId="2CCBEB4D" w14:textId="77777777" w:rsidR="00CD13DC" w:rsidRPr="00CD13DC" w:rsidRDefault="00CD13DC" w:rsidP="00A44B7F">
            <w:pPr>
              <w:spacing w:after="0"/>
              <w:ind w:left="210" w:firstLine="0"/>
              <w:jc w:val="center"/>
              <w:cnfStyle w:val="100000000000" w:firstRow="1" w:lastRow="0" w:firstColumn="0" w:lastColumn="0" w:oddVBand="0" w:evenVBand="0" w:oddHBand="0" w:evenHBand="0" w:firstRowFirstColumn="0" w:firstRowLastColumn="0" w:lastRowFirstColumn="0" w:lastRowLastColumn="0"/>
              <w:rPr>
                <w:rFonts w:eastAsia="Gulim"/>
                <w:sz w:val="16"/>
                <w:szCs w:val="18"/>
              </w:rPr>
            </w:pPr>
            <w:r w:rsidRPr="00CD13DC">
              <w:rPr>
                <w:rFonts w:eastAsia="Gulim"/>
                <w:sz w:val="16"/>
                <w:szCs w:val="18"/>
              </w:rPr>
              <w:t>Result</w:t>
            </w:r>
          </w:p>
        </w:tc>
      </w:tr>
      <w:tr w:rsidR="00CD13DC" w:rsidRPr="00CD13DC" w14:paraId="725C8319" w14:textId="77777777" w:rsidTr="00020DC6">
        <w:trPr>
          <w:cnfStyle w:val="000000100000" w:firstRow="0" w:lastRow="0" w:firstColumn="0" w:lastColumn="0" w:oddVBand="0" w:evenVBand="0" w:oddHBand="1" w:evenHBand="0" w:firstRowFirstColumn="0" w:firstRowLastColumn="0" w:lastRowFirstColumn="0" w:lastRowLastColumn="0"/>
          <w:trHeight w:val="664"/>
        </w:trPr>
        <w:tc>
          <w:tcPr>
            <w:cnfStyle w:val="001000000000" w:firstRow="0" w:lastRow="0" w:firstColumn="1" w:lastColumn="0" w:oddVBand="0" w:evenVBand="0" w:oddHBand="0" w:evenHBand="0" w:firstRowFirstColumn="0" w:firstRowLastColumn="0" w:lastRowFirstColumn="0" w:lastRowLastColumn="0"/>
            <w:tcW w:w="2410" w:type="dxa"/>
            <w:vAlign w:val="center"/>
            <w:hideMark/>
          </w:tcPr>
          <w:p w14:paraId="54D78AE7" w14:textId="1A166C08" w:rsidR="00CD13DC" w:rsidRPr="00A44B7F" w:rsidRDefault="00CD13DC" w:rsidP="00A44B7F">
            <w:pPr>
              <w:spacing w:after="0"/>
              <w:ind w:left="210" w:firstLine="0"/>
              <w:jc w:val="center"/>
              <w:rPr>
                <w:rFonts w:eastAsia="Gulim"/>
                <w:b w:val="0"/>
                <w:bCs w:val="0"/>
                <w:sz w:val="16"/>
                <w:szCs w:val="18"/>
              </w:rPr>
            </w:pPr>
            <w:r w:rsidRPr="00A44B7F">
              <w:rPr>
                <w:rFonts w:eastAsia="Gulim"/>
                <w:b w:val="0"/>
                <w:bCs w:val="0"/>
                <w:sz w:val="16"/>
                <w:szCs w:val="18"/>
              </w:rPr>
              <w:t>Scopus</w:t>
            </w:r>
            <w:r w:rsidRPr="00A44B7F">
              <w:rPr>
                <w:rFonts w:eastAsia="Gulim"/>
                <w:b w:val="0"/>
                <w:bCs w:val="0"/>
                <w:sz w:val="16"/>
                <w:szCs w:val="18"/>
              </w:rPr>
              <w:br/>
              <w:t>Google Scholar</w:t>
            </w:r>
            <w:r w:rsidRPr="00A44B7F">
              <w:rPr>
                <w:rFonts w:eastAsia="Gulim"/>
                <w:b w:val="0"/>
                <w:bCs w:val="0"/>
                <w:sz w:val="16"/>
                <w:szCs w:val="18"/>
              </w:rPr>
              <w:br/>
              <w:t>Web of Science</w:t>
            </w:r>
          </w:p>
          <w:p w14:paraId="1B6C243E" w14:textId="41F9A4DA" w:rsidR="00CD13DC" w:rsidRPr="00CD13DC" w:rsidRDefault="00CD13DC" w:rsidP="00A44B7F">
            <w:pPr>
              <w:spacing w:after="0"/>
              <w:ind w:left="210" w:firstLine="0"/>
              <w:jc w:val="center"/>
              <w:rPr>
                <w:rFonts w:eastAsia="Gulim"/>
                <w:sz w:val="16"/>
                <w:szCs w:val="18"/>
              </w:rPr>
            </w:pPr>
            <w:r w:rsidRPr="00CD13DC">
              <w:rPr>
                <w:rFonts w:eastAsia="Gulim"/>
                <w:sz w:val="16"/>
                <w:szCs w:val="18"/>
              </w:rPr>
              <w:t>Total</w:t>
            </w:r>
          </w:p>
        </w:tc>
        <w:tc>
          <w:tcPr>
            <w:tcW w:w="2693" w:type="dxa"/>
            <w:vAlign w:val="center"/>
            <w:hideMark/>
          </w:tcPr>
          <w:p w14:paraId="4F6971C8" w14:textId="77777777" w:rsidR="00CD13DC" w:rsidRPr="00CD13DC" w:rsidRDefault="00CD13DC" w:rsidP="00A44B7F">
            <w:pPr>
              <w:spacing w:after="0"/>
              <w:ind w:left="210" w:firstLine="0"/>
              <w:jc w:val="center"/>
              <w:cnfStyle w:val="000000100000" w:firstRow="0" w:lastRow="0" w:firstColumn="0" w:lastColumn="0" w:oddVBand="0" w:evenVBand="0" w:oddHBand="1" w:evenHBand="0" w:firstRowFirstColumn="0" w:firstRowLastColumn="0" w:lastRowFirstColumn="0" w:lastRowLastColumn="0"/>
              <w:rPr>
                <w:rFonts w:eastAsia="Gulim"/>
                <w:sz w:val="16"/>
                <w:szCs w:val="18"/>
              </w:rPr>
            </w:pPr>
            <w:r w:rsidRPr="00CD13DC">
              <w:rPr>
                <w:rFonts w:eastAsia="Gulim"/>
                <w:sz w:val="16"/>
                <w:szCs w:val="18"/>
              </w:rPr>
              <w:t>446</w:t>
            </w:r>
            <w:r w:rsidRPr="00CD13DC">
              <w:rPr>
                <w:rFonts w:eastAsia="Gulim"/>
                <w:sz w:val="16"/>
                <w:szCs w:val="18"/>
              </w:rPr>
              <w:br/>
              <w:t>199</w:t>
            </w:r>
            <w:r w:rsidRPr="00CD13DC">
              <w:rPr>
                <w:rFonts w:eastAsia="Gulim"/>
                <w:sz w:val="16"/>
                <w:szCs w:val="18"/>
              </w:rPr>
              <w:br/>
              <w:t>64</w:t>
            </w:r>
          </w:p>
          <w:p w14:paraId="1EB7203D" w14:textId="34EF4E7C" w:rsidR="00CD13DC" w:rsidRPr="008A5C4F" w:rsidRDefault="00CD13DC" w:rsidP="00A44B7F">
            <w:pPr>
              <w:spacing w:after="0"/>
              <w:ind w:left="210" w:firstLine="0"/>
              <w:jc w:val="center"/>
              <w:cnfStyle w:val="000000100000" w:firstRow="0" w:lastRow="0" w:firstColumn="0" w:lastColumn="0" w:oddVBand="0" w:evenVBand="0" w:oddHBand="1" w:evenHBand="0" w:firstRowFirstColumn="0" w:firstRowLastColumn="0" w:lastRowFirstColumn="0" w:lastRowLastColumn="0"/>
              <w:rPr>
                <w:rFonts w:eastAsia="Gulim"/>
                <w:b/>
                <w:bCs/>
                <w:sz w:val="16"/>
                <w:szCs w:val="18"/>
              </w:rPr>
            </w:pPr>
            <w:r w:rsidRPr="008A5C4F">
              <w:rPr>
                <w:rFonts w:eastAsia="Gulim"/>
                <w:b/>
                <w:bCs/>
                <w:sz w:val="16"/>
                <w:szCs w:val="18"/>
              </w:rPr>
              <w:t>709</w:t>
            </w:r>
          </w:p>
        </w:tc>
      </w:tr>
    </w:tbl>
    <w:p w14:paraId="2CF30889" w14:textId="1DF7C1A1" w:rsidR="00F23865" w:rsidRDefault="00F23865" w:rsidP="00CB4799"/>
    <w:p w14:paraId="69D5947A" w14:textId="757AEF6C" w:rsidR="005B135D" w:rsidRDefault="00A44B7F" w:rsidP="001B6A42">
      <w:pPr>
        <w:pStyle w:val="Heading2"/>
      </w:pPr>
      <w:r w:rsidRPr="00A44B7F">
        <w:t>Inclusion and Exclusion Criteria</w:t>
      </w:r>
    </w:p>
    <w:p w14:paraId="4CC2C269" w14:textId="69DB05FE" w:rsidR="00A44B7F" w:rsidRDefault="00A44B7F" w:rsidP="00A44B7F">
      <w:r>
        <w:t xml:space="preserve">Inclusion and exclusion criteria are necessary to maintain the quality of the articles to be reviewed, prevent duplication of search results, and ensure the discussion remains focused on the predefined topic </w:t>
      </w:r>
      <w:r w:rsidR="00AD4F45">
        <w:fldChar w:fldCharType="begin" w:fldLock="1"/>
      </w:r>
      <w:r w:rsidR="00E23870">
        <w:instrText>ADDIN CSL_CITATION {"citationItems":[{"id":"ITEM-1","itemData":{"DOI":"10.3171/2017.5.JNS17809.312","author":[{"dropping-particle":"","family":"Falavigna","given":"Asdrubal","non-dropping-particle":"","parse-names":false,"suffix":""},{"dropping-particle":"","family":"Blauth","given":"Michael","non-dropping-particle":"","parse-names":false,"suffix":""}],"container-title":"Journal of Neurosurgery","id":"ITEM-1","issue":"January","issued":{"date-parts":[["2018"]]},"page":"312-321","title":"Critical review of a scientific manuscript: a practical guide for reviewers","type":"article-journal","volume":"128"},"uris":["http://www.mendeley.com/documents/?uuid=51663e0b-ce00-4abd-9c64-310d8e7b73bc"]}],"mendeley":{"formattedCitation":"[10]","plainTextFormattedCitation":"[10]","previouslyFormattedCitation":"[10]"},"properties":{"noteIndex":0},"schema":"https://github.com/citation-style-language/schema/raw/master/csl-citation.json"}</w:instrText>
      </w:r>
      <w:r w:rsidR="00AD4F45">
        <w:fldChar w:fldCharType="separate"/>
      </w:r>
      <w:r w:rsidR="00AD4F45" w:rsidRPr="00AD4F45">
        <w:rPr>
          <w:noProof/>
        </w:rPr>
        <w:t>[10]</w:t>
      </w:r>
      <w:r w:rsidR="00AD4F45">
        <w:fldChar w:fldCharType="end"/>
      </w:r>
      <w:r>
        <w:t>. The criteria for article selection in this review are as follows:</w:t>
      </w:r>
    </w:p>
    <w:p w14:paraId="4304067E" w14:textId="77777777" w:rsidR="00A44B7F" w:rsidRDefault="00A44B7F" w:rsidP="00A44B7F">
      <w:pPr>
        <w:pStyle w:val="ListParagraph"/>
        <w:numPr>
          <w:ilvl w:val="0"/>
          <w:numId w:val="19"/>
        </w:numPr>
        <w:ind w:left="284" w:hanging="284"/>
      </w:pPr>
      <w:r>
        <w:t>Articles must be from journals indexed in Q1, Q2, and Q3. Articles from journals indexed below Q3 will be excluded.</w:t>
      </w:r>
    </w:p>
    <w:p w14:paraId="35445989" w14:textId="7F002122" w:rsidR="0066749B" w:rsidRDefault="00A44B7F" w:rsidP="00A44B7F">
      <w:pPr>
        <w:pStyle w:val="ListParagraph"/>
        <w:numPr>
          <w:ilvl w:val="0"/>
          <w:numId w:val="19"/>
        </w:numPr>
        <w:ind w:left="284" w:hanging="284"/>
      </w:pPr>
      <w:r>
        <w:t>Articles must meet two discussion requirements: first, they must include a discussion on face occlusion, and second, they must be applied to facial expression recognition or facial emotion recognition. Articles that meet only one of these two criteria will be excluded.</w:t>
      </w:r>
    </w:p>
    <w:p w14:paraId="01026715" w14:textId="0C8C6E94" w:rsidR="00057869" w:rsidRDefault="00A44B7F" w:rsidP="001B6A42">
      <w:pPr>
        <w:pStyle w:val="Heading2"/>
      </w:pPr>
      <w:r>
        <w:t>Study Selection</w:t>
      </w:r>
    </w:p>
    <w:p w14:paraId="1103FABD" w14:textId="0A3C32B2" w:rsidR="00F10C10" w:rsidRDefault="00A44B7F">
      <w:r w:rsidRPr="00913A2D">
        <w:t xml:space="preserve">Table </w:t>
      </w:r>
      <w:r w:rsidR="00AD4F45">
        <w:t>I</w:t>
      </w:r>
      <w:r w:rsidRPr="00913A2D">
        <w:t xml:space="preserve"> shows the results of the search: Scopus found 446 articles, Google Scholar Direct found 1</w:t>
      </w:r>
      <w:r>
        <w:t>9</w:t>
      </w:r>
      <w:r w:rsidRPr="00913A2D">
        <w:t>9, and WoS found 64. This is a total of 709 articles from all three sources.</w:t>
      </w:r>
      <w:r w:rsidRPr="00CB19C6">
        <w:t xml:space="preserve"> The article selection process is illustrated using a PRISMA diagram in Figure 1. In a systematic review, PRISMA (Preferred Reporting Items for Systematic Reviews and Meta-Analyses) is a diagram that visually represents the study selection process, which includes identification, screening, eligibility, and inclusion/exclusion of studies </w:t>
      </w:r>
      <w:r>
        <w:fldChar w:fldCharType="begin" w:fldLock="1"/>
      </w:r>
      <w:r w:rsidR="00E23870">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The BMJ","id":"ITEM-1","issued":{"date-parts":[["2021"]]},"title":"The PRISMA 2020 statement: An updated guideline for reporting systematic reviews","type":"article-journal","volume":"372"},"uris":["http://www.mendeley.com/documents/?uuid=63280aa1-ba65-4a40-97d9-6933d8a1babb"]}],"mendeley":{"formattedCitation":"[11]","plainTextFormattedCitation":"[11]","previouslyFormattedCitation":"[11]"},"properties":{"noteIndex":0},"schema":"https://github.com/citation-style-language/schema/raw/master/csl-citation.json"}</w:instrText>
      </w:r>
      <w:r>
        <w:fldChar w:fldCharType="separate"/>
      </w:r>
      <w:r w:rsidR="00AD4F45" w:rsidRPr="00AD4F45">
        <w:rPr>
          <w:noProof/>
        </w:rPr>
        <w:t>[11]</w:t>
      </w:r>
      <w:r>
        <w:fldChar w:fldCharType="end"/>
      </w:r>
      <w:r w:rsidRPr="00CB19C6">
        <w:t>.</w:t>
      </w:r>
      <w:r w:rsidR="00F10C10">
        <w:t xml:space="preserve"> </w:t>
      </w:r>
    </w:p>
    <w:p w14:paraId="6A9418BE" w14:textId="17D4706A" w:rsidR="00F10C10" w:rsidRDefault="00A44B7F" w:rsidP="00A44B7F">
      <w:pPr>
        <w:ind w:firstLine="0"/>
        <w:jc w:val="center"/>
      </w:pPr>
      <w:r w:rsidRPr="00251E67">
        <w:rPr>
          <w:noProof/>
        </w:rPr>
        <w:drawing>
          <wp:inline distT="0" distB="0" distL="0" distR="0" wp14:anchorId="7DD6B533" wp14:editId="211E8C7B">
            <wp:extent cx="2933700" cy="2247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l="2998" t="2245" r="1666" b="24680"/>
                    <a:stretch>
                      <a:fillRect/>
                    </a:stretch>
                  </pic:blipFill>
                  <pic:spPr bwMode="auto">
                    <a:xfrm>
                      <a:off x="0" y="0"/>
                      <a:ext cx="2933700" cy="2247900"/>
                    </a:xfrm>
                    <a:prstGeom prst="rect">
                      <a:avLst/>
                    </a:prstGeom>
                    <a:noFill/>
                    <a:ln>
                      <a:noFill/>
                    </a:ln>
                  </pic:spPr>
                </pic:pic>
              </a:graphicData>
            </a:graphic>
          </wp:inline>
        </w:drawing>
      </w:r>
    </w:p>
    <w:p w14:paraId="4BE941CA" w14:textId="3D0EFD6A" w:rsidR="00A44B7F" w:rsidRDefault="00A44B7F" w:rsidP="00A44B7F">
      <w:pPr>
        <w:ind w:firstLine="0"/>
      </w:pPr>
      <w:r>
        <w:t>Fig. 1</w:t>
      </w:r>
      <w:r w:rsidRPr="00F87497">
        <w:rPr>
          <w:szCs w:val="18"/>
        </w:rPr>
        <w:t xml:space="preserve">. </w:t>
      </w:r>
      <w:r>
        <w:rPr>
          <w:szCs w:val="18"/>
        </w:rPr>
        <w:t xml:space="preserve"> </w:t>
      </w:r>
      <w:r w:rsidR="00E757D4">
        <w:t>Review Protocol</w:t>
      </w:r>
      <w:r>
        <w:t>.</w:t>
      </w:r>
    </w:p>
    <w:p w14:paraId="527FDB02" w14:textId="1ED32055" w:rsidR="00F10C10" w:rsidRDefault="00E757D4" w:rsidP="001B6A42">
      <w:pPr>
        <w:pStyle w:val="Heading2"/>
      </w:pPr>
      <w:r>
        <w:t>Selection Result</w:t>
      </w:r>
    </w:p>
    <w:p w14:paraId="2CEA078E" w14:textId="223DB817" w:rsidR="008F3874" w:rsidRDefault="00E757D4">
      <w:pPr>
        <w:rPr>
          <w:rFonts w:eastAsia="Gulim"/>
          <w:color w:val="000000"/>
        </w:rPr>
      </w:pPr>
      <w:r w:rsidRPr="00F75B06">
        <w:rPr>
          <w:rFonts w:eastAsia="Gulim"/>
          <w:color w:val="000000"/>
        </w:rPr>
        <w:t xml:space="preserve">A total of 59 articles were included in this review after undergoing a rigorous selection process. All selected articles are publications indexed in the databases listed in Table </w:t>
      </w:r>
      <w:r w:rsidR="00AD4F45">
        <w:rPr>
          <w:rFonts w:eastAsia="Gulim"/>
          <w:color w:val="000000"/>
        </w:rPr>
        <w:t>I</w:t>
      </w:r>
      <w:r w:rsidRPr="00F75B06">
        <w:rPr>
          <w:rFonts w:eastAsia="Gulim"/>
          <w:color w:val="000000"/>
        </w:rPr>
        <w:t xml:space="preserve">, with quartile categories ranging from Q1 to Q3, ensuring the quality and relevance of the analyzed research. A complete list of these articles, including their publishers and quartile rankings, is presented in Table </w:t>
      </w:r>
      <w:r w:rsidR="00AD4F45">
        <w:rPr>
          <w:rFonts w:eastAsia="Gulim"/>
          <w:color w:val="000000"/>
        </w:rPr>
        <w:t>II</w:t>
      </w:r>
      <w:r w:rsidRPr="00F75B06">
        <w:rPr>
          <w:rFonts w:eastAsia="Gulim"/>
          <w:color w:val="000000"/>
        </w:rPr>
        <w:t>.</w:t>
      </w:r>
    </w:p>
    <w:p w14:paraId="27CFF3C8" w14:textId="1F8E7933" w:rsidR="00BA3014" w:rsidRDefault="00BA3014" w:rsidP="00BA3014">
      <w:pPr>
        <w:pStyle w:val="TableTitle"/>
        <w:rPr>
          <w:rFonts w:eastAsia="Gulim"/>
        </w:rPr>
      </w:pPr>
      <w:r w:rsidRPr="00BA3014">
        <w:rPr>
          <w:rFonts w:eastAsia="Gulim"/>
        </w:rPr>
        <w:t>TABLE II.</w:t>
      </w:r>
      <w:r>
        <w:rPr>
          <w:rFonts w:eastAsia="Gulim"/>
        </w:rPr>
        <w:t xml:space="preserve"> Final article result</w:t>
      </w:r>
    </w:p>
    <w:tbl>
      <w:tblPr>
        <w:tblStyle w:val="PlainTable2"/>
        <w:tblW w:w="5068" w:type="dxa"/>
        <w:tblLook w:val="07A0" w:firstRow="1" w:lastRow="0" w:firstColumn="1" w:lastColumn="1" w:noHBand="1" w:noVBand="1"/>
      </w:tblPr>
      <w:tblGrid>
        <w:gridCol w:w="1115"/>
        <w:gridCol w:w="3142"/>
        <w:gridCol w:w="811"/>
      </w:tblGrid>
      <w:tr w:rsidR="00E757D4" w:rsidRPr="00616889" w14:paraId="1EBCD85D" w14:textId="77777777" w:rsidTr="00E757D4">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103" w:type="dxa"/>
            <w:vAlign w:val="center"/>
            <w:hideMark/>
          </w:tcPr>
          <w:p w14:paraId="008D22A0" w14:textId="77777777" w:rsidR="00E757D4" w:rsidRPr="00616889" w:rsidRDefault="00E757D4" w:rsidP="00BA3014">
            <w:pPr>
              <w:pStyle w:val="TableText"/>
              <w:spacing w:after="0"/>
              <w:ind w:firstLine="0"/>
              <w:jc w:val="center"/>
              <w:rPr>
                <w:rFonts w:eastAsia="Gulim"/>
              </w:rPr>
            </w:pPr>
            <w:r w:rsidRPr="00616889">
              <w:rPr>
                <w:rFonts w:eastAsia="Gulim"/>
              </w:rPr>
              <w:t>Quartile</w:t>
            </w:r>
          </w:p>
        </w:tc>
        <w:tc>
          <w:tcPr>
            <w:tcW w:w="3107" w:type="dxa"/>
            <w:vAlign w:val="center"/>
            <w:hideMark/>
          </w:tcPr>
          <w:p w14:paraId="41760787" w14:textId="77777777" w:rsidR="00E757D4" w:rsidRPr="00616889" w:rsidRDefault="00E757D4" w:rsidP="00BA3014">
            <w:pPr>
              <w:pStyle w:val="TableText"/>
              <w:spacing w:after="0"/>
              <w:ind w:firstLine="0"/>
              <w:jc w:val="center"/>
              <w:cnfStyle w:val="100000000000" w:firstRow="1" w:lastRow="0" w:firstColumn="0" w:lastColumn="0" w:oddVBand="0" w:evenVBand="0" w:oddHBand="0" w:evenHBand="0" w:firstRowFirstColumn="0" w:firstRowLastColumn="0" w:lastRowFirstColumn="0" w:lastRowLastColumn="0"/>
              <w:rPr>
                <w:rFonts w:eastAsia="Gulim"/>
              </w:rPr>
            </w:pPr>
            <w:r w:rsidRPr="00616889">
              <w:rPr>
                <w:rFonts w:eastAsia="Gulim"/>
              </w:rPr>
              <w:t>Papers</w:t>
            </w:r>
          </w:p>
        </w:tc>
        <w:tc>
          <w:tcPr>
            <w:cnfStyle w:val="000100000000" w:firstRow="0" w:lastRow="0" w:firstColumn="0" w:lastColumn="1" w:oddVBand="0" w:evenVBand="0" w:oddHBand="0" w:evenHBand="0" w:firstRowFirstColumn="0" w:firstRowLastColumn="0" w:lastRowFirstColumn="0" w:lastRowLastColumn="0"/>
            <w:tcW w:w="802" w:type="dxa"/>
            <w:vAlign w:val="center"/>
          </w:tcPr>
          <w:p w14:paraId="680B90BF" w14:textId="77777777" w:rsidR="00E757D4" w:rsidRPr="00616889" w:rsidRDefault="00E757D4" w:rsidP="00BA3014">
            <w:pPr>
              <w:pStyle w:val="TableText"/>
              <w:spacing w:after="0"/>
              <w:ind w:firstLine="25"/>
              <w:jc w:val="center"/>
              <w:rPr>
                <w:rFonts w:eastAsia="Gulim"/>
              </w:rPr>
            </w:pPr>
            <w:r w:rsidRPr="00616889">
              <w:rPr>
                <w:rFonts w:eastAsia="Gulim"/>
              </w:rPr>
              <w:t>Sum</w:t>
            </w:r>
          </w:p>
        </w:tc>
      </w:tr>
      <w:tr w:rsidR="00E757D4" w:rsidRPr="007115DA" w14:paraId="6952596B" w14:textId="77777777" w:rsidTr="00E757D4">
        <w:trPr>
          <w:trHeight w:val="323"/>
        </w:trPr>
        <w:tc>
          <w:tcPr>
            <w:cnfStyle w:val="001000000000" w:firstRow="0" w:lastRow="0" w:firstColumn="1" w:lastColumn="0" w:oddVBand="0" w:evenVBand="0" w:oddHBand="0" w:evenHBand="0" w:firstRowFirstColumn="0" w:firstRowLastColumn="0" w:lastRowFirstColumn="0" w:lastRowLastColumn="0"/>
            <w:tcW w:w="1103" w:type="dxa"/>
            <w:vAlign w:val="center"/>
          </w:tcPr>
          <w:p w14:paraId="4DC52D9E" w14:textId="77777777" w:rsidR="00E757D4" w:rsidRPr="008A5C4F" w:rsidRDefault="00E757D4" w:rsidP="00BA3014">
            <w:pPr>
              <w:pStyle w:val="TableText"/>
              <w:ind w:firstLine="0"/>
              <w:jc w:val="center"/>
              <w:rPr>
                <w:rFonts w:eastAsia="Gulim"/>
              </w:rPr>
            </w:pPr>
            <w:r w:rsidRPr="008A5C4F">
              <w:rPr>
                <w:rFonts w:eastAsia="Gulim"/>
              </w:rPr>
              <w:t>Q1</w:t>
            </w:r>
          </w:p>
        </w:tc>
        <w:tc>
          <w:tcPr>
            <w:tcW w:w="3107" w:type="dxa"/>
            <w:vAlign w:val="center"/>
          </w:tcPr>
          <w:p w14:paraId="41314117" w14:textId="7F30DAD0" w:rsidR="00E757D4" w:rsidRPr="00E757D4" w:rsidRDefault="00E757D4" w:rsidP="00BA3014">
            <w:pPr>
              <w:pStyle w:val="TableText"/>
              <w:ind w:firstLine="0"/>
              <w:jc w:val="center"/>
              <w:cnfStyle w:val="000000000000" w:firstRow="0" w:lastRow="0" w:firstColumn="0" w:lastColumn="0" w:oddVBand="0" w:evenVBand="0" w:oddHBand="0" w:evenHBand="0" w:firstRowFirstColumn="0" w:firstRowLastColumn="0" w:lastRowFirstColumn="0" w:lastRowLastColumn="0"/>
            </w:pPr>
            <w:r w:rsidRPr="004E644B">
              <w:fldChar w:fldCharType="begin" w:fldLock="1"/>
            </w:r>
            <w:r w:rsidR="00E23870">
              <w:instrText>ADDIN CSL_CITATION {"citationItems":[{"id":"ITEM-1","itemData":{"DOI":"10.1109/TCDS.2022.3157772","ISSN":"23798939","abstract":"Facial expression recognition (FER) in the wild unavoidably suffers from the effects of face posture, illumination, and partial occlusion. In this article, we attempt to alleviate the above negative effects and improve the performance of FER in the wild based on 3-D face feature reconstruction and learning. Three-dimensional face reconstruction not only can effectively make up for the facial apparent information missing inform a 2-D face images but can also extract accurate 3-D facial geometric information in self-occlusion and extreme illumination scenarios. Therefore, we propose a novel end-to-end trainable 3-D face feature reconstruction and learning network (3-DF-RLN) is proposed for FER in the wild. In 3-DF-RLN, the 2-D implicitly frontalized face apparent data and 3-D facial landmarks are reconstructed by a 3-D face reconstruction module and input to two feature extraction pathways. The appearance pathway learns apparent features from the reconstructed 2-D face apparent data using a convolutional neural network. The geometry pathway learns the geometric features from the reconstructed 3-D facial landmarks using a graph convolutional network. Finally, FER is achieved via the fusion of the two pathways. Extensive experiments were conducted to evaluate the proposed method with three benchmark databases, including Multi-PIE, RAF-DB, and AffectNet. The results show that the proposed 3-DF-RLN model has better FER performance, both in the lab and in the wild. In addition, the face graph from the geometry pathway reveals the correlations between facial landmarks in FER.","author":[{"dropping-particle":"","family":"Sun","given":"Ning","non-dropping-particle":"","parse-names":false,"suffix":""},{"dropping-particle":"","family":"Tao","given":"Jianglong","non-dropping-particle":"","parse-names":false,"suffix":""},{"dropping-particle":"","family":"Liu","given":"Jixin","non-dropping-particle":"","parse-names":false,"suffix":""},{"dropping-particle":"","family":"Sun","given":"Haian","non-dropping-particle":"","parse-names":false,"suffix":""},{"dropping-particle":"","family":"Han","given":"Guang","non-dropping-particle":"","parse-names":false,"suffix":""}],"container-title":"IEEE Transactions on Cognitive and Developmental Systems","id":"ITEM-1","issue":"1","issued":{"date-parts":[["2023"]]},"note":"Query date: 2025-05-04 23:18:56","page":"298-309","publisher":"ieeexplore.ieee.org","title":"3-D Facial Feature Reconstruction and Learning Network for Facial Expression Recognition in the Wild","type":"article-journal","volume":"15"},"uris":["http://www.mendeley.com/documents/?uuid=5b59b81a-7ee7-4444-9dc3-92d874298102"]}],"mendeley":{"formattedCitation":"[5]","plainTextFormattedCitation":"[5]","previouslyFormattedCitation":"[5]"},"properties":{"noteIndex":0},"schema":"https://github.com/citation-style-language/schema/raw/master/csl-citation.json"}</w:instrText>
            </w:r>
            <w:r w:rsidRPr="004E644B">
              <w:fldChar w:fldCharType="separate"/>
            </w:r>
            <w:r w:rsidR="00AD4F45" w:rsidRPr="00AD4F45">
              <w:rPr>
                <w:noProof/>
              </w:rPr>
              <w:t>[5]</w:t>
            </w:r>
            <w:r w:rsidRPr="004E644B">
              <w:fldChar w:fldCharType="end"/>
            </w:r>
            <w:r w:rsidRPr="004E644B">
              <w:t xml:space="preserve">, </w:t>
            </w:r>
            <w:r w:rsidRPr="004E644B">
              <w:fldChar w:fldCharType="begin" w:fldLock="1"/>
            </w:r>
            <w:r w:rsidR="00E23870">
              <w:instrText>ADDIN CSL_CITATION {"citationItems":[{"id":"ITEM-1","itemData":{"DOI":"10.1109/TCSVT.2022.3165321","ISSN":"15582205","abstract":"In complex real-world situations, problems such as illumination changes, facial occlusion, and variant poses make facial expression recognition (FER) a challenging task. To solve the robustness problem, this paper proposes an adaptive multilayer perceptual attention network (AMP-Net) that is inspired by the facial attributes and the facial perception mechanism of the human visual system. AMP-Net extracts global, local, and salient facial emotional features with different fine-grained features to learn the underlying diversity and key information of facial emotions. Different from existing methods, AMP-Net can adaptively guide the network to focus on multiple finer and distinguishable local patches with robustness to occlusion and variant poses, improving the effectiveness of learning potential facial diversity information. In addition, the proposed global perception module can learn different receptive field features in the global perception domain, and AMP-Net also supplements salient facial region features with high emotion correlation based on prior knowledge to capture key texture details and avoid important information loss. Many experiments show that AMP-Net achieves good generalizability and state-of-The-Art results on several real-world datasets, including RAF-DB, AffectNet-7, AffectNet-8, SFEW 2.0, FER-2013, and FED-RO, with accuracies of 89.25%, 64.54%, 61.74%, 61.17%, 74.48%, and 71.75%, respectively. All codes and training logs are publicly available at https://github.com/liuhw01/AMP-Net.","author":[{"dropping-particle":"","family":"Liu","given":"Hanwei","non-dropping-particle":"","parse-names":false,"suffix":""},{"dropping-particle":"","family":"Cai","given":"Huiling","non-dropping-particle":"","parse-names":false,"suffix":""},{"dropping-particle":"","family":"Lin","given":"Qingcheng","non-dropping-particle":"","parse-names":false,"suffix":""},{"dropping-particle":"","family":"Li","given":"Xuefeng","non-dropping-particle":"","parse-names":false,"suffix":""},{"dropping-particle":"","family":"Xiao","given":"Hui","non-dropping-particle":"","parse-names":false,"suffix":""}],"container-title":"IEEE Transactions on Circuits and Systems for Video Technology","id":"ITEM-1","issue":"9","issued":{"date-parts":[["2022"]]},"note":"Query date: 2025-05-04 23:18:56","page":"6253-6266","publisher":"ieeexplore.ieee.org","title":"Adaptive Multilayer Perceptual Attention Network for Facial Expression Recognition","type":"article-journal","volume":"32"},"uris":["http://www.mendeley.com/documents/?uuid=c75fe5fd-2929-3a65-89e6-a7cc96389ebc"]}],"mendeley":{"formattedCitation":"[12]","plainTextFormattedCitation":"[12]","previouslyFormattedCitation":"[12]"},"properties":{"noteIndex":0},"schema":"https://github.com/citation-style-language/schema/raw/master/csl-citation.json"}</w:instrText>
            </w:r>
            <w:r w:rsidRPr="004E644B">
              <w:fldChar w:fldCharType="separate"/>
            </w:r>
            <w:r w:rsidR="00AD4F45" w:rsidRPr="00AD4F45">
              <w:rPr>
                <w:noProof/>
              </w:rPr>
              <w:t>[12]</w:t>
            </w:r>
            <w:r w:rsidRPr="004E644B">
              <w:fldChar w:fldCharType="end"/>
            </w:r>
            <w:r w:rsidRPr="004E644B">
              <w:t xml:space="preserve">, </w:t>
            </w:r>
            <w:r w:rsidRPr="004E644B">
              <w:fldChar w:fldCharType="begin" w:fldLock="1"/>
            </w:r>
            <w:r w:rsidR="00E23870">
              <w:instrText>ADDIN CSL_CITATION {"citationItems":[{"id":"ITEM-1","itemData":{"DOI":"10.1016/j.compeleceng.2023.108583","ISSN":"00457906","abstract":"Facial expression recognition (FER) in the wild is considered to be one of the most challenging tasks in computer vision because it requires identifying the categories of expressions presented by the human face under adverse conditions, such as dynamic poses, extreme illuminations, and partial occlusion. In this paper, we propose a model called the appearance and geometry transformer (AGT), which is a self-attention-based deep neural network, to improve the accuracy of recognition of FER in the wild. The AGT is designed to simultaneously perform feature extraction and fusion on heterogeneous data, including images and graphs, by using two transformer pathways. A pre-trained DeiT model is introduced to the image transformer pathway to explore the most discriminative facial regions. A multi-scale graph transformer network consisting of a self-attention module based on several multi-scale graphs is presented in the graph transformer pathway to adaptively extract features from the facial graph. A distillation mechanism is employed in the AGT to improve training in case of a limited number of training samples. We evaluated the proposed method on two benchmark databases: FERplus and RAF-DB. The results of comprehensive experiments on these two databases show that the proposed model can achieve comparable results to state-of-the-art methods of FER in the wild.","author":[{"dropping-particle":"","family":"Sun","given":"Ning","non-dropping-particle":"","parse-names":false,"suffix":""},{"dropping-particle":"","family":"Song","given":"Yao","non-dropping-particle":"","parse-names":false,"suffix":""},{"dropping-particle":"","family":"Liu","given":"Jixin","non-dropping-particle":"","parse-names":false,"suffix":""},{"dropping-particle":"","family":"Chai","given":"Lei","non-dropping-particle":"","parse-names":false,"suffix":""},{"dropping-particle":"","family":"Sun","given":"Haian","non-dropping-particle":"","parse-names":false,"suffix":""}],"container-title":"Computers and Electrical Engineering","id":"ITEM-1","issued":{"date-parts":[["2023"]]},"note":"Query date: 2025-05-04 23:18:56","publisher":"Elsevier","title":"Appearance and geometry transformer for facial expression recognition in the wild","type":"article-journal","volume":"107"},"uris":["http://www.mendeley.com/documents/?uuid=d680619b-ffe3-45d5-8110-8673b55605db"]}],"mendeley":{"formattedCitation":"[13]","plainTextFormattedCitation":"[13]","previouslyFormattedCitation":"[13]"},"properties":{"noteIndex":0},"schema":"https://github.com/citation-style-language/schema/raw/master/csl-citation.json"}</w:instrText>
            </w:r>
            <w:r w:rsidRPr="004E644B">
              <w:fldChar w:fldCharType="separate"/>
            </w:r>
            <w:r w:rsidR="00AD4F45" w:rsidRPr="00AD4F45">
              <w:rPr>
                <w:noProof/>
              </w:rPr>
              <w:t>[13]</w:t>
            </w:r>
            <w:r w:rsidRPr="004E644B">
              <w:fldChar w:fldCharType="end"/>
            </w:r>
            <w:r w:rsidRPr="004E644B">
              <w:t xml:space="preserve">, </w:t>
            </w:r>
            <w:r w:rsidRPr="004E644B">
              <w:fldChar w:fldCharType="begin" w:fldLock="1"/>
            </w:r>
            <w:r w:rsidR="00E23870">
              <w:instrText>ADDIN CSL_CITATION {"citationItems":[{"id":"ITEM-1","itemData":{"DOI":"10.1007/s11042-022-14050-0","ISSN":"15737721","abstract":"People use various nonverbal communicative channels to convey emotions, among which facial expressions are considered the most important ones. Thus, automatic Facial Expression Recognition (FER) is a fundamental task to increase the perceptive skills of computers, especially in human-computer interaction. Like humans, state-of-art FER systems are able to recognize emotions from the entire face of a person. However, the COVID-19 pandemic has imposed a massive use of face masks that help in preventing infection but may hamper social communication and make the recognition of facial expressions a very challenging task due to facial occlusion. In this paper we propose a FER system capable to recognize emotions from masked faces. The system checks for the presence of a mask on the face image and, in case of mask detection, it extracts the eyes region and recognizes the emotion only considering that portion of the face. The effectiveness of the developed FER system was tested in recognizing emotions and their valence only from the eyes region and comparing the results when considering the entire face. As it was expected, emotions that are related mainly to the mouth region (e.g., disgust) are barely recognized, while positive emotions are better identified by considering only the eyes region. Moreover, we compared the results of our FER system to the human annotation of emotions on masked faces. We found out that the FER system outperforms the human annotation, thus showing that the model is able to learn proper features for each emotion leveraging only the eyes region.","author":[{"dropping-particle":"","family":"Castellano","given":"Giovanna","non-dropping-particle":"","parse-names":false,"suffix":""},{"dropping-particle":"","family":"Carolis","given":"Berardina","non-dropping-particle":"De","parse-names":false,"suffix":""},{"dropping-particle":"","family":"Macchiarulo","given":"Nicola","non-dropping-particle":"","parse-names":false,"suffix":""}],"container-title":"Multimedia Tools and Applications","id":"ITEM-1","issue":"9","issued":{"date-parts":[["2023"]]},"page":"12751-12769","publisher":"Multimedia Tools and Applications","title":"Automatic facial emotion recognition at the COVID-19 pandemic time","type":"article-journal","volume":"82"},"uris":["http://www.mendeley.com/documents/?uuid=f32d73de-eefb-40e0-aa7a-cb2a3a1e0f20"]}],"mendeley":{"formattedCitation":"[14]","plainTextFormattedCitation":"[14]","previouslyFormattedCitation":"[14]"},"properties":{"noteIndex":0},"schema":"https://github.com/citation-style-language/schema/raw/master/csl-citation.json"}</w:instrText>
            </w:r>
            <w:r w:rsidRPr="004E644B">
              <w:fldChar w:fldCharType="separate"/>
            </w:r>
            <w:r w:rsidR="00AD4F45" w:rsidRPr="00AD4F45">
              <w:rPr>
                <w:noProof/>
              </w:rPr>
              <w:t>[14]</w:t>
            </w:r>
            <w:r w:rsidRPr="004E644B">
              <w:fldChar w:fldCharType="end"/>
            </w:r>
            <w:r w:rsidRPr="004E644B">
              <w:t xml:space="preserve">, </w:t>
            </w:r>
            <w:r w:rsidRPr="004E644B">
              <w:fldChar w:fldCharType="begin" w:fldLock="1"/>
            </w:r>
            <w:r w:rsidR="00E23870">
              <w:instrText>ADDIN CSL_CITATION {"citationItems":[{"id":"ITEM-1","itemData":{"DOI":"10.1016/j.patrec.2022.01.013","ISSN":"01678655","abstract":"Since the renaissance of deep learning (DL), facial expression recognition (FER) has received a lot of interest, with continual improvement in the performance. Hand-in-hand with performance, new challenges have come up. Modern FER systems deal with face images captured under uncontrolled conditions (also called in-the-wild scenario) including occlusions and pose variations. They successfully handle such conditions using deep networks that come with various components like transfer learning, attention mechanism and local-global context extractor. However, these deep networks are highly complex with large number of parameters, making them unfit to be deployed in real scenarios. Is it possible to build a light-weight network that can still show significantly good performance on FER under in-the-wild scenario? In this work, we methodically build such a network and call it as Compact Expression Recognition Net (CERN). We leverage on the aforementioned components of deep networks for FER, and analyse, and appropriately fit them to arrive at CERN. Our CERN is a low-calorie net with only 1.45M parameters, which is almost 50x less than that of a state-of-the-art (SOTA) architecture. It requires only 17MB of storage. Further, during inference, it can process at the real time rate of 40 frames per second (fps) in an intel-i7 cpu. Though it is low-calorie, it is still power-packed in its performance, overpowering other light-weight architectures, and even few high capacity architectures. Specifically, CERN reports 87.09%, 88.17% and 62.06% accuracies on in-the-wild datasets RAFDB, FERPlus and AffectNet respectively. It also exhibits superior robustness under occlusions and pose variations in comparison to other light-weight architectures from the literature. Codes are publicly available at https://github.com/1980x/CFERNet.","author":[{"dropping-particle":"","family":"Gera","given":"Darshan","non-dropping-particle":"","parse-names":false,"suffix":""},{"dropping-particle":"","family":"Balasubramanian","given":"S.","non-dropping-particle":"","parse-names":false,"suffix":""},{"dropping-particle":"","family":"Jami","given":"Anwesh","non-dropping-particle":"","parse-names":false,"suffix":""}],"container-title":"Pattern Recognition Letters","id":"ITEM-1","issued":{"date-parts":[["2022"]]},"page":"9-18","publisher":"Elsevier B.V.","title":"CERN: Compact facial expression recognition net","type":"article-journal","volume":"155"},"uris":["http://www.mendeley.com/documents/?uuid=58ca3d39-7cde-49cf-99ff-ba57371835f6"]}],"mendeley":{"formattedCitation":"[15]","plainTextFormattedCitation":"[15]","previouslyFormattedCitation":"[15]"},"properties":{"noteIndex":0},"schema":"https://github.com/citation-style-language/schema/raw/master/csl-citation.json"}</w:instrText>
            </w:r>
            <w:r w:rsidRPr="004E644B">
              <w:fldChar w:fldCharType="separate"/>
            </w:r>
            <w:r w:rsidR="00AD4F45" w:rsidRPr="00AD4F45">
              <w:rPr>
                <w:noProof/>
              </w:rPr>
              <w:t>[15]</w:t>
            </w:r>
            <w:r w:rsidRPr="004E644B">
              <w:fldChar w:fldCharType="end"/>
            </w:r>
            <w:r w:rsidRPr="004E644B">
              <w:t xml:space="preserve">, </w:t>
            </w:r>
            <w:r w:rsidRPr="004E644B">
              <w:fldChar w:fldCharType="begin" w:fldLock="1"/>
            </w:r>
            <w:r w:rsidR="00E23870">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7581f72e-b6f3-40c9-89bd-6bab3720a44e"]}],"mendeley":{"formattedCitation":"[16]","plainTextFormattedCitation":"[16]","previouslyFormattedCitation":"[16]"},"properties":{"noteIndex":0},"schema":"https://github.com/citation-style-language/schema/raw/master/csl-citation.json"}</w:instrText>
            </w:r>
            <w:r w:rsidRPr="004E644B">
              <w:fldChar w:fldCharType="separate"/>
            </w:r>
            <w:r w:rsidR="00AD4F45" w:rsidRPr="00AD4F45">
              <w:rPr>
                <w:noProof/>
              </w:rPr>
              <w:t>[16]</w:t>
            </w:r>
            <w:r w:rsidRPr="004E644B">
              <w:fldChar w:fldCharType="end"/>
            </w:r>
            <w:r w:rsidRPr="004E644B">
              <w:t xml:space="preserve">, </w:t>
            </w:r>
            <w:r w:rsidRPr="004E644B">
              <w:fldChar w:fldCharType="begin" w:fldLock="1"/>
            </w:r>
            <w:r w:rsidR="00E23870">
              <w:instrText>ADDIN CSL_CITATION {"citationItems":[{"id":"ITEM-1","itemData":{"DOI":"10.3390/s22124633","ISSN":"14248220","PMID":"35746415","abstract":"Wearing a facial mask is indispensable in the COVID-19 pandemic; however, it has tremendous effects on the performance of existing facial emotion recognition approaches. In this paper, we propose a feature vector technique comprising three main steps to recognize emotions from facial mask images. First, a synthetic mask is used to cover the facial input image. With only the upper part of the image showing, and including only the eyes, eyebrows, a portion of the bridge of the nose, and the forehead, the boundary and regional representation technique is applied. Second, a feature extraction technique based on our proposed rapid landmark detection method employing the infinity shape is utilized to flexibly extract a set of feature vectors that can effectively indicate the characteristics of the partially occluded masked face. Finally, those features, including the location of the detected landmarks and the Histograms of the Oriented Gradients, are brought into the classification process by adopting CNN and LSTM; the experimental results are then evaluated using images from the CK+ and RAF-DB data sets. As the result, our proposed method outperforms existing cutting-edge approaches and demonstrates better performance, achieving 99.30% and 95.58% accuracy on CK+ and RAF-DB, respectively.","author":[{"dropping-particle":"","family":"Khoeun","given":"Ratanak","non-dropping-particle":"","parse-names":false,"suffix":""},{"dropping-particle":"","family":"Chophuk","given":"Ponlawat","non-dropping-particle":"","parse-names":false,"suffix":""},{"dropping-particle":"","family":"Chinnasarn","given":"Krisana","non-dropping-particle":"","parse-names":false,"suffix":""}],"container-title":"Sensors","id":"ITEM-1","issue":"12","issued":{"date-parts":[["2022"]]},"title":"Emotion Recognition for Partial Faces Using a Feature Vector Technique","type":"article-journal","volume":"22"},"uris":["http://www.mendeley.com/documents/?uuid=1a826d8f-10e3-49ca-9ff0-c45ed46d9077"]}],"mendeley":{"formattedCitation":"[17]","plainTextFormattedCitation":"[17]","previouslyFormattedCitation":"[17]"},"properties":{"noteIndex":0},"schema":"https://github.com/citation-style-language/schema/raw/master/csl-citation.json"}</w:instrText>
            </w:r>
            <w:r w:rsidRPr="004E644B">
              <w:fldChar w:fldCharType="separate"/>
            </w:r>
            <w:r w:rsidR="00AD4F45" w:rsidRPr="00AD4F45">
              <w:rPr>
                <w:noProof/>
              </w:rPr>
              <w:t>[17]</w:t>
            </w:r>
            <w:r w:rsidRPr="004E644B">
              <w:fldChar w:fldCharType="end"/>
            </w:r>
            <w:r w:rsidRPr="004E644B">
              <w:t xml:space="preserve">, </w:t>
            </w:r>
            <w:r w:rsidRPr="004E644B">
              <w:fldChar w:fldCharType="begin" w:fldLock="1"/>
            </w:r>
            <w:r w:rsidR="00E23870">
              <w:instrText>ADDIN CSL_CITATION {"citationItems":[{"id":"ITEM-1","itemData":{"DOI":"10.1016/j.jksuci.2021.06.012","ISSN":"22131248","abstract":"Automatic facial emotion recognition in real-world situations like partial occlusions, varying head poses and illumination conditions are challenging to the machine learning community. The main reason is the lack of sufficient samples with the aforementioned conditions in the baseline datasets which throws difficulty in training a well performing machine learning or deep learning model. To overcome this challenge, we have adopted the concept of meta-learning. Meta-learning using prototypical networks (metric-based meta-learning) has been proven to be well-fit for few-shot problems without severe overfitting. We leverage the quick adaptation power of prototypical networks for emotion recognition in the scarcity of such diverse samples. We have used CMU Multi-PIE dataset which contains images with partial occlusions, varying head-poses and illumination levels for training and evaluating the model. For testing the adaptability of the system to intra-class and inter-dataset variations, AffectNet face database images have been used. The proposed method is named as ERMOPI (Emotion Recognition using Meta-learning across Occlusion, Pose and Illumination) which performs emotion recognition from facial expressions using meta-learning approach for still images and it is robust to partial occlusions, varying head poses and illumination levels which is the novelty of this work. The key benefit is the usage of less number of training samples compared to the existing work in emotion recognition and achieved comparable results with the state-of-the-art approaches. The proposed method achieved 90% accuracy for CMU Multi-PIE database images and 68% accuracy for AffectNet database images.","author":[{"dropping-particle":"","family":"Kuruvayil","given":"Soumya","non-dropping-particle":"","parse-names":false,"suffix":""},{"dropping-particle":"","family":"Palaniswamy","given":"Suja","non-dropping-particle":"","parse-names":false,"suffix":""}],"container-title":"Journal of King Saud University - Computer and Information Sciences","id":"ITEM-1","issue":"9","issued":{"date-parts":[["2022"]]},"note":"From Duplicate 2 (Emotion recognition from facial images with simultaneous occlusion, pose and illumination variations using meta-learning - Kuruvayil, Soumya; Palaniswamy, Suja)\n\nFrom Duplicate 1 (Emotion recognition from facial images with simultaneous occlusion, pose and illumination variations using meta-learning - Kuruvayil, Soumya; Palaniswamy, Suja)\n\nCited by: 62; All Open Access, Gold Open Access","page":"7271-7282","publisher":"The Authors","title":"Emotion recognition from facial images with simultaneous occlusion, pose and illumination variations using meta-learning","type":"article-journal","volume":"34"},"uris":["http://www.mendeley.com/documents/?uuid=1fd07e53-47a8-4b83-b43a-6da617b56f49"]}],"mendeley":{"formattedCitation":"[18]","plainTextFormattedCitation":"[18]","previouslyFormattedCitation":"[18]"},"properties":{"noteIndex":0},"schema":"https://github.com/citation-style-language/schema/raw/master/csl-citation.json"}</w:instrText>
            </w:r>
            <w:r w:rsidRPr="004E644B">
              <w:fldChar w:fldCharType="separate"/>
            </w:r>
            <w:r w:rsidR="00AD4F45" w:rsidRPr="00AD4F45">
              <w:rPr>
                <w:noProof/>
              </w:rPr>
              <w:t>[18]</w:t>
            </w:r>
            <w:r w:rsidRPr="004E644B">
              <w:fldChar w:fldCharType="end"/>
            </w:r>
            <w:r w:rsidRPr="004E644B">
              <w:t xml:space="preserve">, </w:t>
            </w:r>
            <w:r w:rsidRPr="004E644B">
              <w:fldChar w:fldCharType="begin" w:fldLock="1"/>
            </w:r>
            <w:r w:rsidR="00E23870">
              <w:instrText>ADDIN CSL_CITATION {"citationItems":[{"id":"ITEM-1","itemData":{"DOI":"10.3390/s24134153","ISSN":"14248220","PMID":"39000930","abstract":"Convolutional neural networks (CNNs) have made significant progress in the field of facial expression recognition (FER). However, due to challenges such as occlusion, lighting variations, and changes in head pose, facial expression recognition in real-world environments remains highly challenging. At the same time, methods solely based on CNN heavily rely on local spatial features, lack global information, and struggle to balance the relationship between computational complexity and recognition accuracy. Consequently, the CNN-based models still fall short in their ability to address FER adequately. To address these issues, we propose a lightweight facial expression recognition method based on a hybrid vision transformer. This method captures multi-scale facial features through an improved attention module, achieving richer feature integration, enhancing the network’s perception of key facial expression regions, and improving feature extraction capabilities. Additionally, to further enhance the model’s performance, we have designed the patch dropping (PD) module. This module aims to emulate the attention allocation mechanism of the human visual system for local features, guiding the network to focus on the most discriminative features, reducing the influence of irrelevant features, and intuitively lowering computational costs. Extensive experiments demonstrate that our approach significantly outperforms other methods, achieving an accuracy of 86.51% on RAF-DB and nearly 70% on FER2013, with a model size of only 3.64 MB. These results demonstrate that our method provides a new perspective for the field of facial expression recognition.","author":[{"dropping-particle":"","family":"Li","given":"Nianfeng","non-dropping-particle":"","parse-names":false,"suffix":""},{"dropping-particle":"","family":"Huang","given":"Yongyuan","non-dropping-particle":"","parse-names":false,"suffix":""},{"dropping-particle":"","family":"Wang","given":"Zhenyan","non-dropping-particle":"","parse-names":false,"suffix":""},{"dropping-particle":"","family":"Fan","given":"Ziyao","non-dropping-particle":"","parse-names":false,"suffix":""},{"dropping-particle":"","family":"Li","given":"Xinyuan","non-dropping-particle":"","parse-names":false,"suffix":""},{"dropping-particle":"","family":"Xiao","given":"Zhiguo","non-dropping-particle":"","parse-names":false,"suffix":""}],"container-title":"Sensors","id":"ITEM-1","issue":"13","issued":{"date-parts":[["2024","6","26"]]},"note":"Export Date: 30 April 2025; Cited By: 3","page":"4153","title":"Enhanced Hybrid Vision Transformer with Multi-Scale Feature Integration and Patch Dropping for Facial Expression Recognition","type":"article-journal","volume":"24"},"uris":["http://www.mendeley.com/documents/?uuid=b4a12f62-584f-4244-8116-ebbaa65c8133"]}],"mendeley":{"formattedCitation":"[19]","plainTextFormattedCitation":"[19]","previouslyFormattedCitation":"[19]"},"properties":{"noteIndex":0},"schema":"https://github.com/citation-style-language/schema/raw/master/csl-citation.json"}</w:instrText>
            </w:r>
            <w:r w:rsidRPr="004E644B">
              <w:fldChar w:fldCharType="separate"/>
            </w:r>
            <w:r w:rsidR="00AD4F45" w:rsidRPr="00AD4F45">
              <w:rPr>
                <w:noProof/>
              </w:rPr>
              <w:t>[19]</w:t>
            </w:r>
            <w:r w:rsidRPr="004E644B">
              <w:fldChar w:fldCharType="end"/>
            </w:r>
            <w:r w:rsidRPr="004E644B">
              <w:t xml:space="preserve">, </w:t>
            </w:r>
            <w:r w:rsidRPr="004E644B">
              <w:fldChar w:fldCharType="begin" w:fldLock="1"/>
            </w:r>
            <w:r w:rsidR="00E23870">
              <w:instrText>ADDIN CSL_CITATION {"citationItems":[{"id":"ITEM-1","itemData":{"DOI":"10.1016/j.bspc.2023.105316","ISSN":"17468108","abstract":"The recognition of dynamic facial expressions has received increasing attention since they can better reflect the real expression process of emotion than a static image. However, due to various factors such as subtle variation differences, pose, occlusion, and illumination, it has been a challenging vision task to obtain discriminative expression features in dynamic facial expression recognition. Traditional CNN-based deep learning networks lack global and temporal contextual expression understanding, which tends to affect the final recognition of dynamic expressions. Therefore, we propose an enhanced spatial–temporal learning network (ESTLNet) for more robust dynamic facial expression recognition, which consists of a spatial fusion learning module (SFLM) and a temporal transformer enhancement module (TTEM). First, the SFLM obtains a more expressive spatial feature representation through a dual-channel feature fusion learning module. Then, the TTEM extracts more valid temporal contextual expression features based on the above spatial features through an encoder constructed by cascading a self-attention learning network and an effective gated feed-forward network. Finally, the co-enhanced spatial–temporal model approach is assessed on the four broadly used dynamic expression datasets (DFEW, AFEW, CK+, and Oulu-CASIA). Extensive experimental outcomes demonstrate that our approach surpasses several existing state-of-the-art methods, leading to notable enhancements in performance.","author":[{"dropping-particle":"","family":"Gong","given":"Weijun","non-dropping-particle":"","parse-names":false,"suffix":""},{"dropping-particle":"","family":"Qian","given":"Yurong","non-dropping-particle":"","parse-names":false,"suffix":""},{"dropping-particle":"","family":"Zhou","given":"Weihang","non-dropping-particle":"","parse-names":false,"suffix":""},{"dropping-particle":"","family":"Leng","given":"Hongyong","non-dropping-particle":"","parse-names":false,"suffix":""}],"container-title":"Biomedical Signal Processing and Control","id":"ITEM-1","issue":"PC","issued":{"date-parts":[["2024"]]},"page":"105316","publisher":"Elsevier Ltd","title":"Enhanced spatial-temporal learning network for dynamic facial expression recognition","type":"article-journal","volume":"88"},"uris":["http://www.mendeley.com/documents/?uuid=d0b49ef8-5d28-43dc-8de0-b9bfd2128158"]}],"mendeley":{"formattedCitation":"[20]","plainTextFormattedCitation":"[20]","previouslyFormattedCitation":"[20]"},"properties":{"noteIndex":0},"schema":"https://github.com/citation-style-language/schema/raw/master/csl-citation.json"}</w:instrText>
            </w:r>
            <w:r w:rsidRPr="004E644B">
              <w:fldChar w:fldCharType="separate"/>
            </w:r>
            <w:r w:rsidR="00AD4F45" w:rsidRPr="00AD4F45">
              <w:rPr>
                <w:noProof/>
              </w:rPr>
              <w:t>[20]</w:t>
            </w:r>
            <w:r w:rsidRPr="004E644B">
              <w:fldChar w:fldCharType="end"/>
            </w:r>
            <w:r w:rsidRPr="004E644B">
              <w:t>,</w:t>
            </w:r>
            <w:r w:rsidR="00BA3014">
              <w:t xml:space="preserve"> </w:t>
            </w:r>
            <w:r w:rsidRPr="004E644B">
              <w:fldChar w:fldCharType="begin" w:fldLock="1"/>
            </w:r>
            <w:r w:rsidR="00E23870">
              <w:instrText>ADDIN CSL_CITATION {"citationItems":[{"id":"ITEM-1","itemData":{"DOI":"10.1109/TAI.2022.3207450","ISSN":"26914581","abstract":"Prior work has shown that the order in which different components of the face are learned using a sequential learner can play an important role in the performance of facial expression recognition systems. We propose FaceTopoNet, an end-to-end deep model for facial expression recognition, which is capable of learning an effective tree topology of the face. Our model then traverses the learned tree to generate a sequence, which is then used to form an embedding to feed a sequential learner. The devised model adopts one stream for learning structure and one stream for learning texture. The structure stream focuses on the positions of the facial landmarks, whereas the main focus of the texture stream is on the patches around the landmarks to learn textural information. We then fuse the outputs of the two streams by utilizing an effective attention-based fusion strategy. We perform extensive experiments on four large-scale in-the-wild facial expression datasets-namely AffectNet, FER2013, ExpW, and real-world affective face database-and one lab-controlled dataset (Cohn-Kanade) to evaluate our approach. FaceTopoNet achieves state-of-the-art performance on three of the five datasets and obtains competitive results on the other two datasets. We also perform rigorous ablation and sensitivity experiments to evaluate the impact of different components and parameters in our model. Finally, we perform robustness experiments and demonstrate that FaceTopoNet is more robust against occlusions in comparison to other leading methods in the area.","author":[{"dropping-particle":"","family":"Kolahdouzi","given":"Mojtaba","non-dropping-particle":"","parse-names":false,"suffix":""},{"dropping-particle":"","family":"Sepas-Moghaddam","given":"Alireza","non-dropping-particle":"","parse-names":false,"suffix":""},{"dropping-particle":"","family":"Etemad","given":"Ali","non-dropping-particle":"","parse-names":false,"suffix":""}],"container-title":"IEEE Transactions on Artificial Intelligence","id":"ITEM-1","issue":"6","issued":{"date-parts":[["2023","12"]]},"page":"1526-1539","title":"FaceTopoNet: Facial Expression Recognition Using Face Topology Learning","type":"article-journal","volume":"4"},"uris":["http://www.mendeley.com/documents/?uuid=52fd40ef-df50-4024-afcc-3a8170726b32"]}],"mendeley":{"formattedCitation":"[21]","plainTextFormattedCitation":"[21]","previouslyFormattedCitation":"[21]"},"properties":{"noteIndex":0},"schema":"https://github.com/citation-style-language/schema/raw/master/csl-citation.json"}</w:instrText>
            </w:r>
            <w:r w:rsidRPr="004E644B">
              <w:fldChar w:fldCharType="separate"/>
            </w:r>
            <w:r w:rsidR="00AD4F45" w:rsidRPr="00AD4F45">
              <w:rPr>
                <w:noProof/>
              </w:rPr>
              <w:t>[21]</w:t>
            </w:r>
            <w:r w:rsidRPr="004E644B">
              <w:fldChar w:fldCharType="end"/>
            </w:r>
            <w:r w:rsidRPr="004E644B">
              <w:t xml:space="preserve">, </w:t>
            </w:r>
            <w:r w:rsidRPr="004E644B">
              <w:fldChar w:fldCharType="begin" w:fldLock="1"/>
            </w:r>
            <w:r w:rsidR="00E23870">
              <w:instrText>ADDIN CSL_CITATION {"citationItems":[{"id":"ITEM-1","itemData":{"DOI":"10.3390/s23156799","ISSN":"14248220","PMID":"37571582","abstract":"Facial expressions help individuals convey their emotions. In recent years, thanks to the development of computer vision technology, facial expression recognition (FER) has become a research hotspot and made remarkable progress. However, human faces in real-world environments are affected by various unfavorable factors, such as facial occlusion and head pose changes, which are seldom encountered in controlled laboratory settings. These factors often lead to a reduction in expression recognition accuracy. Inspired by the recent success of transformers in many computer vision tasks, we propose a model called the fine-tuned channel–spatial attention transformer (FT-CSAT) to improve the accuracy of recognition of FER in the wild. FT-CSAT consists of two crucial components: channel–spatial attention module and fine-tuning module. In the channel–spatial attention module, the feature map is input into the channel attention module and the spatial attention module sequentially. The final output feature map will effectively incorporate both channel information and spatial information. Consequently, the network becomes adept at focusing on relevant and meaningful features associated with facial expressions. To further improve the model’s performance while controlling the number of excessive parameters, we employ a fine-tuning method. Extensive experimental results demonstrate that our FT-CSAT outperforms the state-of-the-art methods on two benchmark datasets: RAF-DB and FERPlus. The achieved recognition accuracy is 88.61% and 89.26%, respectively. Furthermore, to evaluate the robustness of FT-CSAT in the case of facial occlusion and head pose changes, we take tests on Occlusion-RAF-DB and Pose-RAF-DB data sets, and the results also show that the superior recognition performance of the proposed method under such conditions.","author":[{"dropping-particle":"","family":"Yao","given":"Huang","non-dropping-particle":"","parse-names":false,"suffix":""},{"dropping-particle":"","family":"Yang","given":"Xiaomeng","non-dropping-particle":"","parse-names":false,"suffix":""},{"dropping-particle":"","family":"Chen","given":"Di","non-dropping-particle":"","parse-names":false,"suffix":""},{"dropping-particle":"","family":"Wang","given":"Zhao","non-dropping-particle":"","parse-names":false,"suffix":""},{"dropping-particle":"","family":"Tian","given":"Yuan","non-dropping-particle":"","parse-names":false,"suffix":""}],"container-title":"Sensors","id":"ITEM-1","issue":"15","issued":{"date-parts":[["2023","7"]]},"note":"Export Date: 30 April 2025; Cited By: 5","page":"6799","title":"Facial Expression Recognition Based on Fine-Tuned Channel–Spatial Attention Transformer","type":"article-journal","volume":"23"},"uris":["http://www.mendeley.com/documents/?uuid=c6de15d0-3544-47da-8814-afecf271c728"]}],"mendeley":{"formattedCitation":"[22]","plainTextFormattedCitation":"[22]","previouslyFormattedCitation":"[22]"},"properties":{"noteIndex":0},"schema":"https://github.com/citation-style-language/schema/raw/master/csl-citation.json"}</w:instrText>
            </w:r>
            <w:r w:rsidRPr="004E644B">
              <w:fldChar w:fldCharType="separate"/>
            </w:r>
            <w:r w:rsidR="00AD4F45" w:rsidRPr="00AD4F45">
              <w:rPr>
                <w:noProof/>
              </w:rPr>
              <w:t>[22]</w:t>
            </w:r>
            <w:r w:rsidRPr="004E644B">
              <w:fldChar w:fldCharType="end"/>
            </w:r>
            <w:r w:rsidRPr="004E644B">
              <w:t>,</w:t>
            </w:r>
            <w:r>
              <w:t xml:space="preserve"> </w:t>
            </w:r>
            <w:r w:rsidRPr="004E644B">
              <w:fldChar w:fldCharType="begin" w:fldLock="1"/>
            </w:r>
            <w:r w:rsidR="00E23870">
              <w:instrText>ADDIN CSL_CITATION {"citationItems":[{"id":"ITEM-1","itemData":{"DOI":"10.1109/ACCESS.2023.3286547","ISSN":"21693536","abstract":"Facial expression recognition (FER) in the wild from various viewpoints, lighting conditions, face poses, scales, and occlusions is an extremely challenging field of research. In this study, we construct a face graph by selecting action units that play an important role in changing facial expressions, and we propose an algorithm for recognizing facial expressions using a graph convolutional network (GCN). We first generated an attention map that can highlight action units to extract important facial expression features from faces in the wild. After feature extraction, a face graph is constructed by combining the attention map with face patches, and changes in expression in the wild are recognized using a GCN. Through comparative experiments conducted using both lab-controlled and wild datasets, we prove that the proposed method is the most suitable FER approach for use with image datasets captured in the wild and those under well-controlled indoor conditions.","author":[{"dropping-particle":"","family":"Kim","given":"Hyeongjin","non-dropping-particle":"","parse-names":false,"suffix":""},{"dropping-particle":"","family":"Lee","given":"Jong Ha","non-dropping-particle":"","parse-names":false,"suffix":""},{"dropping-particle":"","family":"Ko","given":"Byoung Chul","non-dropping-particle":"","parse-names":false,"suffix":""}],"container-title":"IEEE Access","id":"ITEM-1","issue":"June","issued":{"date-parts":[["2023"]]},"page":"59774-59787","publisher":"IEEE","title":"Facial Expression Recognition in the Wild Using Face Graph and Attention","type":"article-journal","volume":"11"},"uris":["http://www.mendeley.com/documents/?uuid=7e15bfcf-4056-4c72-baa1-89e313499cde"]}],"mendeley":{"formattedCitation":"[23]","plainTextFormattedCitation":"[23]","previouslyFormattedCitation":"[23]"},"properties":{"noteIndex":0},"schema":"https://github.com/citation-style-language/schema/raw/master/csl-citation.json"}</w:instrText>
            </w:r>
            <w:r w:rsidRPr="004E644B">
              <w:fldChar w:fldCharType="separate"/>
            </w:r>
            <w:r w:rsidR="00AD4F45" w:rsidRPr="00AD4F45">
              <w:rPr>
                <w:noProof/>
              </w:rPr>
              <w:t>[23]</w:t>
            </w:r>
            <w:r w:rsidRPr="004E644B">
              <w:fldChar w:fldCharType="end"/>
            </w:r>
            <w:r w:rsidRPr="004E644B">
              <w:t xml:space="preserve">, </w:t>
            </w:r>
            <w:r w:rsidRPr="004E644B">
              <w:fldChar w:fldCharType="begin" w:fldLock="1"/>
            </w:r>
            <w:r w:rsidR="00E23870">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ff5d356e-fa4d-4456-807c-4440cafc62aa"]}],"mendeley":{"formattedCitation":"[24]","plainTextFormattedCitation":"[24]","previouslyFormattedCitation":"[24]"},"properties":{"noteIndex":0},"schema":"https://github.com/citation-style-language/schema/raw/master/csl-citation.json"}</w:instrText>
            </w:r>
            <w:r w:rsidRPr="004E644B">
              <w:fldChar w:fldCharType="separate"/>
            </w:r>
            <w:r w:rsidR="00AD4F45" w:rsidRPr="00AD4F45">
              <w:rPr>
                <w:noProof/>
              </w:rPr>
              <w:t>[24]</w:t>
            </w:r>
            <w:r w:rsidRPr="004E644B">
              <w:fldChar w:fldCharType="end"/>
            </w:r>
            <w:r w:rsidRPr="004E644B">
              <w:t xml:space="preserve">, </w:t>
            </w:r>
            <w:r w:rsidRPr="004E644B">
              <w:fldChar w:fldCharType="begin" w:fldLock="1"/>
            </w:r>
            <w:r w:rsidR="00E23870">
              <w:instrText>ADDIN CSL_CITATION {"citationItems":[{"id":"ITEM-1","itemData":{"DOI":"10.1016/j.fss.2022.03.013","ISSN":"01650114","abstract":"Facial expression recognition (FER) is an important part of emotional computing that can be useful in many applications for people's behavior analysis. Recently, some methods have been suggested to recognize facial expressions, but they do not offer a strong approach to facial expression recognition. In this paper, we propose a fuzzy-based approach that incorporates two different types of features to increase the recognition rate of facial expression. These features include locally weighted Pseudo Zernike Moments (LWPZM) and structural features (mouth and eye-opening, teeth existence, and eyebrow constriction). To classify facial expressions, the proposed fuzzy inference system uses fuzzified features. The performance of our proposed method has been assessed using the well-known RaFD database. The experimental results show that the proposed method is not only robust in terms of age, ethnicity, and gender changes that would make our contribution, but also improve the recognition rate of facial expression compared to several state-of-the-art methods.","author":[{"dropping-particle":"","family":"Ahmady","given":"Maryam","non-dropping-particle":"","parse-names":false,"suffix":""},{"dropping-particle":"","family":"Mirkamali","given":"Seyed Saeid","non-dropping-particle":"","parse-names":false,"suffix":""},{"dropping-particle":"","family":"Pahlevanzadeh","given":"Bahareh","non-dropping-particle":"","parse-names":false,"suffix":""},{"dropping-particle":"","family":"Pashaei","given":"Elnaz","non-dropping-particle":"","parse-names":false,"suffix":""},{"dropping-particle":"","family":"Hosseinabadi","given":"Ali Asghar Rahmani","non-dropping-particle":"","parse-names":false,"suffix":""},{"dropping-particle":"","family":"Slowik","given":"Adam","non-dropping-particle":"","parse-names":false,"suffix":""}],"container-title":"Fuzzy Sets and Systems","id":"ITEM-1","issued":{"date-parts":[["2022"]]},"note":"Query date: 2025-05-04 23:18:56","page":"155-172","publisher":"Elsevier","title":"Facial expression recognition using fuzzified Pseudo Zernike Moments and structural features","type":"article-journal","volume":"443"},"uris":["http://www.mendeley.com/documents/?uuid=0f02e8c4-faca-3d2e-a19b-9bfcbd941734"]}],"mendeley":{"formattedCitation":"[25]","plainTextFormattedCitation":"[25]","previouslyFormattedCitation":"[25]"},"properties":{"noteIndex":0},"schema":"https://github.com/citation-style-language/schema/raw/master/csl-citation.json"}</w:instrText>
            </w:r>
            <w:r w:rsidRPr="004E644B">
              <w:fldChar w:fldCharType="separate"/>
            </w:r>
            <w:r w:rsidR="00AD4F45" w:rsidRPr="00AD4F45">
              <w:rPr>
                <w:noProof/>
              </w:rPr>
              <w:t>[25]</w:t>
            </w:r>
            <w:r w:rsidRPr="004E644B">
              <w:fldChar w:fldCharType="end"/>
            </w:r>
            <w:r w:rsidRPr="004E644B">
              <w:t xml:space="preserve">, </w:t>
            </w:r>
            <w:r w:rsidRPr="004E644B">
              <w:fldChar w:fldCharType="begin" w:fldLock="1"/>
            </w:r>
            <w:r w:rsidR="00E23870">
              <w:instrText>ADDIN CSL_CITATION {"citationItems":[{"id":"ITEM-1","itemData":{"DOI":"10.3390/s23073424","ISSN":"14248220","PMID":"37050483","abstract":"There are problems associated with facial expression recognition (FER), such as facial occlusion and head pose variations. These two problems lead to incomplete facial information in images, making feature extraction extremely difficult. Most current methods use prior knowledge or fixed-size patches to perform local cropping, thereby enhancing the ability to acquire fine-grained features. However, the former requires extra data processing work and is prone to errors; the latter destroys the integrity of local features. In this paper, we propose a local Sliding Window Attention Network (SWA-Net) for FER. Specifically, we propose a sliding window strategy for feature-level cropping, which preserves the integrity of local features and does not require complex preprocessing. Moreover, the local feature enhancement module mines fine-grained features with intraclass semantics through a multiscale depth network. The adaptive local feature selection module is introduced to prompt the model to find more essential local features. Extensive experiments demonstrate that our SWA-Net model achieves a comparable performance to that of state-of-the-art methods with scores of 90.03% on RAF-DB, 89.22% on FERPlus, 63.97% on AffectNet.","author":[{"dropping-particle":"","family":"Qiu","given":"Shuang","non-dropping-particle":"","parse-names":false,"suffix":""},{"dropping-particle":"","family":"Zhao","given":"Guangzhe","non-dropping-particle":"","parse-names":false,"suffix":""},{"dropping-particle":"","family":"Li","given":"Xiao","non-dropping-particle":"","parse-names":false,"suffix":""},{"dropping-particle":"","family":"Wang","given":"Xueping","non-dropping-particle":"","parse-names":false,"suffix":""}],"container-title":"Sensors","id":"ITEM-1","issue":"7","issued":{"date-parts":[["2023"]]},"note":"Query date: 2025-05-04 23:18:56","publisher":"mdpi.com","title":"Facial Expression Recognition Using Local Sliding Window Attention","type":"article-journal","volume":"23"},"uris":["http://www.mendeley.com/documents/?uuid=af97e977-16de-364e-9795-eaf2200b1b33"]}],"mendeley":{"formattedCitation":"[26]","plainTextFormattedCitation":"[26]","previouslyFormattedCitation":"[26]"},"properties":{"noteIndex":0},"schema":"https://github.com/citation-style-language/schema/raw/master/csl-citation.json"}</w:instrText>
            </w:r>
            <w:r w:rsidRPr="004E644B">
              <w:fldChar w:fldCharType="separate"/>
            </w:r>
            <w:r w:rsidR="00AD4F45" w:rsidRPr="00AD4F45">
              <w:rPr>
                <w:noProof/>
              </w:rPr>
              <w:t>[26]</w:t>
            </w:r>
            <w:r w:rsidRPr="004E644B">
              <w:fldChar w:fldCharType="end"/>
            </w:r>
            <w:r w:rsidRPr="004E644B">
              <w:t xml:space="preserve">, </w:t>
            </w:r>
            <w:r w:rsidRPr="004E644B">
              <w:fldChar w:fldCharType="begin" w:fldLock="1"/>
            </w:r>
            <w:r w:rsidR="00E23870">
              <w:instrText>ADDIN CSL_CITATION {"citationItems":[{"id":"ITEM-1","itemData":{"DOI":"10.1016/j.ins.2021.08.043","ISSN":"00200255","abstract":"Facial Expression Recognition (FER) has achieved remarkable progress as a result of using Convolutional Neural Networks (CNN). Relying on the spatial locality, convolutional filters in CNN, however, fail to learn long-range inductive biases between different facial regions in most neural layers. As such, the performance of a CNN-based model for FER is still limited. To address this problem, this paper introduces a novel FER framework with two attention mechanisms for CNN-based models, and these two attention mechanisms are used for the low-level feature learning the high-level semantic representation, respectively. In particular, in the low-level feature learning, a grid-wise attention mechanism is proposed to capture the dependencies of different regions from a facial expression image such that the parameter update of convolutional filters in low-level feature learning is regularized. In the high-level semantic representation, a visual transformer attention mechanism uses a sequence of visual semantic tokens (generated from pyramid features of high convolutional layer blocks) to learn the global representation. Extensive experiments have been conducted on three public facial expression datasets, CK+, FER+, and RAF-DB. The results show that our FER-VT has achieved state-of-the-art performance on these datasets, especially with a 100% accuracy on CK + datasets without any extra training data.","author":[{"dropping-particle":"","family":"Huang","given":"Qionghao","non-dropping-particle":"","parse-names":false,"suffix":""},{"dropping-particle":"","family":"Huang","given":"Changqin","non-dropping-particle":"","parse-names":false,"suffix":""},{"dropping-particle":"","family":"Wang","given":"Xizhe","non-dropping-particle":"","parse-names":false,"suffix":""},{"dropping-particle":"","family":"Jiang","given":"Fan","non-dropping-particle":"","parse-names":false,"suffix":""}],"container-title":"Information Sciences","id":"ITEM-1","issued":{"date-parts":[["2021"]]},"note":"Query date: 2025-05-04 23:18:56","page":"35-54","publisher":"Elsevier","title":"Facial expression recognition with grid-wise attention and visual transformer","type":"article-journal","volume":"580"},"uris":["http://www.mendeley.com/documents/?uuid=222b895a-7cde-40a6-a175-fbbfc80a7ed2"]}],"mendeley":{"formattedCitation":"[27]","plainTextFormattedCitation":"[27]","previouslyFormattedCitation":"[27]"},"properties":{"noteIndex":0},"schema":"https://github.com/citation-style-language/schema/raw/master/csl-citation.json"}</w:instrText>
            </w:r>
            <w:r w:rsidRPr="004E644B">
              <w:fldChar w:fldCharType="separate"/>
            </w:r>
            <w:r w:rsidR="00AD4F45" w:rsidRPr="00AD4F45">
              <w:rPr>
                <w:noProof/>
              </w:rPr>
              <w:t>[27]</w:t>
            </w:r>
            <w:r w:rsidRPr="004E644B">
              <w:fldChar w:fldCharType="end"/>
            </w:r>
            <w:r w:rsidRPr="004E644B">
              <w:t xml:space="preserve">, </w:t>
            </w:r>
            <w:r w:rsidRPr="004E644B">
              <w:fldChar w:fldCharType="begin" w:fldLock="1"/>
            </w:r>
            <w:r w:rsidR="00E23870">
              <w:instrText>ADDIN CSL_CITATION {"citationItems":[{"id":"ITEM-1","itemData":{"DOI":"10.1109/TAFFC.2021.3122146","ISSN":"19493045","abstract":"Facial Expression Recognition (FER) in the wild is extremely challenging due to occlusions, variant head poses, face deformation and motion blur under unconstrained conditions. Although substantial progresses have been made in automatic FER in the past few decades, previous studies were mainly designed for lab-controlled FER. Real-world occlusions, variant head poses and other issues definitely increase the difficulty of FER on account of these information-deficient regions and complex backgrounds. Different from previous pure CNNs based methods, we argue that it is feasible and practical to translate facial images into sequences of visual words and perform expression recognition from a global perspective. Therefore, we propose the Visual Transformers with Feature Fusion (VTFF) to tackle FER in the wild by two main steps. First, we propose the attentional selective fusion (ASF) for leveraging two kinds of feature maps generated by two-branch CNNs. The ASF captures discriminative information by fusing multiple features with the global-local attention. The fused feature maps are then flattened and projected into sequences of visual words. Second, inspired by the success of Transformers in natural language processing, we propose to model relationships between these visual words with the global self-attention. The proposed method is evaluated on three public in-the-wild facial expression datasets (RAF-DB, FERPlus and AffectNet). Under the same settings, extensive experiments demonstrate that our method shows superior performance over other methods, setting new state of the art on RAF-DB with 88.14%, FERPlus with 88.81% and AffectNet with 61.85%. The cross-dataset evaluation on CK+ shows the promising generalization capability of the proposed method.","author":[{"dropping-particle":"","family":"Ma","given":"Fuyan","non-dropping-particle":"","parse-names":false,"suffix":""},{"dropping-particle":"","family":"Sun","given":"Bin","non-dropping-particle":"","parse-names":false,"suffix":""},{"dropping-particle":"","family":"Li","given":"Shutao","non-dropping-particle":"","parse-names":false,"suffix":""}],"container-title":"IEEE Transactions on Affective Computing","id":"ITEM-1","issue":"2","issued":{"date-parts":[["2023","4"]]},"page":"1236-1248","title":"Facial Expression Recognition With Visual Transformers and Attentional Selective Fusion","type":"article-journal","volume":"14"},"uris":["http://www.mendeley.com/documents/?uuid=d7573398-4f75-470f-9a90-ef1bfa55fbcb"]}],"mendeley":{"formattedCitation":"[28]","plainTextFormattedCitation":"[28]","previouslyFormattedCitation":"[28]"},"properties":{"noteIndex":0},"schema":"https://github.com/citation-style-language/schema/raw/master/csl-citation.json"}</w:instrText>
            </w:r>
            <w:r w:rsidRPr="004E644B">
              <w:fldChar w:fldCharType="separate"/>
            </w:r>
            <w:r w:rsidR="00AD4F45" w:rsidRPr="00AD4F45">
              <w:rPr>
                <w:noProof/>
              </w:rPr>
              <w:t>[28]</w:t>
            </w:r>
            <w:r w:rsidRPr="004E644B">
              <w:fldChar w:fldCharType="end"/>
            </w:r>
            <w:r w:rsidRPr="004E644B">
              <w:t xml:space="preserve">, </w:t>
            </w:r>
            <w:r w:rsidRPr="004E644B">
              <w:fldChar w:fldCharType="begin" w:fldLock="1"/>
            </w:r>
            <w:r w:rsidR="00E23870">
              <w:instrText>ADDIN CSL_CITATION {"citationItems":[{"id":"ITEM-1","itemData":{"DOI":"10.1109/TAFFC.2024.3454102","ISSN":"19493045","abstract":"Facial expressions can provide a better understanding of people's mental status and attitudes towards specific things. However, facial occlusion in real world is an unfavorable phenomenon that greatly affects the performance of facial expression recognition models. Recent works addressing the occlusion problem have primarily relied on attention mechanisms or occlusion discarding methods that focus on non-occluded regions of the face. However, these methods have not achieved a good balance between occlusion robustness and model efficiency. In this paper, we propose a simple and efficient model, called FERMixNet, for occluded facial expression recognition. The model incorporates a novel facial mixing augmentation strategy (FERMix) that generates new training samples by simulating real-world facial occlusion and preserving high expression-related semantic information. By co-training the original and newly generated samples, the model's occlusion robustness is improved without increasing its complexity during inference. Additionally, to further enhance the model's occlusion robustness, we include mid-level representation learning in the network to learn the discriminative non-occluded local features of the samples with low computational cost. Extensive experiments on four public facial occlusion datasets: Occlusion-RAF-DB, Occlusion-FERPlus and FED-RO show that the proposed model achieves state-of-the-art results which demonstrates the good robustness of our method for occluded facial expression recognition. Meanwhile, the proposed model also achieves state-of-the-art results on the in-the-wild facial expression datasets RAF-DB, AffectNet-8, and AffectNet-7. It proves that the proposed model has good application prospects in real world.","author":[{"dropping-particle":"","family":"Huang","given":"Yansong","non-dropping-particle":"","parse-names":false,"suffix":""},{"dropping-particle":"","family":"Peng","given":"Junjie","non-dropping-particle":"","parse-names":false,"suffix":""},{"dropping-particle":"","family":"Zhang","given":"Wenqiang","non-dropping-particle":"","parse-names":false,"suffix":""},{"dropping-particle":"","family":"Zhao","given":"Tong","non-dropping-particle":"","parse-names":false,"suffix":""},{"dropping-particle":"","family":"Chen","given":"Gan","non-dropping-particle":"","parse-names":false,"suffix":""},{"dropping-particle":"","family":"Tan","given":"Shuhua","non-dropping-particle":"","parse-names":false,"suffix":""},{"dropping-particle":"","family":"Yi","given":"Fen","non-dropping-particle":"","parse-names":false,"suffix":""},{"dropping-particle":"","family":"Wang","given":"Lu","non-dropping-particle":"","parse-names":false,"suffix":""}],"container-title":"IEEE Transactions on Affective Computing","id":"ITEM-1","issued":{"date-parts":[["2024"]]},"note":"Query date: 2025-05-04 23:18:56","publisher":"ieeexplore.ieee.org","title":"FERMixNet: An Occlusion Robust Facial Expression Recognition Model with Facial Mixing Augmentation and Mid-Level Representation Learning","type":"article-journal"},"uris":["http://www.mendeley.com/documents/?uuid=764a4ab7-cd6a-34c9-9f5f-b2c51f1dd0d3"]}],"mendeley":{"formattedCitation":"[29]","plainTextFormattedCitation":"[29]","previouslyFormattedCitation":"[29]"},"properties":{"noteIndex":0},"schema":"https://github.com/citation-style-language/schema/raw/master/csl-citation.json"}</w:instrText>
            </w:r>
            <w:r w:rsidRPr="004E644B">
              <w:fldChar w:fldCharType="separate"/>
            </w:r>
            <w:r w:rsidR="00AD4F45" w:rsidRPr="00AD4F45">
              <w:rPr>
                <w:noProof/>
              </w:rPr>
              <w:t>[29]</w:t>
            </w:r>
            <w:r w:rsidRPr="004E644B">
              <w:fldChar w:fldCharType="end"/>
            </w:r>
            <w:r w:rsidRPr="004E644B">
              <w:t xml:space="preserve">, </w:t>
            </w:r>
            <w:r w:rsidRPr="004E644B">
              <w:fldChar w:fldCharType="begin" w:fldLock="1"/>
            </w:r>
            <w:r w:rsidR="00E23870">
              <w:instrText>ADDIN CSL_CITATION {"citationItems":[{"id":"ITEM-1","itemData":{"DOI":"10.1016/j.neucom.2024.129323","ISSN":"18728286","abstract":"Facial expression recognition (FER) in the wild is a challenging computer vision task due to various uncontrollable factors such as facial occlusion and head pose variation. To address the above issues, we propose a global multi-scale extraction and local mixed multi-head attention network (GLMEA), which consists of a global multi-scale extraction module (GMEM), a local mixed multi-head attention module (LMAM), and an attention separation loss (ASL). Specifically, GMEM extracts global multi-scale features across the channel dimension using parallel multi-scale convolution, and then adaptively enhances discriminative features at different scales through a simple yet effective gating mechanism. This design achieves a richer global representation, reducing sensitivity to occlusion and pose variation. Subsequently, LMAM focuses on local salient features in a coarse-to-fine manner through multiple parallel mixed attention heads, enabling the model to learn a more comprehensive facial representation while preserving the integrity of the feature space. Finally, ASL reduces the consistency of attention maps learned by different mixed attention heads, mitigating attention overlap and encouraging a more diverse facial focus. Extensive experimental results demonstrate that our proposed GLMEA outperforms several current state-of-the-art methods on three challenging in-the-wild datasets, indicating superiority and robustness. In addition, considering the limited research on FER for elderly facial expressions and the potential applications of recognizing elderly emotional changes in intelligent diagnosis and treatment, we collected and labeled a new Chinese Elderly Facial Expression (CEFE) dataset to validate the potential of our method for recognizing elderly facial expressions.","author":[{"dropping-particle":"","family":"Fei","given":"Zixiang","non-dropping-particle":"","parse-names":false,"suffix":""},{"dropping-particle":"","family":"Zhang","given":"Bo","non-dropping-particle":"","parse-names":false,"suffix":""},{"dropping-particle":"","family":"Zhou","given":"Wenju","non-dropping-particle":"","parse-names":false,"suffix":""},{"dropping-particle":"","family":"Li","given":"Xia","non-dropping-particle":"","parse-names":false,"suffix":""},{"dropping-particle":"","family":"Zhang","given":"Yukun","non-dropping-particle":"","parse-names":false,"suffix":""},{"dropping-particle":"","family":"Fei","given":"Minrui","non-dropping-particle":"","parse-names":false,"suffix":""}],"container-title":"Neurocomputing","id":"ITEM-1","issued":{"date-parts":[["2025"]]},"note":"Query date: 2025-05-04 23:18:56","publisher":"Elsevier","title":"Global multi-scale extraction and local mixed multi-head attention for facial expression recognition in the wild","type":"article-journal"},"uris":["http://www.mendeley.com/documents/?uuid=beb20533-9355-39f7-979b-1b539f0a95d6"]}],"mendeley":{"formattedCitation":"[30]","plainTextFormattedCitation":"[30]","previouslyFormattedCitation":"[30]"},"properties":{"noteIndex":0},"schema":"https://github.com/citation-style-language/schema/raw/master/csl-citation.json"}</w:instrText>
            </w:r>
            <w:r w:rsidRPr="004E644B">
              <w:fldChar w:fldCharType="separate"/>
            </w:r>
            <w:r w:rsidR="00AD4F45" w:rsidRPr="00AD4F45">
              <w:rPr>
                <w:noProof/>
              </w:rPr>
              <w:t>[30]</w:t>
            </w:r>
            <w:r w:rsidRPr="004E644B">
              <w:fldChar w:fldCharType="end"/>
            </w:r>
            <w:r w:rsidRPr="004E644B">
              <w:t xml:space="preserve">, </w:t>
            </w:r>
            <w:r w:rsidRPr="004E644B">
              <w:fldChar w:fldCharType="begin" w:fldLock="1"/>
            </w:r>
            <w:r w:rsidR="00E23870">
              <w:instrText>ADDIN CSL_CITATION {"citationItems":[{"id":"ITEM-1","itemData":{"DOI":"10.1016/j.neunet.2023.11.033","ISSN":"18792782","PMID":"38006736","abstract":"Facial expression recognition (FER) in the wild is challenging due to the disturbing factors including pose variation, occlusions, and illumination variation. The attention mechanism can relieve these issues by enhancing expression-relevant information and suppressing expression-irrelevant information. However, most methods utilize the same attention mechanism on feature tensors with varying spatial and channel sizes across different network layers, disregarding the dynamically changing sizes of these tensors. To solve this issue, this paper proposes a hierarchical attention network with progressive feature fusion for FER. Specifically, first, to aggregate diverse complementary features, a diverse feature extraction module based on several feature aggregation blocks is designed to exploit both local context and global context features, both low-level and high-level features, as well as the gradient features that are robust to illumination variation. Second, to effectively fuse the above diverse features, a hierarchical attention module (HAM) is designed to progressively enhance discriminative features from key parts of the facial images and suppress task-irrelevant features from disturbing facial regions. Extensive experiments show that our model achieves the best performance among existing FER methods.","author":[{"dropping-particle":"","family":"Tao","given":"Huanjie","non-dropping-particle":"","parse-names":false,"suffix":""},{"dropping-particle":"","family":"Duan","given":"Qianyue","non-dropping-particle":"","parse-names":false,"suffix":""}],"container-title":"Neural Networks","id":"ITEM-1","issued":{"date-parts":[["2024"]]},"note":"Cited by: 35","page":"337-348","title":"Hierarchical attention network with progressive feature fusion for facial expression recognition","type":"article-journal","volume":"170"},"uris":["http://www.mendeley.com/documents/?uuid=d0b84b3c-3b9a-4310-9d3e-685434fab9f0"]}],"mendeley":{"formattedCitation":"[31]","plainTextFormattedCitation":"[31]","previouslyFormattedCitation":"[31]"},"properties":{"noteIndex":0},"schema":"https://github.com/citation-style-language/schema/raw/master/csl-citation.json"}</w:instrText>
            </w:r>
            <w:r w:rsidRPr="004E644B">
              <w:fldChar w:fldCharType="separate"/>
            </w:r>
            <w:r w:rsidR="00AD4F45" w:rsidRPr="00AD4F45">
              <w:rPr>
                <w:noProof/>
              </w:rPr>
              <w:t>[31]</w:t>
            </w:r>
            <w:r w:rsidRPr="004E644B">
              <w:fldChar w:fldCharType="end"/>
            </w:r>
            <w:r w:rsidRPr="004E644B">
              <w:t xml:space="preserve">, </w:t>
            </w:r>
            <w:r w:rsidRPr="004E644B">
              <w:fldChar w:fldCharType="begin" w:fldLock="1"/>
            </w:r>
            <w:r w:rsidR="00E23870">
              <w:instrText>ADDIN CSL_CITATION {"citationItems":[{"id":"ITEM-1","itemData":{"DOI":"10.1016/j.patrec.2021.01.029","ISSN":"01678655","abstract":"Attention based convolutional neural networks(CNNs) for facial expression recognition (FER) apply attention that is uniform across either spatial dimensions or channel dimensions or both spatial and channel dimensions. However, there are many issues viz. (i) in the presence of occlusions and pose variations, different channels respond differently, (ii) the response intensity of a channel differ across spatial locations, (iii) attention is defined based on external sources like landmark detectors and (iv) features used from pretrained face recognition (FR) model to complement the attention branch contain redundant information. To overcome these issues, an end-to-end architecture for FER is proposed in this work. This architecture obtains both local and global attention per channel per spatial location through a novel spatio-channel attention net (SCAN), without seeking any information from the landmark detectors. SCAN is complemented by a complementary context information (CCI) branch that builds expression representation from the pretrained FR features. Redundancies in FR features are eliminated by using efficient channel attention (ECA). The representation learnt by the proposed architecture is robust to occlusions and pose variations. This is demonstrated by the state-of-the-art performance of the proposed model on in-the-wild datasets including AffectNet, FERPlus, RAF-DB, SFEW and FED-RO. Further, the proposed architecture also reports superior performance on in-lab datasets (CK+, Oulu-CASIA and JAFFE) and a couple of constructed face masked datasets resembling masked faces in COVID-19 scenario. Codes are publicly available at https://github.com/1980x/SCAN-CCI-FER.","author":[{"dropping-particle":"","family":"Gera","given":"Darshan","non-dropping-particle":"","parse-names":false,"suffix":""},{"dropping-particle":"","family":"Balasubramanian","given":"S.","non-dropping-particle":"","parse-names":false,"suffix":""}],"container-title":"Pattern Recognition Letters","id":"ITEM-1","issued":{"date-parts":[["2021"]]},"page":"58-66","publisher":"Elsevier B.V.","title":"Landmark guidance independent spatio-channel attention and complementary context information based facial expression recognition","type":"article-journal","volume":"145"},"uris":["http://www.mendeley.com/documents/?uuid=4a5efc2c-0072-4ad7-b8d0-811207b8afd8"]}],"mendeley":{"formattedCitation":"[32]","plainTextFormattedCitation":"[32]","previouslyFormattedCitation":"[32]"},"properties":{"noteIndex":0},"schema":"https://github.com/citation-style-language/schema/raw/master/csl-citation.json"}</w:instrText>
            </w:r>
            <w:r w:rsidRPr="004E644B">
              <w:fldChar w:fldCharType="separate"/>
            </w:r>
            <w:r w:rsidR="00AD4F45" w:rsidRPr="00AD4F45">
              <w:rPr>
                <w:noProof/>
              </w:rPr>
              <w:t>[32]</w:t>
            </w:r>
            <w:r w:rsidRPr="004E644B">
              <w:fldChar w:fldCharType="end"/>
            </w:r>
            <w:r w:rsidRPr="004E644B">
              <w:t>,</w:t>
            </w:r>
            <w:r>
              <w:t xml:space="preserve"> </w:t>
            </w:r>
            <w:r w:rsidRPr="004E644B">
              <w:fldChar w:fldCharType="begin" w:fldLock="1"/>
            </w:r>
            <w:r w:rsidR="00E23870">
              <w:instrText>ADDIN CSL_CITATION {"citationItems":[{"id":"ITEM-1","itemData":{"DOI":"10.1109/TIP.2021.3093397","ISSN":"19410042","PMID":"34224355","abstract":"Facial expression recognition (FER) in the wild received broad concerns in which occlusion and pose variation are two key issues. This paper proposed a global multi-scale and local attention network (MA-Net) for FER in the wild. Specifically, the proposed network consists of three main components: a feature pre-extractor, a multi-scale module, and a local attention module. The feature pre-extractor is utilized to pre-extract middle-level features, the multi-scale module to fuse features with different receptive fields, which reduces the susceptibility of deeper convolution towards occlusion and variant pose, while the local attention module can guide the network to focus on local salient features, which releases the interference of occlusion and non-frontal pose problems on FER in the wild. Extensive experiments demonstrate that the proposed MA-Net achieves the state-of-the-art results on several in-the-wild FER benchmarks: CAER-S, AffectNet-7, AffectNet-8, RAFDB, and SFEW with accuracies of 88.42%, 64.53%, 60.29%, 88.40%, and 59.40% respectively. The codes and training logs are publicly available at https://github.com/zengqunzhao/MA-Net.","author":[{"dropping-particle":"","family":"Zhao","given":"Zengqun","non-dropping-particle":"","parse-names":false,"suffix":""},{"dropping-particle":"","family":"Liu","given":"Qingshan","non-dropping-particle":"","parse-names":false,"suffix":""},{"dropping-particle":"","family":"Wang","given":"Shanmin","non-dropping-particle":"","parse-names":false,"suffix":""}],"container-title":"IEEE Transactions on Image Processing","id":"ITEM-1","issued":{"date-parts":[["2021"]]},"note":"Query date: 2025-05-04 23:18:56","page":"6544-6556","publisher":"ieeexplore.ieee.org","title":"Learning Deep Global Multi-Scale and Local Attention Features for Facial Expression Recognition in the Wild","type":"article-journal","volume":"30"},"uris":["http://www.mendeley.com/documents/?uuid=5fb372fb-1f95-4ce2-9960-1d1acdf1e000"]}],"mendeley":{"formattedCitation":"[33]","plainTextFormattedCitation":"[33]","previouslyFormattedCitation":"[33]"},"properties":{"noteIndex":0},"schema":"https://github.com/citation-style-language/schema/raw/master/csl-citation.json"}</w:instrText>
            </w:r>
            <w:r w:rsidRPr="004E644B">
              <w:fldChar w:fldCharType="separate"/>
            </w:r>
            <w:r w:rsidR="00AD4F45" w:rsidRPr="00AD4F45">
              <w:rPr>
                <w:noProof/>
              </w:rPr>
              <w:t>[33]</w:t>
            </w:r>
            <w:r w:rsidRPr="004E644B">
              <w:fldChar w:fldCharType="end"/>
            </w:r>
            <w:r w:rsidRPr="004E644B">
              <w:t xml:space="preserve">, </w:t>
            </w:r>
            <w:r w:rsidRPr="004E644B">
              <w:fldChar w:fldCharType="begin" w:fldLock="1"/>
            </w:r>
            <w:r w:rsidR="00E23870">
              <w:instrText>ADDIN CSL_CITATION {"citationItems":[{"id":"ITEM-1","itemData":{"DOI":"10.1016/j.jvcir.2024.104062","ISSN":"10959076","abstract":"Facial expression recognition (FER) becomes challenging in real-world scenarios, which requires learning informative and discriminative features from challenging datasets to obtain robust facial expression recognition. In this paper, we propose an Informative and Discriminative Semantic Features Learning (IDSFL) network for FER against occlusion and head pose in the wild. Specifically, IDSFL aims to mine informative and discriminative semantic features from both low and high levels learned features to learn robust representations. First, a multi-channel feature (MCF) modulator incorporating low-level Gabor features is introduced to learn informative semantic features by capturing adequate diverse and detailed information. Additionally, a specific emotion-aware (SEA) module is proposed to learn discriminative semantic features by aggregating high-level emotion-specific features to focus on each expression category. Thus, IDSFL can collaboratively learn informative and discriminative representations. Extensive experiments on challenging in-the-wild datasets, including RAF-DB, FERPlus and AffectNet-7, demonstrate that our proposed method outperforms most state-of-the-art FER methods.","author":[{"dropping-particle":"","family":"Tan","given":"Yumei","non-dropping-particle":"","parse-names":false,"suffix":""},{"dropping-particle":"","family":"Xia","given":"Haiying","non-dropping-particle":"","parse-names":false,"suffix":""},{"dropping-particle":"","family":"Song","given":"Shuxiang","non-dropping-particle":"","parse-names":false,"suffix":""}],"container-title":"Journal of Visual Communication and Image Representation","id":"ITEM-1","issued":{"date-parts":[["2024"]]},"note":"Query date: 2025-05-04 23:18:56","publisher":"Elsevier","title":"Learning informative and discriminative semantic features for robust facial expression recognition","type":"article-journal","volume":"98"},"uris":["http://www.mendeley.com/documents/?uuid=839ffc39-f083-428a-bb1f-f882c49006a6"]}],"mendeley":{"formattedCitation":"[34]","plainTextFormattedCitation":"[34]","previouslyFormattedCitation":"[34]"},"properties":{"noteIndex":0},"schema":"https://github.com/citation-style-language/schema/raw/master/csl-citation.json"}</w:instrText>
            </w:r>
            <w:r w:rsidRPr="004E644B">
              <w:fldChar w:fldCharType="separate"/>
            </w:r>
            <w:r w:rsidR="00AD4F45" w:rsidRPr="00AD4F45">
              <w:rPr>
                <w:noProof/>
              </w:rPr>
              <w:t>[34]</w:t>
            </w:r>
            <w:r w:rsidRPr="004E644B">
              <w:fldChar w:fldCharType="end"/>
            </w:r>
            <w:r w:rsidRPr="004E644B">
              <w:t xml:space="preserve">, </w:t>
            </w:r>
            <w:r w:rsidRPr="004E644B">
              <w:fldChar w:fldCharType="begin" w:fldLock="1"/>
            </w:r>
            <w:r w:rsidR="00E23870">
              <w:instrText>ADDIN CSL_CITATION {"citationItems":[{"id":"ITEM-1","itemData":{"DOI":"10.1109/TCSVT.2021.3083326","ISSN":"15582205","abstract":"Facial expression recognition is important for human-computer interaction and other applications. Several facial expression datasets have been published in recent decades and have enabled improvements in algorithms for classifying emotions. However, recognition of realistic expressions in real-world conditions is still challenging because of uncontrolled conditions, such as lighting, brightness, pose, and occlusion. In this paper, we propose a light attention embedding network based on the spatial attention mechanism (LAENet-SA), which can focus on locations in an image that are relevant to emotion. LAENet-SA allows a small number of attention modules to be embedded and can be constructed from typical convolutional neural networks. The performance of LAENet-SA on facial expression recognition has been validated on three facial expression datasets, including a lab-controlled dataset and two in-the-wild datasets. Experimental results show that LAENet-SA improved the performance on each dataset, compared with state-of-the-art methods, and achieved better generalization when tested on facial images with occlusion.","author":[{"dropping-particle":"","family":"Wang","given":"Cong","non-dropping-particle":"","parse-names":false,"suffix":""},{"dropping-particle":"","family":"Xue","given":"Jian","non-dropping-particle":"","parse-names":false,"suffix":""},{"dropping-particle":"","family":"Lu","given":"Ke","non-dropping-particle":"","parse-names":false,"suffix":""},{"dropping-particle":"","family":"Yan","given":"Yanfu","non-dropping-particle":"","parse-names":false,"suffix":""}],"container-title":"IEEE Transactions on Circuits and Systems for Video Technology","id":"ITEM-1","issue":"4","issued":{"date-parts":[["2022"]]},"page":"1834-1847","title":"Light Attention Embedding for Facial Expression Recognition","type":"article-journal","volume":"32"},"uris":["http://www.mendeley.com/documents/?uuid=b96429a7-f970-446a-8635-623db12b3a00"]}],"mendeley":{"formattedCitation":"[35]","plainTextFormattedCitation":"[35]","previouslyFormattedCitation":"[35]"},"properties":{"noteIndex":0},"schema":"https://github.com/citation-style-language/schema/raw/master/csl-citation.json"}</w:instrText>
            </w:r>
            <w:r w:rsidRPr="004E644B">
              <w:fldChar w:fldCharType="separate"/>
            </w:r>
            <w:r w:rsidR="00AD4F45" w:rsidRPr="00AD4F45">
              <w:rPr>
                <w:noProof/>
              </w:rPr>
              <w:t>[35]</w:t>
            </w:r>
            <w:r w:rsidRPr="004E644B">
              <w:fldChar w:fldCharType="end"/>
            </w:r>
            <w:r w:rsidRPr="004E644B">
              <w:t xml:space="preserve">, </w:t>
            </w:r>
            <w:r w:rsidRPr="004E644B">
              <w:fldChar w:fldCharType="begin" w:fldLock="1"/>
            </w:r>
            <w:r w:rsidR="00E23870">
              <w:instrText>ADDIN CSL_CITATION {"citationItems":[{"id":"ITEM-1","itemData":{"DOI":"10.1016/j.neucom.2025.129656","ISSN":"18728286","abstract":"In online education, it is crucial to monitor the students’ learning status timely and accurately. Facial expression recognition serves as the main tool for assessing their engagement levels. Existing algorithms still have some issues when directly applied in online learning. These issues primarily involve the loss of facial features due to occlusion, which directly affects the accuracy of expression recognition and at the same time, the expression recognition models require a large number of parameters and significant computational power, making them difficult to deploy and apply effectively on mobile devices with limited hardware resources. We aims to address the two issues by a two-stage framework: training process of an occluded facial expression recognition model, and the compression process of the occlusion facial expression recognition. To be more specific, in the first stage, we propose an occlusion facial expression recognition model based on attention fusion (AFNet), which adopts a multi-branch spatial attention network, extracts local facial features, automatically perceives facial occluded regions, reduces the weight of the occluded areas, and enhance robustness to occlusion by combining with a randomly masked channel network. Meanwhile, a feature pyramid network is introduced to extract global multi-scale features. In the second stage, we propose a hybrid model compression algorithm based on multi-layer knowledge distillation (MKD). We introduce a spatial attention network to focus on the important knowledge, reducing the information loss during knowledge distillation. Experimental results on five datasets show that the AFNet and MKD outperformed the baseline.","author":[{"dropping-particle":"","family":"Chen","given":"Yan","non-dropping-particle":"","parse-names":false,"suffix":""},{"dropping-particle":"","family":"Li","given":"Kexuan","non-dropping-particle":"","parse-names":false,"suffix":""},{"dropping-particle":"","family":"Tian","given":"Feng","non-dropping-particle":"","parse-names":false,"suffix":""},{"dropping-particle":"","family":"Wei","given":"Ganglin","non-dropping-particle":"","parse-names":false,"suffix":""},{"dropping-particle":"","family":"Seberi","given":"Morteza","non-dropping-particle":"","parse-names":false,"suffix":""}],"container-title":"Neurocomputing","id":"ITEM-1","issued":{"date-parts":[["2025"]]},"note":"Query date: 2025-05-04 23:18:56","publisher":"Elsevier","title":"Lightweight expression recognition combined attention fusion network with hybrid knowledge distillation for occluded e-learner facial images","type":"article-journal","volume":"628"},"uris":["http://www.mendeley.com/documents/?uuid=35b5bcf8-6a37-3aa7-8fbc-6b5ef50fc879"]}],"mendeley":{"formattedCitation":"[36]","plainTextFormattedCitation":"[36]","previouslyFormattedCitation":"[36]"},"properties":{"noteIndex":0},"schema":"https://github.com/citation-style-language/schema/raw/master/csl-citation.json"}</w:instrText>
            </w:r>
            <w:r w:rsidRPr="004E644B">
              <w:fldChar w:fldCharType="separate"/>
            </w:r>
            <w:r w:rsidR="00AD4F45" w:rsidRPr="00AD4F45">
              <w:rPr>
                <w:noProof/>
              </w:rPr>
              <w:t>[36]</w:t>
            </w:r>
            <w:r w:rsidRPr="004E644B">
              <w:fldChar w:fldCharType="end"/>
            </w:r>
            <w:r w:rsidRPr="004E644B">
              <w:t xml:space="preserve">, </w:t>
            </w:r>
            <w:r w:rsidRPr="004E644B">
              <w:fldChar w:fldCharType="begin" w:fldLock="1"/>
            </w:r>
            <w:r w:rsidR="00E23870">
              <w:instrText>ADDIN CSL_CITATION {"citationItems":[{"id":"ITEM-1","itemData":{"DOI":"10.1109/TII.2024.3353912","ISSN":"19410050","abstract":"Automatic facial expression recognition (FER) based on face images is essential for affective robots, which are designed for interactive companions and intelligent healthcare. Although existing DL-based FERs have made significant progress, an accurate FER model in robots is challenging due to the subtle differences in facial expressions across various scenarios. To address this issue, we propose a multigranularity region relation representation network (MGR3Net) to improve the robustness and generalization of FER via attention-guided global-local fusion. The MGR3Net is composed of three modules: multigranularity attention (MGA), holistic-regional feature extractor (HRFE), and hybrid feature fusion. In the MGA module, we first process each holistic cropped face image into three granularity of face regions from coarse to fine, which are four region-cropped faces, 22 face partitions, and 42 face partitions. Then, we propose the region attention relation cell to model the relationship between each region and the aggregated representation while preserving the spatial information of the local features. In the HRFE module, we align multigranularity features from the coarse space to the finer space and extract one holistic embedding and multiple region embeddings for each granularity. Finally, we use a hybrid-level fusion strategy to combine global-local features from the three granularities for final classification. Extensive experiments demonstrate that the MGR3Net outperforms the state-of-the-art methods evaluated on the in-the-lab datasets, in-the-wild datasets, and occlusion/pose-based sets.","author":[{"dropping-particle":"","family":"Wang","given":"Yan","non-dropping-particle":"","parse-names":false,"suffix":""},{"dropping-particle":"","family":"Yan","given":"Shaoqi","non-dropping-particle":"","parse-names":false,"suffix":""},{"dropping-particle":"","family":"Song","given":"Wei","non-dropping-particle":"","parse-names":false,"suffix":""},{"dropping-particle":"","family":"Liotta","given":"Antonio","non-dropping-particle":"","parse-names":false,"suffix":""},{"dropping-particle":"","family":"Liu","given":"Jing","non-dropping-particle":"","parse-names":false,"suffix":""},{"dropping-particle":"","family":"Yang","given":"Dingkang","non-dropping-particle":"","parse-names":false,"suffix":""},{"dropping-particle":"","family":"Gao","given":"Shuyong","non-dropping-particle":"","parse-names":false,"suffix":""},{"dropping-particle":"","family":"Zhang","given":"Wenqiang","non-dropping-particle":"","parse-names":false,"suffix":""}],"container-title":"IEEE Transactions on Industrial Informatics","id":"ITEM-1","issue":"5","issued":{"date-parts":[["2024","5"]]},"page":"7216-7226","title":"MGR3Net: Multigranularity Region Relation Representation Network for Facial Expression Recognition in Affective Robots","type":"article-journal","volume":"20"},"uris":["http://www.mendeley.com/documents/?uuid=8b986cb2-1071-46a8-a02f-2c06e6ef14c4"]}],"mendeley":{"formattedCitation":"[37]","plainTextFormattedCitation":"[37]","previouslyFormattedCitation":"[37]"},"properties":{"noteIndex":0},"schema":"https://github.com/citation-style-language/schema/raw/master/csl-citation.json"}</w:instrText>
            </w:r>
            <w:r w:rsidRPr="004E644B">
              <w:fldChar w:fldCharType="separate"/>
            </w:r>
            <w:r w:rsidR="00AD4F45" w:rsidRPr="00AD4F45">
              <w:rPr>
                <w:noProof/>
              </w:rPr>
              <w:t>[37]</w:t>
            </w:r>
            <w:r w:rsidRPr="004E644B">
              <w:fldChar w:fldCharType="end"/>
            </w:r>
            <w:r w:rsidRPr="004E644B">
              <w:t xml:space="preserve">, </w:t>
            </w:r>
            <w:r w:rsidRPr="004E644B">
              <w:fldChar w:fldCharType="begin" w:fldLock="1"/>
            </w:r>
            <w:r w:rsidR="00E23870">
              <w:instrText>ADDIN CSL_CITATION {"citationItems":[{"id":"ITEM-1","itemData":{"DOI":"10.1109/TCSVT.2023.3234312","ISSN":"15582205","abstract":"Facial expression recognition (FER) becomes more challenging in the wild due to unconstrained conditions, such as the different illumination, pose changes, and occlusion of the face. Current FER methods deploy the attention mechanism in deep neural networks to improve the performance. However, these models only capture the limited attention features and relationships. Thus this paper proposes a novel FER framework called multi-relations aware network (MRAN), which can focus on global and local attention features and learn the multi-level relationships among local regions, between global-local features and among different samples, to obtain efficient emotional features. Specifically, our method first imposes the spatial attention on both the whole face and local regions to simultaneously learn the global and local salient features. After that, a region relation transformer is deployed to capture the internal structure among local facial regions, and a global-local relation transformer is designed to learn the fusion relations between global features and local features for different facial expressions. Subsequently, a sample relation transformer is deployed to focus on intrinsic similarity relationship among training samples, which promotes invariant feature learning for each expression. Finally, a joint optimization strategy is designed to efficiently optimize the model. The conducted experimental results on in-the-wild databases show that our method obtains the superior performance compared to some state-of-the-art models.","author":[{"dropping-particle":"","family":"Chen","given":"Dongliang","non-dropping-particle":"","parse-names":false,"suffix":""},{"dropping-particle":"","family":"Wen","given":"Guihua","non-dropping-particle":"","parse-names":false,"suffix":""},{"dropping-particle":"","family":"Li","given":"Huihui","non-dropping-particle":"","parse-names":false,"suffix":""},{"dropping-particle":"","family":"Chen","given":"Rui","non-dropping-particle":"","parse-names":false,"suffix":""},{"dropping-particle":"","family":"Li","given":"Cheng","non-dropping-particle":"","parse-names":false,"suffix":""}],"container-title":"IEEE Transactions on Circuits and Systems for Video Technology","id":"ITEM-1","issue":"8","issued":{"date-parts":[["2023"]]},"page":"3848-3859","publisher":"IEEE","title":"Multi-Relations Aware Network for In-the-Wild Facial Expression Recognition","type":"article-journal","volume":"33"},"uris":["http://www.mendeley.com/documents/?uuid=e648a678-3a2e-4f0e-9029-fadaca27967c"]}],"mendeley":{"formattedCitation":"[38]","plainTextFormattedCitation":"[38]","previouslyFormattedCitation":"[38]"},"properties":{"noteIndex":0},"schema":"https://github.com/citation-style-language/schema/raw/master/csl-citation.json"}</w:instrText>
            </w:r>
            <w:r w:rsidRPr="004E644B">
              <w:fldChar w:fldCharType="separate"/>
            </w:r>
            <w:r w:rsidR="00AD4F45" w:rsidRPr="00AD4F45">
              <w:rPr>
                <w:noProof/>
              </w:rPr>
              <w:t>[38]</w:t>
            </w:r>
            <w:r w:rsidRPr="004E644B">
              <w:fldChar w:fldCharType="end"/>
            </w:r>
            <w:r w:rsidRPr="004E644B">
              <w:t xml:space="preserve">, </w:t>
            </w:r>
            <w:r w:rsidRPr="004E644B">
              <w:fldChar w:fldCharType="begin" w:fldLock="1"/>
            </w:r>
            <w:r w:rsidR="00E23870">
              <w:instrText>ADDIN CSL_CITATION {"citationItems":[{"id":"ITEM-1","itemData":{"DOI":"10.1109/TAFFC.2022.3197785","ISSN":"19493045","abstract":"Micro-expression recognition (MER) has attracted the attention of many researchers in the past decade. However, occlusion occurs for MER in real-world scenarios. In this paper, a challenging issue in MER that is interesting but unexplored, i.e., occlusion MER, is deeply investigated. First, to research MER under real-world occlusion conditions, synthetic occluded microexpression databases are created by using various community masks. Second, to suppress the influence of occlusion, a Region-inspired Relation Reasoning Network (RRRN) is proposed to model the relations between various facial regions. The RRRN consists of a backbone network, a region-inspired (RI) module and a relation reasoning (RR) module. More specifically, the backbone network aims to extract feature representations from different facial regions, the RI module is designed to compute the adaptive weight from the facial region itself based on the unobstructedness and importance of the region for suppressing the influence of occlusion using an attention mechanism, and the RR module exploits the progressive interactions among these regions by performing graph convolutions. Experiments are conducted on two tasks of MEGC 2018: the holdout-database evaluation task and the composite database evaluation task. Experimental results show that RRRN can be utilized to significantly explore the importance of facial regions and capture the cooperative complementary relationship of facial regions for MER. The results also demonstrate that RRRN outperforms the state-of-the-art approaches, especially with respect to occlusion, where RRRN is more robust.","author":[{"dropping-particle":"","family":"Mao","given":"Qirong","non-dropping-particle":"","parse-names":false,"suffix":""},{"dropping-particle":"","family":"Zhou","given":"Ling","non-dropping-particle":"","parse-names":false,"suffix":""},{"dropping-particle":"","family":"Zheng","given":"Wenming","non-dropping-particle":"","parse-names":false,"suffix":""},{"dropping-particle":"","family":"Shao","given":"Xiuyan","non-dropping-particle":"","parse-names":false,"suffix":""},{"dropping-particle":"","family":"Huang","given":"Xiaohua","non-dropping-particle":"","parse-names":false,"suffix":""}],"container-title":"IEEE Transactions on Affective Computing","id":"ITEM-1","issue":"4","issued":{"date-parts":[["2022"]]},"page":"1998-2016","title":"Objective Class-Based Micro-Expression Recognition Under Partial Occlusion Via Region-Inspired Relation Reasoning Network","type":"article-journal","volume":"13"},"uris":["http://www.mendeley.com/documents/?uuid=7f4b3a99-36d2-451f-a5fc-75dc27da89e2"]}],"mendeley":{"formattedCitation":"[39]","plainTextFormattedCitation":"[39]","previouslyFormattedCitation":"[39]"},"properties":{"noteIndex":0},"schema":"https://github.com/citation-style-language/schema/raw/master/csl-citation.json"}</w:instrText>
            </w:r>
            <w:r w:rsidRPr="004E644B">
              <w:fldChar w:fldCharType="separate"/>
            </w:r>
            <w:r w:rsidR="00AD4F45" w:rsidRPr="00AD4F45">
              <w:rPr>
                <w:noProof/>
              </w:rPr>
              <w:t>[39]</w:t>
            </w:r>
            <w:r w:rsidRPr="004E644B">
              <w:fldChar w:fldCharType="end"/>
            </w:r>
            <w:r w:rsidRPr="004E644B">
              <w:t xml:space="preserve">, </w:t>
            </w:r>
            <w:r w:rsidRPr="004E644B">
              <w:fldChar w:fldCharType="begin" w:fldLock="1"/>
            </w:r>
            <w:r w:rsidR="00E23870">
              <w:instrText>ADDIN CSL_CITATION {"citationItems":[{"id":"ITEM-1","itemData":{"DOI":"10.1016/j.ins.2022.11.068","ISSN":"00200255","abstract":"Despite substantial progress in Facial Expression Recognition (FER) in recent decades, most previous methods have been developed to recognize constrained facial expressions. Real-world occlusions lead to invisible facial regions and contaminated facial features, which undoubtedly increase the difficulty of FER in the wild. Therefore, a Patch Attention Convolutional Vision Transformer (PACVT) is proposed to tackle the occlusion FER problem. The backbone convolutional neural network is used to extract facial feature maps, which are cropped into multiple regional patches to extract local and global features. The Patch Attention Unit (PAU) is designed to perceive occluded regions by adaptively calculating the patch-level attention weights of local features for expression recognition. The facial patches are mapped into sequences of visual tokens, and the Vision Transformer (ViT) is employed to capture the interactions and correlations between these visual tokens from a global perspective. The self-attention in ViT enables the PACVT to focus on the salient patches with discriminative features and ignore the occlusion. Experiments are conducted on three widely used expression datasets and their occlusion subsets, and the results demonstrate that the proposed PACVT outperforms state-of-the-art methods on occlusion FER. Cross-dataset experiment results evidence the generalization ability of the PACVT.","author":[{"dropping-particle":"","family":"Liu","given":"Chang","non-dropping-particle":"","parse-names":false,"suffix":""},{"dropping-particle":"","family":"Hirota","given":"Kaoru","non-dropping-particle":"","parse-names":false,"suffix":""},{"dropping-particle":"","family":"Dai","given":"Yaping","non-dropping-particle":"","parse-names":false,"suffix":""}],"container-title":"Information Sciences","id":"ITEM-1","issue":"5","issued":{"date-parts":[["2023"]]},"page":"781-794","publisher":"Elsevier Inc.","title":"Patch attention convolutional vision transformer for facial expression recognition with occlusion","type":"article-journal","volume":"619"},"uris":["http://www.mendeley.com/documents/?uuid=68eec4bd-665b-48cc-a467-59d3ac4c1267"]}],"mendeley":{"formattedCitation":"[7]","plainTextFormattedCitation":"[7]","previouslyFormattedCitation":"[7]"},"properties":{"noteIndex":0},"schema":"https://github.com/citation-style-language/schema/raw/master/csl-citation.json"}</w:instrText>
            </w:r>
            <w:r w:rsidRPr="004E644B">
              <w:fldChar w:fldCharType="separate"/>
            </w:r>
            <w:r w:rsidR="00AD4F45" w:rsidRPr="00AD4F45">
              <w:rPr>
                <w:noProof/>
              </w:rPr>
              <w:t>[7]</w:t>
            </w:r>
            <w:r w:rsidRPr="004E644B">
              <w:fldChar w:fldCharType="end"/>
            </w:r>
            <w:r w:rsidRPr="004E644B">
              <w:t xml:space="preserve">, </w:t>
            </w:r>
            <w:r w:rsidRPr="004E644B">
              <w:fldChar w:fldCharType="begin" w:fldLock="1"/>
            </w:r>
            <w:r w:rsidR="00E23870">
              <w:instrText>ADDIN CSL_CITATION {"citationItems":[{"id":"ITEM-1","itemData":{"DOI":"10.1109/TAFFC.2022.3220972","ISSN":"19493045","abstract":"Many Facial expression recognition methods have achieved great success, but they only considered front facial images or facial images close to the front. Besides, unlike in-the-laboratory datasets, the facial images in the real world (or in the wild) are without lighting and pose control, so that it is a big challenge to recognize these facial expressions. In this paper, the PIDViT (i.e., Pose-Invariant Distilled Vision Transformer) using the teacher-student model for the probability distributions of facial expressions of frontal and multi-pose faces was proposed and solved the pose variance and occlusion issues on expression recognition. First, the multi-pose face dataset FairFace-3D was built from the original FairFace and then used to train pose-invariance on the PIDViT. The PIDViT was trained in two stages; stage 1 is to train the PIDViT to achieve the consistency of facial expressions between frontal faces and multi-pose faces, and stage 2 is to use the student model pre-trained in stage 1 and train facial expressions further on target datasets. Finally, comprehensive experiments were conducted on three in the wild facial expression datasets, and the results validates the generalization of the PIDViT and its superiority over most state-of-the-art models.","author":[{"dropping-particle":"","family":"Huang","given":"Yin Fu","non-dropping-particle":"","parse-names":false,"suffix":""},{"dropping-particle":"","family":"Tsai","given":"Chia Hsin","non-dropping-particle":"","parse-names":false,"suffix":""}],"container-title":"IEEE Transactions on Affective Computing","id":"ITEM-1","issue":"4","issued":{"date-parts":[["2023"]]},"note":"Query date: 2025-05-04 23:18:56","page":"3281-3293","publisher":"ieeexplore.ieee.org","title":"PIDViT: Pose-Invariant Distilled Vision Transformer for Facial Expression Recognition in the Wild","type":"article-journal","volume":"14"},"uris":["http://www.mendeley.com/documents/?uuid=6dcd9bc0-af42-4771-a787-d9504ede668d"]}],"mendeley":{"formattedCitation":"[40]","plainTextFormattedCitation":"[40]","previouslyFormattedCitation":"[40]"},"properties":{"noteIndex":0},"schema":"https://github.com/citation-style-language/schema/raw/master/csl-citation.json"}</w:instrText>
            </w:r>
            <w:r w:rsidRPr="004E644B">
              <w:fldChar w:fldCharType="separate"/>
            </w:r>
            <w:r w:rsidR="00AD4F45" w:rsidRPr="00AD4F45">
              <w:rPr>
                <w:noProof/>
              </w:rPr>
              <w:t>[40]</w:t>
            </w:r>
            <w:r w:rsidRPr="004E644B">
              <w:fldChar w:fldCharType="end"/>
            </w:r>
            <w:r w:rsidRPr="004E644B">
              <w:t xml:space="preserve">, </w:t>
            </w:r>
            <w:r w:rsidRPr="004E644B">
              <w:fldChar w:fldCharType="begin" w:fldLock="1"/>
            </w:r>
            <w:r w:rsidR="00E23870">
              <w:instrText>ADDIN CSL_CITATION {"citationItems":[{"id":"ITEM-1","itemData":{"DOI":"10.1109/TCYB.2021.3085744","ISSN":"21682275","PMID":"34197333","abstract":"In this article, we propose a simple yet effective approach, called point adversarial self mining (PASM), to improve the recognition accuracy in facial expression recognition (FER). Unlike previous works focusing on designing specific architectures or loss functions to solve this problem, PASM boosts the network capability by simulating human learning processes: providing updated learning materials and guidance from more capable teachers. Specifically, to generate new learning materials, PASM leverages a point adversarial attack method and a trained teacher network to locate the most informative position related to the target task, generating harder learning samples to refine the network. The searched position is highly adaptive since it considers both the statistical information of each sample and the teacher network capability. Other than being provided new learning materials, the student network also receives guidance from the teacher network. After the student network finishes training, the student network changes its role and acts as a teacher, generating new learning materials and providing stronger guidance to train a better student network. The adaptive learning materials generation and teacher/student update can be conducted more than one time, improving the network capability iteratively. Extensive experimental results validate the efficacy of our method over the existing state of the arts for FER.","author":[{"dropping-particle":"","family":"Liu","given":"Ping","non-dropping-particle":"","parse-names":false,"suffix":""},{"dropping-particle":"","family":"Lin","given":"Yuewei","non-dropping-particle":"","parse-names":false,"suffix":""},{"dropping-particle":"","family":"Meng","given":"Zibo","non-dropping-particle":"","parse-names":false,"suffix":""},{"dropping-particle":"","family":"Lu","given":"Lu","non-dropping-particle":"","parse-names":false,"suffix":""},{"dropping-particle":"","family":"Deng","given":"Weihong","non-dropping-particle":"","parse-names":false,"suffix":""},{"dropping-particle":"","family":"Zhou","given":"Joey Tianyi","non-dropping-particle":"","parse-names":false,"suffix":""},{"dropping-particle":"","family":"Yang","given":"Yi","non-dropping-particle":"","parse-names":false,"suffix":""}],"container-title":"IEEE Transactions on Cybernetics","id":"ITEM-1","issue":"12","issued":{"date-parts":[["2022"]]},"note":"Query date: 2025-05-04 23:18:56","page":"12649-12660","publisher":"ieeexplore.ieee.org","title":"Point Adversarial Self-Mining: A Simple Method for Facial Expression Recognition","type":"article-journal","volume":"52"},"uris":["http://www.mendeley.com/documents/?uuid=d5c96523-0dbf-4276-8e09-1d2ed6493210"]}],"mendeley":{"formattedCitation":"[41]","plainTextFormattedCitation":"[41]","previouslyFormattedCitation":"[41]"},"properties":{"noteIndex":0},"schema":"https://github.com/citation-style-language/schema/raw/master/csl-citation.json"}</w:instrText>
            </w:r>
            <w:r w:rsidRPr="004E644B">
              <w:fldChar w:fldCharType="separate"/>
            </w:r>
            <w:r w:rsidR="00AD4F45" w:rsidRPr="00AD4F45">
              <w:rPr>
                <w:noProof/>
              </w:rPr>
              <w:t>[41]</w:t>
            </w:r>
            <w:r w:rsidRPr="004E644B">
              <w:fldChar w:fldCharType="end"/>
            </w:r>
            <w:r w:rsidRPr="004E644B">
              <w:t xml:space="preserve">, </w:t>
            </w:r>
            <w:r w:rsidRPr="004E644B">
              <w:fldChar w:fldCharType="begin" w:fldLock="1"/>
            </w:r>
            <w:r w:rsidR="00E23870">
              <w:instrText>ADDIN CSL_CITATION {"citationItems":[{"id":"ITEM-1","itemData":{"DOI":"10.1016/j.compbiomed.2023.107462","ISSN":"18790534","PMID":"37716244","abstract":"Neonatal Facial Pain Assessment (NFPA) is essential to improve neonatal pain management. Pose variation and occlusion, which can significantly alter the facial appearance, are two major and still unstudied barriers to NFPA. We bridge this gap in terms of method and dataset. Techniques to tackle both challenges in other tasks either expect pose/occlusion-invariant deep learning methods or first generate a normal version of the input image before feature extraction, combining these we argue that it is more effective to jointly perform adversarial learning and end-to-end classification for their mutual benefit. To this end, we propose a Pose-invariant Occlusion-robust Pain Assessment (POPA) framework, with two novelties. We incorporate adversarial learning-based disturbance mitigation for end-to-end pain-level classification and propose a novel composite loss function for facial representation learning; compared to the vanilla discriminator that implicitly determines occlusion and pose conditions, we propose a multi-scale discriminator that determines explicitly, while incorporating local discriminators to enhance the discrimination of key regions. For a comprehensive evaluation, we built the first neonatal pain dataset with disturbance annotation involving 1091 neonates and also applied the proposed POPA to the facial expression recognition task. Extensive qualitative and quantitative experiments prove the superiority of the POPA.","author":[{"dropping-particle":"","family":"Zhao","given":"Yisheng","non-dropping-particle":"","parse-names":false,"suffix":""},{"dropping-particle":"","family":"Zhu","given":"Huaiyu","non-dropping-particle":"","parse-names":false,"suffix":""},{"dropping-particle":"","family":"Chen","given":"Xiaofei","non-dropping-particle":"","parse-names":false,"suffix":""},{"dropping-particle":"","family":"Luo","given":"Feixiang","non-dropping-particle":"","parse-names":false,"suffix":""},{"dropping-particle":"","family":"Li","given":"Mengting","non-dropping-particle":"","parse-names":false,"suffix":""},{"dropping-particle":"","family":"Zhou","given":"Jinyan","non-dropping-particle":"","parse-names":false,"suffix":""},{"dropping-particle":"","family":"Chen","given":"Shuohui","non-dropping-particle":"","parse-names":false,"suffix":""},{"dropping-particle":"","family":"Pan","given":"Yun","non-dropping-particle":"","parse-names":false,"suffix":""}],"container-title":"Computers in Biology and Medicine","id":"ITEM-1","issued":{"date-parts":[["2023"]]},"note":"Cited by: 3","title":"Pose-invariant and occlusion-robust neonatal facial pain assessment","type":"article-journal","volume":"165"},"uris":["http://www.mendeley.com/documents/?uuid=10804bbf-1327-42f2-a8d7-413089aeee33"]}],"mendeley":{"formattedCitation":"[42]","plainTextFormattedCitation":"[42]","previouslyFormattedCitation":"[42]"},"properties":{"noteIndex":0},"schema":"https://github.com/citation-style-language/schema/raw/master/csl-citation.json"}</w:instrText>
            </w:r>
            <w:r w:rsidRPr="004E644B">
              <w:fldChar w:fldCharType="separate"/>
            </w:r>
            <w:r w:rsidR="00AD4F45" w:rsidRPr="00AD4F45">
              <w:rPr>
                <w:noProof/>
              </w:rPr>
              <w:t>[42]</w:t>
            </w:r>
            <w:r w:rsidRPr="004E644B">
              <w:fldChar w:fldCharType="end"/>
            </w:r>
            <w:r w:rsidRPr="004E644B">
              <w:t xml:space="preserve">, </w:t>
            </w:r>
            <w:r w:rsidRPr="004E644B">
              <w:fldChar w:fldCharType="begin" w:fldLock="1"/>
            </w:r>
            <w:r w:rsidR="00E23870">
              <w:instrText>ADDIN CSL_CITATION {"citationItems":[{"id":"ITEM-1","itemData":{"DOI":"10.1007/s11042-020-09566-2","ISSN":"15737721","abstract":"Recently, deep learning has made great achievements in facial expression recognition. However, occlusion and large skew will greatly affect the accuracy of facial expression recognition in practice. Therefore, we propose a novel framework based on symmetric SURF and heterogeneous soft partition network to quickly recognize facial recognition under partial occlusion. In this framework, an occlusion detection module based on symmetric SURF is presented to detect the occlusion part, which helps to locate the horizontal symmetric area of the occlusion area. After that, a face inpainting module based on mirror transition is presented to rapidly accomplish the face inpainting under the unsupervised circumstance. Moreover, a recognition network based on heterogeneous soft partitioning is proposed for the facial expression recognition. After heterogeneous soft partitioning, the weights of each part are input and to into the recognition network as more prior information for training. Finally, we feed the weighted image into the trained neural network for expression recognition. Experimental results show that the accuracy of the proposed method is respectively 7% and 8% higher than the average accuracies from the state-of-the-art methods on Cohn-Kanade (CK +) and fer2013 datasets. Besides, the run time of our method is 2.38 s faster than the most advanced.","author":[{"dropping-particle":"","family":"Hu","given":"Ke","non-dropping-particle":"","parse-names":false,"suffix":""},{"dropping-particle":"","family":"Huang","given":"Guoheng","non-dropping-particle":"","parse-names":false,"suffix":""},{"dropping-particle":"","family":"Yang","given":"Ying","non-dropping-particle":"","parse-names":false,"suffix":""},{"dropping-particle":"","family":"Pun","given":"Chi Man","non-dropping-particle":"","parse-names":false,"suffix":""},{"dropping-particle":"","family":"Ling","given":"Wing Kuen","non-dropping-particle":"","parse-names":false,"suffix":""},{"dropping-particle":"","family":"Cheng","given":"Lianglun","non-dropping-particle":"","parse-names":false,"suffix":""}],"container-title":"Multimedia Tools and Applications","id":"ITEM-1","issue":"41-42","issued":{"date-parts":[["2020"]]},"note":"Query date: 2025-05-04 23:18:56","page":"30861-30881","publisher":"Springer","title":"Rapid facial expression recognition under part occlusion based on symmetric SURF and heterogeneous soft partition network","type":"article-journal","volume":"79"},"uris":["http://www.mendeley.com/documents/?uuid=d015a60c-e57c-3768-9352-d9dfd2d52e22"]}],"mendeley":{"formattedCitation":"[43]","plainTextFormattedCitation":"[43]","previouslyFormattedCitation":"[43]"},"properties":{"noteIndex":0},"schema":"https://github.com/citation-style-language/schema/raw/master/csl-citation.json"}</w:instrText>
            </w:r>
            <w:r w:rsidRPr="004E644B">
              <w:fldChar w:fldCharType="separate"/>
            </w:r>
            <w:r w:rsidR="00AD4F45" w:rsidRPr="00AD4F45">
              <w:rPr>
                <w:noProof/>
              </w:rPr>
              <w:t>[43]</w:t>
            </w:r>
            <w:r w:rsidRPr="004E644B">
              <w:fldChar w:fldCharType="end"/>
            </w:r>
            <w:r w:rsidRPr="004E644B">
              <w:t xml:space="preserve">, </w:t>
            </w:r>
            <w:r w:rsidRPr="004E644B">
              <w:fldChar w:fldCharType="begin" w:fldLock="1"/>
            </w:r>
            <w:r w:rsidR="00E23870">
              <w:instrText>ADDIN CSL_CITATION {"citationItems":[{"id":"ITEM-1","itemData":{"DOI":"10.1109/TIP.2019.2956143","ISSN":"19410042","abstract":"Occlusion and pose variations, which can change facial appearance significantly, are two major obstacles for automatic Facial Expression Recognition (FER). Though automatic FER has made substantial progresses in the past few decades, occlusion-robust and pose-invariant issues of FER have received relatively less attention, especially in real-world scenarios. This paper addresses the real-world pose and occlusion robust FER problem in the following aspects. First, to stimulate the research of FER under real-world occlusions and variant poses, we annotate several in-the-wild FER datasets with pose and occlusion attributes for the community. Second, we propose a novel Region Attention Network (RAN), to adaptively capture the importance of facial regions for occlusion and pose variant FER. The RAN aggregates and embeds varied number of region features produced by a backbone convolutional neural network into a compact fixed-length representation. Last, inspired by the fact that facial expressions are mainly defined by facial action units, we propose a region biased loss to encourage high attention weights for the most important regions. We validate our RAN and region biased loss on both our built test datasets and four popular datasets: FERPlus, AffectNet, RAF-DB, and SFEW. Extensive experiments show that our RAN and region biased loss largely improve the performance of FER with occlusion and variant pose. Our method also achieves state-of-the-art results on FERPlus, AffectNet, RAF-DB, and SFEW. Code and the collected test data will be publicly available.","author":[{"dropping-particle":"","family":"Wang","given":"Kai","non-dropping-particle":"","parse-names":false,"suffix":""},{"dropping-particle":"","family":"Peng","given":"Xiaojiang","non-dropping-particle":"","parse-names":false,"suffix":""},{"dropping-particle":"","family":"Yang","given":"Jianfei","non-dropping-particle":"","parse-names":false,"suffix":""},{"dropping-particle":"","family":"Meng","given":"Debin","non-dropping-particle":"","parse-names":false,"suffix":""},{"dropping-particle":"","family":"Qiao","given":"Yu","non-dropping-particle":"","parse-names":false,"suffix":""}],"container-title":"IEEE Transactions on Image Processing","id":"ITEM-1","issued":{"date-parts":[["2020"]]},"page":"4057-4069","publisher":"IEEE","title":"Region Attention Networks for Pose and Occlusion Robust Facial Expression Recognition","type":"article-journal","volume":"29"},"uris":["http://www.mendeley.com/documents/?uuid=883a8834-7e82-46c6-b404-35958b1c3c85"]}],"mendeley":{"formattedCitation":"[2]","plainTextFormattedCitation":"[2]","previouslyFormattedCitation":"[2]"},"properties":{"noteIndex":0},"schema":"https://github.com/citation-style-language/schema/raw/master/csl-citation.json"}</w:instrText>
            </w:r>
            <w:r w:rsidRPr="004E644B">
              <w:fldChar w:fldCharType="separate"/>
            </w:r>
            <w:r w:rsidR="00AD4F45" w:rsidRPr="00AD4F45">
              <w:rPr>
                <w:noProof/>
              </w:rPr>
              <w:t>[2]</w:t>
            </w:r>
            <w:r w:rsidRPr="004E644B">
              <w:fldChar w:fldCharType="end"/>
            </w:r>
            <w:r w:rsidRPr="004E644B">
              <w:t xml:space="preserve">, </w:t>
            </w:r>
            <w:r w:rsidRPr="004E644B">
              <w:fldChar w:fldCharType="begin" w:fldLock="1"/>
            </w:r>
            <w:r w:rsidR="00E23870">
              <w:instrText>ADDIN CSL_CITATION {"citationItems":[{"id":"ITEM-1","itemData":{"DOI":"10.1016/j.neucom.2022.02.035","ISSN":"18728286","abstract":"Recognizing faces with partial occlusion is a challenging problem in many real-world applications. Although various methods have been proposed to deal with the facial image de-occlusion tasks, most of them only concern the local features of occluded images, obviously ignoring the global facial expressions and structural prior information. In this paper, we propose a novel end-to-end SILP-Autoencoder to effectively restore partial occluded faces. To improve the recovery quality and occlusion removal robustness, our framework mainly consists of two components, Laplacian prior subnetwork, and left-and-right symmetric match module (LR-match module), which preserve the global facial expression features and fully make use of the symmetrical characteristics of facial regions and structures respectively. Based on the above characteristics, a composite loss function is designed to achieve end-to-end training of the entire network. Extensive experiments on the face expression datasets with various shaded areas suggest that our approach achieves superior performance against the state-of-the-art methods. In particular, our method is more useful for facial detail recovery and distortion expression suppression.","author":[{"dropping-particle":"","family":"Sun","given":"Dengdi","non-dropping-particle":"","parse-names":false,"suffix":""},{"dropping-particle":"","family":"Xie","given":"Wandong","non-dropping-particle":"","parse-names":false,"suffix":""},{"dropping-particle":"","family":"Ding","given":"Zhuanlian","non-dropping-particle":"","parse-names":false,"suffix":""},{"dropping-particle":"","family":"Tang","given":"Jin","non-dropping-particle":"","parse-names":false,"suffix":""}],"container-title":"Neurocomputing","id":"ITEM-1","issued":{"date-parts":[["2022"]]},"page":"47-56","publisher":"Elsevier B.V.","title":"SILP-autoencoder for face de-occlusion","type":"article-journal","volume":"485"},"uris":["http://www.mendeley.com/documents/?uuid=3e674ebe-8197-4498-9a98-b87c5152fca0"]}],"mendeley":{"formattedCitation":"[4]","plainTextFormattedCitation":"[4]","previouslyFormattedCitation":"[4]"},"properties":{"noteIndex":0},"schema":"https://github.com/citation-style-language/schema/raw/master/csl-citation.json"}</w:instrText>
            </w:r>
            <w:r w:rsidRPr="004E644B">
              <w:fldChar w:fldCharType="separate"/>
            </w:r>
            <w:r w:rsidR="00AD4F45" w:rsidRPr="00AD4F45">
              <w:rPr>
                <w:noProof/>
              </w:rPr>
              <w:t>[4]</w:t>
            </w:r>
            <w:r w:rsidRPr="004E644B">
              <w:fldChar w:fldCharType="end"/>
            </w:r>
            <w:r w:rsidRPr="004E644B">
              <w:t xml:space="preserve">, </w:t>
            </w:r>
            <w:r w:rsidRPr="004E644B">
              <w:fldChar w:fldCharType="begin" w:fldLock="1"/>
            </w:r>
            <w:r w:rsidR="00E23870">
              <w:instrText>ADDIN CSL_CITATION {"citationItems":[{"id":"ITEM-1","itemData":{"DOI":"10.1016/j.compeleceng.2021.107667","ISSN":"00457906","abstract":"Academic emotions refer to various emotional experiences in connection with learners’ academic activities while learning, and these emotions are vital to the development of learners’ physiology and mentality. Facial expression recognition (FER) technology has been widely used in online learning to identify learners’ academic emotions. However, learners often inadvertently cover part of their face with their hands during online learning, which affects the accuracy of the technology's recognition of academic emotions. Most existing databases lack facial expression data with hand occlusion, which makes it difficult for researchers to further improve recognition accuracy. Therefore, this research established an online learners’ facial expression database with hand occlusion (OLFED-HO) to solve the above problem. This database has a total of 92,947 facial expression images of online learners, including four different hand occlusion situations (no occlusion, left occlusion, middle occlusion, and right occlusion) and seven academic emotions (confusion, curiosity, distraction, enjoyment, fatigue, depression, and neutrality). Then, to indicate the high reliability of the database established in this study, we analyzed the confusion matrix and concluded that the expression labels marked by different external coders have a high internal consistency. The database is expected to further promote the application of expression recognition technology in the field of education and provide online learners’ facial expressions with hand occlusion for the academic emotion database. In addition, an automatic facial expression recognition method with transfer learning based on region attention networks (RAN) is proposed in this paper, which efficiently reduces the impact of hand occlusion. The proposed architecture achieves an accuracy of 89% on the test set of our database.","author":[{"dropping-particle":"","family":"Lyu","given":"Li","non-dropping-particle":"","parse-names":false,"suffix":""},{"dropping-particle":"","family":"Zhang","given":"Ya","non-dropping-particle":"","parse-names":false,"suffix":""},{"dropping-particle":"","family":"Chi","given":"Meng Ya","non-dropping-particle":"","parse-names":false,"suffix":""},{"dropping-particle":"","family":"Yang","given":"Fei","non-dropping-particle":"","parse-names":false,"suffix":""},{"dropping-particle":"","family":"Zhang","given":"Shu Gang","non-dropping-particle":"","parse-names":false,"suffix":""},{"dropping-particle":"","family":"Liu","given":"Peng","non-dropping-particle":"","parse-names":false,"suffix":""},{"dropping-particle":"","family":"Lu","given":"Wei Gang","non-dropping-particle":"","parse-names":false,"suffix":""}],"container-title":"Computers and Electrical Engineering","id":"ITEM-1","issued":{"date-parts":[["2022"]]},"note":"Query date: 2025-05-04 23:18:56","publisher":"Elsevier","title":"Spontaneous facial expression database of learners’ academic emotions in online learning with hand occlusion","type":"article-journal","volume":"97"},"uris":["http://www.mendeley.com/documents/?uuid=5c8beac0-72df-4c24-bf2e-810804571da5"]}],"mendeley":{"formattedCitation":"[44]","plainTextFormattedCitation":"[44]","previouslyFormattedCitation":"[44]"},"properties":{"noteIndex":0},"schema":"https://github.com/citation-style-language/schema/raw/master/csl-citation.json"}</w:instrText>
            </w:r>
            <w:r w:rsidRPr="004E644B">
              <w:fldChar w:fldCharType="separate"/>
            </w:r>
            <w:r w:rsidR="00AD4F45" w:rsidRPr="00AD4F45">
              <w:rPr>
                <w:noProof/>
              </w:rPr>
              <w:t>[44]</w:t>
            </w:r>
            <w:r w:rsidRPr="004E644B">
              <w:fldChar w:fldCharType="end"/>
            </w:r>
            <w:r w:rsidRPr="004E644B">
              <w:t xml:space="preserve">, </w:t>
            </w:r>
            <w:r w:rsidRPr="004E644B">
              <w:fldChar w:fldCharType="begin" w:fldLock="1"/>
            </w:r>
            <w:r w:rsidR="00E23870">
              <w:instrText>ADDIN CSL_CITATION {"citationItems":[{"id":"ITEM-1","itemData":{"DOI":"10.1016/j.knosys.2023.110451","ISSN":"09507051","abstract":"Facial expression recognition (FER) using a deep convolutional neural network (DCNN) is important and challenging. Although a substantial effort is made to increase FER accuracy through DCNN, previous studies are still not sufficiently generalisable for real-world applications. Traditional FER studies are mainly limited to controlled lab-posed frontal facial images, which lack the challenges of motion blur, head poses, occlusions, face deformations and lighting under uncontrolled conditions. In this work, we proposed a SqueezExpNet architecture that can take advantage of local and global facial information for a highly accurate FER system that can handle environmental variations. Our network was divided into two stages: a geometrical attention stage that possesses a SqueezeNet-like architecture to obtain local highlight information and a spatial texture stage comprising several squeezed and expanded layers to exploit high-level global features. In particular, we created a weighted mask of 3D face landmarks and used element-wise multiplication with a spatial feature in the first stage to draw attention to important local facial regions. Next, we input the face spatial image and its augmentations into the second stage of the network. Finally, like a classifier, a recurrent neural network was designed to collaborate the highlighted information from dual stages rather than simply using the SoftMax function, thereby aiding in overcoming the uncertainties. Experiments covering basic and compound FER tasks were performed using the three leading facial expression datasets. Our strategy outperformed the existing DCNN methods and achieved state-of-the-art results. The developed architecture, adopted research methodology and reported findings may find potential applications of real-time FER in surveillance, health and feedback systems.","author":[{"dropping-particle":"","family":"Shahid","given":"Ali Raza","non-dropping-particle":"","parse-names":false,"suffix":""},{"dropping-particle":"","family":"Yan","given":"Hong","non-dropping-particle":"","parse-names":false,"suffix":""}],"container-title":"Knowledge-Based Systems","id":"ITEM-1","issued":{"date-parts":[["2023"]]},"note":"Cited by: 23","title":"SqueezExpNet: Dual-stage convolutional neural network for accurate facial expression recognition with attention mechanism","type":"article-journal","volume":"269"},"uris":["http://www.mendeley.com/documents/?uuid=74c31ad4-f685-4ed7-9336-cb96eb195e17"]}],"mendeley":{"formattedCitation":"[45]","plainTextFormattedCitation":"[45]","previouslyFormattedCitation":"[45]"},"properties":{"noteIndex":0},"schema":"https://github.com/citation-style-language/schema/raw/master/csl-citation.json"}</w:instrText>
            </w:r>
            <w:r w:rsidRPr="004E644B">
              <w:fldChar w:fldCharType="separate"/>
            </w:r>
            <w:r w:rsidR="00AD4F45" w:rsidRPr="00AD4F45">
              <w:rPr>
                <w:noProof/>
              </w:rPr>
              <w:t>[45]</w:t>
            </w:r>
            <w:r w:rsidRPr="004E644B">
              <w:fldChar w:fldCharType="end"/>
            </w:r>
            <w:r w:rsidRPr="004E644B">
              <w:t>,</w:t>
            </w:r>
            <w:r>
              <w:t xml:space="preserve"> </w:t>
            </w:r>
            <w:r w:rsidRPr="004E644B">
              <w:fldChar w:fldCharType="begin" w:fldLock="1"/>
            </w:r>
            <w:r w:rsidR="00E23870">
              <w:instrText>ADDIN CSL_CITATION {"citationItems":[{"id":"ITEM-1","itemData":{"DOI":"10.1109/TAFFC.2023.3285231","ISSN":"19493045","abstract":"Facial expression recognition (FER) in the wild is extremely challenging due to occlusions, variant head poses under unconstrained conditions and incorrect annotations (e.g., label noise). In this article, we aim to improve the performance of in-the-wild FER with Transformers and online label correction. Different from pure CNNs based methods, we propose a Transformer-augmented network (TAN) to dynamically capture the relationships within each facial patch and across the facial patches. Specifically, the TAN translates a number of facial patch images into a set of visual feature sequences by a backbone convolutional neural network. The intra-patch Transformer is subsequently utilized to capture the most discriminative features within each visual feature sequence. The position-disentangled attention mechanism of the intra-patch Transformer is proposed to better incorporate the positional information for feature sequences. Furthermore, we propose the inter-patch Transformer to model the dependencies across these feature sequences. More importantly, we present the online label correction (OLC) framework to correct suspicious hard labels and accumulate soft labels based on the predictions of the model, which strengthens the robustness of our model against label noise. We validate our method on several widely-used datasets (RAF-DB, FERPlus, AffectNet), realistic occlusion and pose variation datasets, and synthetic noisy datasets. Extensive experiments on these benchmarks demonstrate that the proposed method performs favorably against state-of-the-art methods. The source code will be made publicly available.","author":[{"dropping-particle":"","family":"Ma","given":"Fuyan","non-dropping-particle":"","parse-names":false,"suffix":""},{"dropping-particle":"","family":"Sun","given":"Bin","non-dropping-particle":"","parse-names":false,"suffix":""},{"dropping-particle":"","family":"Li","given":"Shutao","non-dropping-particle":"","parse-names":false,"suffix":""}],"container-title":"IEEE Transactions on Affective Computing","id":"ITEM-1","issue":"2","issued":{"date-parts":[["2024","4"]]},"page":"593-605","title":"Transformer-Augmented Network With Online Label Correction for Facial Expression Recognition","type":"article-journal","volume":"15"},"uris":["http://www.mendeley.com/documents/?uuid=e3c2b382-7a7e-4baf-be89-5a69d66af31f"]}],"mendeley":{"formattedCitation":"[46]","plainTextFormattedCitation":"[46]","previouslyFormattedCitation":"[46]"},"properties":{"noteIndex":0},"schema":"https://github.com/citation-style-language/schema/raw/master/csl-citation.json"}</w:instrText>
            </w:r>
            <w:r w:rsidRPr="004E644B">
              <w:fldChar w:fldCharType="separate"/>
            </w:r>
            <w:r w:rsidR="00AD4F45" w:rsidRPr="00AD4F45">
              <w:rPr>
                <w:noProof/>
              </w:rPr>
              <w:t>[46]</w:t>
            </w:r>
            <w:r w:rsidRPr="004E644B">
              <w:fldChar w:fldCharType="end"/>
            </w:r>
            <w:r w:rsidRPr="004E644B">
              <w:t xml:space="preserve">, </w:t>
            </w:r>
            <w:r w:rsidRPr="004E644B">
              <w:fldChar w:fldCharType="begin" w:fldLock="1"/>
            </w:r>
            <w:r w:rsidR="00E23870">
              <w:instrText>ADDIN CSL_CITATION {"citationItems":[{"id":"ITEM-1","itemData":{"DOI":"10.1109/TCSVT.2021.3063052","ISSN":"15582205","abstract":"Deep metric based triplet loss has been widely used to enhance inter-class separability and intra-class compactness of network features. However, the margin parameters in the triplet loss for current approaches are usually fixed and not adaptive to the variations among different expression pairs. Meanwhile, outlier samples like faces with confusing expressions, occlusion and large head poses may be introduced during the selection of the hard triplets, which may deteriorate the generalization performance of the learned features for normal testing samples. In this work, a new triplet loss based on class-pair margins and multistage outlier suppression is proposed for facial expression recognition (FER). In this approach, each expression pair is assigned with an order-insensitive or two order-aware adaptive margin parameters. While expression samples with large head poses or occlusion are firstly detected and excluded, abnormal hard triplets are discarded if their feature distances do not fit the model of normal feature distance distribution. Extensive experiments on seven public benchmark expression databases show that the network using the proposed loss achieves much better accuracy than that using the original triplet loss and the network without using the proposed strategies, and the most balanced performances among state-of-the-art algorithms in the literature.","author":[{"dropping-particle":"","family":"Xie","given":"Weicheng","non-dropping-particle":"","parse-names":false,"suffix":""},{"dropping-particle":"","family":"Wu","given":"Haoqian","non-dropping-particle":"","parse-names":false,"suffix":""},{"dropping-particle":"","family":"Tian","given":"Yi","non-dropping-particle":"","parse-names":false,"suffix":""},{"dropping-particle":"","family":"Bai","given":"Mengchao","non-dropping-particle":"","parse-names":false,"suffix":""},{"dropping-particle":"","family":"Shen","given":"Linlin","non-dropping-particle":"","parse-names":false,"suffix":""}],"container-title":"IEEE Transactions on Circuits and Systems for Video Technology","id":"ITEM-1","issue":"2","issued":{"date-parts":[["2022","2"]]},"page":"690-703","title":"Triplet Loss with Multistage Outlier Suppression and Class-Pair Margins for Facial Expression Recognition","type":"article-journal","volume":"32"},"uris":["http://www.mendeley.com/documents/?uuid=ec96f2d3-6768-4a9b-ad66-034268fd1221"]}],"mendeley":{"formattedCitation":"[47]","plainTextFormattedCitation":"[47]","previouslyFormattedCitation":"[47]"},"properties":{"noteIndex":0},"schema":"https://github.com/citation-style-language/schema/raw/master/csl-citation.json"}</w:instrText>
            </w:r>
            <w:r w:rsidRPr="004E644B">
              <w:fldChar w:fldCharType="separate"/>
            </w:r>
            <w:r w:rsidR="00AD4F45" w:rsidRPr="00AD4F45">
              <w:rPr>
                <w:noProof/>
              </w:rPr>
              <w:t>[47]</w:t>
            </w:r>
            <w:r w:rsidRPr="004E644B">
              <w:fldChar w:fldCharType="end"/>
            </w:r>
            <w:r w:rsidRPr="004E644B">
              <w:t xml:space="preserve">, </w:t>
            </w:r>
            <w:r w:rsidRPr="004E644B">
              <w:fldChar w:fldCharType="begin" w:fldLock="1"/>
            </w:r>
            <w:r w:rsidR="00E23870">
              <w:instrText>ADDIN CSL_CITATION {"citationItems":[{"id":"ITEM-1","itemData":{"DOI":"10.1109/TMM.2023.3253054","ISSN":"19410077","abstract":"Few-shot face recognition under occlusion (FSFRO) aims to recognize novel subjects given only a few, probably occluded face images, and it is challenging and common in real-world scenarios. Unknown occlusions may deteriorate the class prototypes, while an occluded image in the support set may be critical for recognition if the query image is occluded. This motivates us to propose a novel Two-stream Prototype Learning Network (TSPLN) for FSFR under occlusions by simultaneously considering the quality of support images and their relevance to the query image. Specifically, we design a two-stream architecture, which mainly consists of a support-centered stream and query-centered stream, to learn the optimal class prototypes. The former stream is to reduce the negative impact of occluded images on the prototype. This is achieved by exploring the similarities between different images in the support set. In the query-centered stream, we exploit the relevance between the query and support set based on feature alignment (FA). We conduct extensive experiments on two popular datasets: CASIA-WebFace and RMFRD. The experimental results show that our proposed method achieves the state-of-the-art performance for occluded face recognition in the few-shot setting.","author":[{"dropping-particle":"","family":"Yang","given":"Xingyu","non-dropping-particle":"","parse-names":false,"suffix":""},{"dropping-particle":"","family":"Han","given":"Mengya","non-dropping-particle":"","parse-names":false,"suffix":""},{"dropping-particle":"","family":"Luo","given":"Yong","non-dropping-particle":"","parse-names":false,"suffix":""},{"dropping-particle":"","family":"Hu","given":"Han","non-dropping-particle":"","parse-names":false,"suffix":""},{"dropping-particle":"","family":"Wen","given":"Yonggang","non-dropping-particle":"","parse-names":false,"suffix":""}],"container-title":"IEEE Transactions on Multimedia","id":"ITEM-1","issued":{"date-parts":[["2023"]]},"page":"1555-1563","publisher":"IEEE","title":"Two-Stream Prototype Learning Network for Few-Shot Face Recognition Under Occlusions","type":"article-journal","volume":"25"},"uris":["http://www.mendeley.com/documents/?uuid=40b42f11-44f0-4db9-89ae-d70680f77408"]}],"mendeley":{"formattedCitation":"[48]","plainTextFormattedCitation":"[48]","previouslyFormattedCitation":"[48]"},"properties":{"noteIndex":0},"schema":"https://github.com/citation-style-language/schema/raw/master/csl-citation.json"}</w:instrText>
            </w:r>
            <w:r w:rsidRPr="004E644B">
              <w:fldChar w:fldCharType="separate"/>
            </w:r>
            <w:r w:rsidR="00AD4F45" w:rsidRPr="00AD4F45">
              <w:rPr>
                <w:noProof/>
              </w:rPr>
              <w:t>[48]</w:t>
            </w:r>
            <w:r w:rsidRPr="004E644B">
              <w:fldChar w:fldCharType="end"/>
            </w:r>
            <w:r w:rsidRPr="004E644B">
              <w:t xml:space="preserve">, </w:t>
            </w:r>
            <w:r w:rsidRPr="004E644B">
              <w:fldChar w:fldCharType="begin" w:fldLock="1"/>
            </w:r>
            <w:r w:rsidR="00E23870">
              <w:instrText>ADDIN CSL_CITATION {"citationItems":[{"id":"ITEM-1","itemData":{"DOI":"10.1109/TAFFC.2023.3263886","ISSN":"19493045","abstract":"Most unconstrained facial expression recognition (FER) methods take original facial images as inputs to learn discriminative features by well-designed loss functions, which cannot reflect important visual information in faces. Although existing methods have explored the visual information of constrained facial expressions, there is no explicit modeling of what visual information is important for unconstrained FER. To find out valuable information of unconstrained facial expressions, we pose a new problem of no-reference de-elements learning: we decompose any unconstrained facial image into the facial expression element and a neutral face without the reference of corresponding neutral faces. Importantly, the element provides visualization results to understand important facial expression information and improves the discriminative power of features. Moreover, we propose a simple yet effective De-Elements Network (DENet) to learn the element and introduce appropriate constraints to overcome no ground truth of corresponding neutral faces during the de-elements learning. We extensively evaluate the proposed method on in-the-wild FER datasets including RAF-DB, AffectNet, SFEW and FERPlus. The comparable results show that our method is promising to improve classification performance and achieves equivalent performance compared with state-of-the-art methods. Also, we demonstrate the strong generalization performance on realistic occlusion and pose variation datasets and the cross-dataset evaluation.","author":[{"dropping-particle":"","family":"Li","given":"Hangyu","non-dropping-particle":"","parse-names":false,"suffix":""},{"dropping-particle":"","family":"Wang","given":"Nannan","non-dropping-particle":"","parse-names":false,"suffix":""},{"dropping-particle":"","family":"Yang","given":"Xi","non-dropping-particle":"","parse-names":false,"suffix":""},{"dropping-particle":"","family":"Wang","given":"Xiaoyu","non-dropping-particle":"","parse-names":false,"suffix":""},{"dropping-particle":"","family":"Gao","given":"Xinbo","non-dropping-particle":"","parse-names":false,"suffix":""}],"container-title":"IEEE Transactions on Affective Computing","id":"ITEM-1","issue":"1","issued":{"date-parts":[["2024"]]},"note":"Query date: 2025-05-04 23:18:56","page":"173-185","publisher":"ieeexplore.ieee.org","title":"Unconstrained Facial Expression Recognition With No-Reference De-Elements Learning","type":"article-journal","volume":"15"},"uris":["http://www.mendeley.com/documents/?uuid=05254eaf-322b-4978-b4e1-a9f6a7fb13d4"]}],"mendeley":{"formattedCitation":"[49]","plainTextFormattedCitation":"[49]","previouslyFormattedCitation":"[49]"},"properties":{"noteIndex":0},"schema":"https://github.com/citation-style-language/schema/raw/master/csl-citation.json"}</w:instrText>
            </w:r>
            <w:r w:rsidRPr="004E644B">
              <w:fldChar w:fldCharType="separate"/>
            </w:r>
            <w:r w:rsidR="00AD4F45" w:rsidRPr="00AD4F45">
              <w:rPr>
                <w:noProof/>
              </w:rPr>
              <w:t>[49]</w:t>
            </w:r>
            <w:r w:rsidRPr="004E644B">
              <w:fldChar w:fldCharType="end"/>
            </w:r>
            <w:r w:rsidRPr="004E644B">
              <w:t>,</w:t>
            </w:r>
            <w:r>
              <w:t xml:space="preserve"> </w:t>
            </w:r>
            <w:r w:rsidRPr="004E644B">
              <w:fldChar w:fldCharType="begin" w:fldLock="1"/>
            </w:r>
            <w:r w:rsidR="00E23870">
              <w:instrText>ADDIN CSL_CITATION {"citationItems":[{"id":"ITEM-1","itemData":{"DOI":"10.1109/TAFFC.2022.3226473","ISSN":"19493045","abstract":"Facial Expression Recognition (FER) in the wild is an extremely challenging task. Recently, some Vision Transformers (ViT) have been explored for FER, but most of them perform inferiorly compared to Convolutional Neural Networks (CNN). This is mainly because the new proposed modules are difficult to converge well from scratch due to lacking inductive bias and easy to focus on the occlusion and noisy areas. TransFER, a representative transformer-based method for FER, alleviates this with multi-branch attention dropping but brings excessive computations. On the contrary, we present two attentive pooling (AP) modules to pool noisy features directly. The AP modules include Attentive Patch Pooling (APP) and Attentive Token Pooling (ATP). They aim to guide the model to emphasize the most discriminative features while reducing the impacts of less relevant features. The proposed APP is employed to select the most informative patches on CNN features, and ATP discards unimportant tokens in ViT. Being simple to implement and without learnable parameters, the APP and ATP intuitively reduce the computational cost while boosting the performance by ONLY pursuing the most discriminative features. Qualitative results demonstrate the motivations and effectiveness of our attentive poolings. Besides, quantitative results on six in-the-wild datasets outperform other state-of-the-art methods.","author":[{"dropping-particle":"","family":"Xue","given":"Fanglei","non-dropping-particle":"","parse-names":false,"suffix":""},{"dropping-particle":"","family":"Wang","given":"Qiangchang","non-dropping-particle":"","parse-names":false,"suffix":""},{"dropping-particle":"","family":"Tan","given":"Zichang","non-dropping-particle":"","parse-names":false,"suffix":""},{"dropping-particle":"","family":"Ma","given":"Zhongsong","non-dropping-particle":"","parse-names":false,"suffix":""},{"dropping-particle":"","family":"Guo","given":"Guodong","non-dropping-particle":"","parse-names":false,"suffix":""}],"container-title":"IEEE Transactions on Affective Computing","id":"ITEM-1","issue":"4","issued":{"date-parts":[["2023"]]},"note":"Query date: 2025-05-04 23:18:56","page":"3244-3256","publisher":"ieeexplore.ieee.org","title":"Vision Transformer With Attentive Pooling for Robust Facial Expression Recognition","type":"article-journal","volume":"14"},"uris":["http://www.mendeley.com/documents/?uuid=0e24b045-dce4-40a7-b75c-61b485c27980"]}],"mendeley":{"formattedCitation":"[50]","plainTextFormattedCitation":"[50]","previouslyFormattedCitation":"[50]"},"properties":{"noteIndex":0},"schema":"https://github.com/citation-style-language/schema/raw/master/csl-citation.json"}</w:instrText>
            </w:r>
            <w:r w:rsidRPr="004E644B">
              <w:fldChar w:fldCharType="separate"/>
            </w:r>
            <w:r w:rsidR="00AD4F45" w:rsidRPr="00AD4F45">
              <w:rPr>
                <w:noProof/>
              </w:rPr>
              <w:t>[50]</w:t>
            </w:r>
            <w:r w:rsidRPr="004E644B">
              <w:fldChar w:fldCharType="end"/>
            </w:r>
          </w:p>
        </w:tc>
        <w:tc>
          <w:tcPr>
            <w:cnfStyle w:val="000100000000" w:firstRow="0" w:lastRow="0" w:firstColumn="0" w:lastColumn="1" w:oddVBand="0" w:evenVBand="0" w:oddHBand="0" w:evenHBand="0" w:firstRowFirstColumn="0" w:firstRowLastColumn="0" w:lastRowFirstColumn="0" w:lastRowLastColumn="0"/>
            <w:tcW w:w="802" w:type="dxa"/>
            <w:vAlign w:val="center"/>
          </w:tcPr>
          <w:p w14:paraId="199AF915" w14:textId="77777777" w:rsidR="00E757D4" w:rsidRPr="008A5C4F" w:rsidRDefault="00E757D4" w:rsidP="00BA3014">
            <w:pPr>
              <w:pStyle w:val="TableText"/>
              <w:ind w:firstLine="25"/>
              <w:jc w:val="center"/>
              <w:rPr>
                <w:rFonts w:eastAsia="Gulim"/>
                <w:b w:val="0"/>
                <w:bCs w:val="0"/>
              </w:rPr>
            </w:pPr>
            <w:r w:rsidRPr="008A5C4F">
              <w:rPr>
                <w:rFonts w:eastAsia="Gulim"/>
                <w:b w:val="0"/>
                <w:bCs w:val="0"/>
              </w:rPr>
              <w:t>43</w:t>
            </w:r>
          </w:p>
        </w:tc>
      </w:tr>
      <w:tr w:rsidR="00E757D4" w:rsidRPr="00ED36EA" w14:paraId="55C83F6F" w14:textId="77777777" w:rsidTr="00E757D4">
        <w:trPr>
          <w:trHeight w:val="323"/>
        </w:trPr>
        <w:tc>
          <w:tcPr>
            <w:cnfStyle w:val="001000000000" w:firstRow="0" w:lastRow="0" w:firstColumn="1" w:lastColumn="0" w:oddVBand="0" w:evenVBand="0" w:oddHBand="0" w:evenHBand="0" w:firstRowFirstColumn="0" w:firstRowLastColumn="0" w:lastRowFirstColumn="0" w:lastRowLastColumn="0"/>
            <w:tcW w:w="1103" w:type="dxa"/>
            <w:vAlign w:val="center"/>
          </w:tcPr>
          <w:p w14:paraId="173D3FF4" w14:textId="77777777" w:rsidR="00E757D4" w:rsidRPr="008A5C4F" w:rsidRDefault="00E757D4" w:rsidP="00BA3014">
            <w:pPr>
              <w:pStyle w:val="TableText"/>
              <w:ind w:firstLine="0"/>
              <w:jc w:val="center"/>
              <w:rPr>
                <w:rFonts w:eastAsia="Gulim"/>
              </w:rPr>
            </w:pPr>
            <w:r w:rsidRPr="008A5C4F">
              <w:rPr>
                <w:rFonts w:eastAsia="Gulim"/>
              </w:rPr>
              <w:t>Q2</w:t>
            </w:r>
          </w:p>
        </w:tc>
        <w:tc>
          <w:tcPr>
            <w:tcW w:w="3107" w:type="dxa"/>
            <w:vAlign w:val="center"/>
          </w:tcPr>
          <w:p w14:paraId="044FD5BE" w14:textId="424B554E" w:rsidR="00E757D4" w:rsidRPr="00E757D4" w:rsidRDefault="00E757D4" w:rsidP="00BA3014">
            <w:pPr>
              <w:pStyle w:val="TableText"/>
              <w:ind w:firstLine="0"/>
              <w:jc w:val="center"/>
              <w:cnfStyle w:val="000000000000" w:firstRow="0" w:lastRow="0" w:firstColumn="0" w:lastColumn="0" w:oddVBand="0" w:evenVBand="0" w:oddHBand="0" w:evenHBand="0" w:firstRowFirstColumn="0" w:firstRowLastColumn="0" w:lastRowFirstColumn="0" w:lastRowLastColumn="0"/>
            </w:pPr>
            <w:r w:rsidRPr="004E644B">
              <w:fldChar w:fldCharType="begin" w:fldLock="1"/>
            </w:r>
            <w:r w:rsidR="00E23870">
              <w:instrText>ADDIN CSL_CITATION {"citationItems":[{"id":"ITEM-1","itemData":{"DOI":"10.6688/JISE.202101_37(1).0002","ISSN":"10162364","abstract":"Facial expressions convey important features for recognizing human emotions. It is a challenging task to classify accurate facial expressions due to high intra-class correlation. Conventional methods depend on the classification of handcrafted features like scale-invariant feature transform and local binary patterns to predict the emotion. In recent years, deep learning techniques are used to boost the accuracy of FER models. Although it has improved the accuracy in standard datasets, FER models have to consider problems like face occlusion and intra-class variance. In this paper, we have used two convolutional neural networks which have vgg16 architecture as a base network using transfer learning. This paper explains the method to tackle issues on classifying high intra-class correlated facial expressions through an in-depth investigation of the Facial Action Coding System (FACS) action units. We have used a novel LogicMax layer at the end of the model to boost the accuracy of the FER model. Classification metrics like Accuracy, Precision, Recall, and F1 score are calculated for evaluating the model performance on CK+ and JAFFE datasets. The model is tested using 10-fold cross-validation and the obtained classification accuracy rate of 98.62% and 94.86% on CK+ and JAFFE datasets respectively. The experimental results also include a feature map visualization of 64 convolutional filters of the two convolutional neural networks.","author":[{"dropping-particle":"","family":"Ahadit","given":"Alagesan Bhuvaneswari","non-dropping-particle":"","parse-names":false,"suffix":""},{"dropping-particle":"","family":"Jatoth","given":"Ravi Kumar","non-dropping-particle":"","parse-names":false,"suffix":""}],"container-title":"Journal of Information Science and Engineering","id":"ITEM-1","issue":"1","issued":{"date-parts":[["2021"]]},"page":"15-39","title":"A novel dual CNN architecture with LogicMax for facial expression recognition","type":"article-journal","volume":"37"},"uris":["http://www.mendeley.com/documents/?uuid=88fb65a3-549f-4d75-859a-5471dca5b57f"]}],"mendeley":{"formattedCitation":"[51]","plainTextFormattedCitation":"[51]","previouslyFormattedCitation":"[51]"},"properties":{"noteIndex":0},"schema":"https://github.com/citation-style-language/schema/raw/master/csl-citation.json"}</w:instrText>
            </w:r>
            <w:r w:rsidRPr="004E644B">
              <w:fldChar w:fldCharType="separate"/>
            </w:r>
            <w:r w:rsidR="00AD4F45" w:rsidRPr="00AD4F45">
              <w:rPr>
                <w:noProof/>
              </w:rPr>
              <w:t>[51]</w:t>
            </w:r>
            <w:r w:rsidRPr="004E644B">
              <w:fldChar w:fldCharType="end"/>
            </w:r>
            <w:r w:rsidRPr="004E644B">
              <w:t xml:space="preserve">, </w:t>
            </w:r>
            <w:r w:rsidRPr="004E644B">
              <w:fldChar w:fldCharType="begin" w:fldLock="1"/>
            </w:r>
            <w:r w:rsidR="00E23870">
              <w:instrText>ADDIN CSL_CITATION {"citationItems":[{"id":"ITEM-1","itemData":{"DOI":"10.3390/app14041535","ISSN":"20763417","abstract":"In real-world scenarios, the facial expression recognition task faces several challenges, including lighting variations, image noise, face occlusion, and other factors, which limit the performance of existing models in dealing with complex situations. To cope with these problems, we introduce the CoT module between the CNN and ViT frameworks, which improves the ability to perceive subtle differences by learning the correlations between local area features at a fine-grained level, helping to maintain the consistency between the local area features and the global expression, and making the model more adaptable to complex lighting conditions. Meanwhile, we adopt an adaptive learning method to effectively eliminate the interference of noise and occlusion by dynamically adjusting the parameters of the Transformer Encoder’s self-attention weight matrix. Experiments demonstrate the accuracy of our CoT_AdaViT model in the Oulu-CASIA dataset as (NIR: 87.94%, VL: strong: 89.47%, weak: 84.76%, dark: 82.28%). As well as, CK+, RAF-DB, and FERPlus datasets achieved 99.20%, 91.07%, and 90.57% recognition results, which achieved excellent performance and verified that the model has strong recognition accuracy and robustness in complex scenes.","author":[{"dropping-particle":"","family":"Xiong","given":"Lingxin","non-dropping-particle":"","parse-names":false,"suffix":""},{"dropping-particle":"","family":"Zhang","given":"Jicun","non-dropping-particle":"","parse-names":false,"suffix":""},{"dropping-particle":"","family":"Zheng","given":"Xiaojia","non-dropping-particle":"","parse-names":false,"suffix":""},{"dropping-particle":"","family":"Wang","given":"Yuxin","non-dropping-particle":"","parse-names":false,"suffix":""}],"container-title":"Applied Sciences (Switzerland)","id":"ITEM-1","issue":"4","issued":{"date-parts":[["2024"]]},"note":"Query date: 2025-05-04 23:18:56","publisher":"mdpi.com","title":"Context Transformer and Adaptive Method with Visual Transformer for Robust Facial Expression Recognition","type":"article-journal","volume":"14"},"uris":["http://www.mendeley.com/documents/?uuid=f104f1ce-d391-4fcc-a12b-62956070123c"]}],"mendeley":{"formattedCitation":"[52]","plainTextFormattedCitation":"[52]","previouslyFormattedCitation":"[52]"},"properties":{"noteIndex":0},"schema":"https://github.com/citation-style-language/schema/raw/master/csl-citation.json"}</w:instrText>
            </w:r>
            <w:r w:rsidRPr="004E644B">
              <w:fldChar w:fldCharType="separate"/>
            </w:r>
            <w:r w:rsidR="00AD4F45" w:rsidRPr="00AD4F45">
              <w:rPr>
                <w:noProof/>
              </w:rPr>
              <w:t>[52]</w:t>
            </w:r>
            <w:r w:rsidRPr="004E644B">
              <w:fldChar w:fldCharType="end"/>
            </w:r>
            <w:r w:rsidRPr="004E644B">
              <w:t xml:space="preserve">, </w:t>
            </w:r>
            <w:r w:rsidRPr="004E644B">
              <w:fldChar w:fldCharType="begin" w:fldLock="1"/>
            </w:r>
            <w:r w:rsidR="00E23870">
              <w:instrText>ADDIN CSL_CITATION {"citationItems":[{"id":"ITEM-1","itemData":{"DOI":"10.3390/sym16040471","ISSN":"20738994","abstract":"Occlusion or posture change of the face in natural scenes has typical asymmetry; however, an asymmetric face plays a key part in the lack of information available for facial expression recognition. To solve the problem of low accuracy of asymmetric facial expression recognition, this paper proposes a fusion of channel global features and a spatial local information expression recognition network called the “Channel–Spatial Integration Network” (CSINet). First, to extract the underlying detail information and deepen the network, the attention residual module with a redundant information filtering function is designed, and the backbone feature-extraction network is constituted by module stacking. Second, considering the loss of information in the local key area of face occlusion, the channel–spatial fusion structure is constructed, and the channel features and spatial features are combined to enhance the accuracy of occluded facial recognition. Finally, before the full connection layer, more local spatial information is embedded into the global channel information to capture the relationship between different channel–spatial targets, which improves the accuracy of feature expression. Experimental results on the natural scene facial expression data sets RAF-DB and FERPlus show that the recognition accuracies of the modeling approach proposed in this paper are 89.67% and 90.83%, which are 13.24% and 11.52% higher than that of the baseline network ResNet50, respectively. Compared with the latest facial expression recognition methods such as CVT, PACVT, etc., the method in this paper obtains better evaluation results of masked facial expression recognition, which provides certain theoretical and technical references for daily facial emotion analysis and human–computer interaction applications.","author":[{"dropping-particle":"","family":"Cheng","given":"Yan","non-dropping-particle":"","parse-names":false,"suffix":""},{"dropping-particle":"","family":"Kong","given":"Defeng","non-dropping-particle":"","parse-names":false,"suffix":""}],"container-title":"Symmetry","id":"ITEM-1","issue":"4","issued":{"date-parts":[["2024","4"]]},"note":"Export Date: 30 April 2025; Cited By: 2","page":"471","title":"CSINet: Channel–Spatial Fusion Networks for Asymmetric Facial Expression Recognition","type":"article-journal","volume":"16"},"uris":["http://www.mendeley.com/documents/?uuid=ad9ccc36-2ad1-4649-9feb-20be3a26f469"]}],"mendeley":{"formattedCitation":"[53]","plainTextFormattedCitation":"[53]","previouslyFormattedCitation":"[53]"},"properties":{"noteIndex":0},"schema":"https://github.com/citation-style-language/schema/raw/master/csl-citation.json"}</w:instrText>
            </w:r>
            <w:r w:rsidRPr="004E644B">
              <w:fldChar w:fldCharType="separate"/>
            </w:r>
            <w:r w:rsidR="00AD4F45" w:rsidRPr="00AD4F45">
              <w:rPr>
                <w:noProof/>
              </w:rPr>
              <w:t>[53]</w:t>
            </w:r>
            <w:r w:rsidRPr="004E644B">
              <w:fldChar w:fldCharType="end"/>
            </w:r>
            <w:r w:rsidRPr="004E644B">
              <w:t xml:space="preserve">, </w:t>
            </w:r>
            <w:r w:rsidRPr="004E644B">
              <w:fldChar w:fldCharType="begin" w:fldLock="1"/>
            </w:r>
            <w:r w:rsidR="00E23870">
              <w:instrText>ADDIN CSL_CITATION {"citationItems":[{"id":"ITEM-1","itemData":{"DOI":"10.32604/cmes.2023.031040","ISSN":"15261506","abstract":"Pose-invariant facial expression recognition (FER) is an active but challenging research topic in computer vision. Especially with the involvement of diverse observation angles, FER makes the training parameter models inconsistent from one view to another. This study develops a deep global multiple-scale and local patches attention (GMS-LPA) dual-branch network for pose-invariant FER to weaken the influence of pose variation and self-occlusion on recognition accuracy. In this research, the designed GMS-LPA network contains four main parts, i.e., the feature extraction module, the global multiple-scale (GMS) module, the local patches attention (LPA) module, and the model-level fusion model. The feature extraction module is designed to extract and normalize texture information to the same size. The GMS model can extract deep global features with different receptive fields, releasing the sensitivity of deeper convolution layers to pose-variant and self-occlusion. The LPA module is built to force the network to focus on local salient features, which can lower the effect of pose variation and self-occlusion on recognition results. Subsequently, the extracted features are fused with a model-level strategy to improve recognition accuracy. Extensive experiments were conducted on four public databases, and the recognition results demonstrated the feasibility and validity of the proposed methods.","author":[{"dropping-particle":"","family":"Liu","given":"Chaoji","non-dropping-particle":"","parse-names":false,"suffix":""},{"dropping-particle":"","family":"Liu","given":"Xingqiao","non-dropping-particle":"","parse-names":false,"suffix":""},{"dropping-particle":"","family":"Chen","given":"Chong","non-dropping-particle":"","parse-names":false,"suffix":""},{"dropping-particle":"","family":"Zhou","given":"Kang","non-dropping-particle":"","parse-names":false,"suffix":""}],"container-title":"CMES - Computer Modeling in Engineering and Sciences","id":"ITEM-1","issue":"1","issued":{"date-parts":[["2023"]]},"note":"Cited by: 1; All Open Access, Hybrid Gold Open Access","page":"405-440","title":"Deep Global Multiple-Scale and Local Patches Attention Dual-Branch Network for Pose-Invariant Facial Expression Recognition","type":"article-journal","volume":"139"},"uris":["http://www.mendeley.com/documents/?uuid=14caa303-3c10-45cf-a5f1-523a95219f7a"]}],"mendeley":{"formattedCitation":"[54]","plainTextFormattedCitation":"[54]","previouslyFormattedCitation":"[54]"},"properties":{"noteIndex":0},"schema":"https://github.com/citation-style-language/schema/raw/master/csl-citation.json"}</w:instrText>
            </w:r>
            <w:r w:rsidRPr="004E644B">
              <w:fldChar w:fldCharType="separate"/>
            </w:r>
            <w:r w:rsidR="00AD4F45" w:rsidRPr="00AD4F45">
              <w:rPr>
                <w:noProof/>
              </w:rPr>
              <w:t>[54]</w:t>
            </w:r>
            <w:r w:rsidRPr="004E644B">
              <w:fldChar w:fldCharType="end"/>
            </w:r>
            <w:r w:rsidRPr="004E644B">
              <w:t xml:space="preserve">, </w:t>
            </w:r>
            <w:r w:rsidRPr="004E644B">
              <w:fldChar w:fldCharType="begin" w:fldLock="1"/>
            </w:r>
            <w:r w:rsidR="00E23870">
              <w:instrText>ADDIN CSL_CITATION {"citationItems":[{"id":"ITEM-1","itemData":{"DOI":"10.3390/ijerph19042352","ISSN":"16604601","PMID":"35206540","abstract":"Monitoring drivers’ emotions is the key aspect of designing advanced driver assistance systems (ADAS) in intelligent vehicles. To ensure safety and track the possibility of vehicles’ road accidents, emotional monitoring will play a key role in justifying the mental status of the driver while driving the vehicle. However, the pose variations, illumination conditions, and occlusions are the factors that affect the detection of driver emotions from proper monitoring. To overcome these challenges, two novel approaches using machine learning methods and deep neural networks are proposed to monitor various drivers’ expressions in different pose variations, illuminations, and occlusions. We obtained the remarkable accuracy of 93.41%, 83.68%, 98.47%, and 98.18% for CK+, FER 2013, KDEF, and KMU-FED datasets, respectively, for the first approach and improved accuracy of 96.15%, 84.58%, 99.18%, and 99.09% for CK+, FER 2013, KDEF, and KMU-FED datasets respectively in the second approach, compared to the existing state-of-the-art methods.","author":[{"dropping-particle":"","family":"Sukhavasi","given":"Susrutha Babu","non-dropping-particle":"","parse-names":false,"suffix":""},{"dropping-particle":"","family":"Sukhavasi","given":"Suparshya Babu","non-dropping-particle":"","parse-names":false,"suffix":""},{"dropping-particle":"","family":"Elleithy","given":"Khaled","non-dropping-particle":"","parse-names":false,"suffix":""},{"dropping-particle":"","family":"El-Sayed","given":"Ahmed","non-dropping-particle":"","parse-names":false,"suffix":""},{"dropping-particle":"","family":"Elleithy","given":"Abdelrahman","non-dropping-particle":"","parse-names":false,"suffix":""}],"container-title":"International Journal of Environmental Research and Public Health","id":"ITEM-1","issue":"4","issued":{"date-parts":[["2022"]]},"title":"Deep Neural Network Approach for Pose, Illumination, and Occlusion Invariant Driver Emotion Detection","type":"article-journal","volume":"19"},"uris":["http://www.mendeley.com/documents/?uuid=6771f525-350d-48a1-9f98-ea25159a313f"]}],"mendeley":{"formattedCitation":"[55]","plainTextFormattedCitation":"[55]","previouslyFormattedCitation":"[55]"},"properties":{"noteIndex":0},"schema":"https://github.com/citation-style-language/schema/raw/master/csl-citation.json"}</w:instrText>
            </w:r>
            <w:r w:rsidRPr="004E644B">
              <w:fldChar w:fldCharType="separate"/>
            </w:r>
            <w:r w:rsidR="00AD4F45" w:rsidRPr="00AD4F45">
              <w:rPr>
                <w:noProof/>
              </w:rPr>
              <w:t>[55]</w:t>
            </w:r>
            <w:r w:rsidRPr="004E644B">
              <w:fldChar w:fldCharType="end"/>
            </w:r>
            <w:r w:rsidRPr="004E644B">
              <w:t xml:space="preserve">, </w:t>
            </w:r>
            <w:r w:rsidRPr="004E644B">
              <w:fldChar w:fldCharType="begin" w:fldLock="1"/>
            </w:r>
            <w:r w:rsidR="00E23870">
              <w:instrText>ADDIN CSL_CITATION {"citationItems":[{"id":"ITEM-1","itemData":{"DOI":"10.32604/cmc.2022.029101","ISSN":"15462226","abstract":"Facial expression recognition has been a hot topic for decades, but high intraclass variation makes it challenging. To overcome intraclass variation for visual recognition, we introduce a novel fusion methodology, in which the proposed model first extract features followed by feature fusion. Specifically, RestNet-50, VGG-19, and Inception-V3 is used to ensure feature learning followed by feature fusion. Finally, the three feature extraction models are utilized using Ensemble Learning techniques for final expression classification. The representation learnt by the proposed methodology is robust to occlusions and pose variations and offers promising accuracy. To evaluate the efficiency of the proposed model, we use two wild benchmark datasets Real-world Affective Faces Database (RAF-DB) and AffectNet for facial expression recognition. The proposed model classifies the emotions into seven different categories namely: happiness, anger, fear, disgust, sadness, surprise, and neutral. Furthermore, the performance of the proposed model is also compared with other algorithms focusing on the analysis of computational cost, convergence and accuracy based on a standard problem specific to classification applications.","author":[{"dropping-particle":"","family":"Ullah","given":"Zia","non-dropping-particle":"","parse-names":false,"suffix":""},{"dropping-particle":"","family":"Mohmand","given":"Muhammad Ismail","non-dropping-particle":"","parse-names":false,"suffix":""},{"dropping-particle":"","family":"ur Rehman","given":"Sadaqat","non-dropping-particle":"","parse-names":false,"suffix":""},{"dropping-particle":"","family":"Zubair","given":"Muhammad","non-dropping-particle":"","parse-names":false,"suffix":""},{"dropping-particle":"","family":"Driss","given":"Maha","non-dropping-particle":"","parse-names":false,"suffix":""},{"dropping-particle":"","family":"Boulila","given":"Wadii","non-dropping-particle":"","parse-names":false,"suffix":""},{"dropping-particle":"","family":"Sheikh","given":"Rayan","non-dropping-particle":"","parse-names":false,"suffix":""},{"dropping-particle":"","family":"Alwawi","given":"Ibrahim","non-dropping-particle":"","parse-names":false,"suffix":""}],"container-title":"Computers, Materials and Continua","id":"ITEM-1","issue":"3","issued":{"date-parts":[["2022"]]},"note":"Query date: 2025-05-04 23:18:56","page":"4465-4487","publisher":"lirias.kuleuven.be","title":"Emotion Recognition from Occluded Facial Images Using Deep Ensemble Model","type":"article-journal","volume":"73"},"uris":["http://www.mendeley.com/documents/?uuid=13c021b8-e14c-39e1-812d-f21d92ff73ca"]}],"mendeley":{"formattedCitation":"[56]","plainTextFormattedCitation":"[56]","previouslyFormattedCitation":"[56]"},"properties":{"noteIndex":0},"schema":"https://github.com/citation-style-language/schema/raw/master/csl-citation.json"}</w:instrText>
            </w:r>
            <w:r w:rsidRPr="004E644B">
              <w:fldChar w:fldCharType="separate"/>
            </w:r>
            <w:r w:rsidR="00AD4F45" w:rsidRPr="00AD4F45">
              <w:rPr>
                <w:noProof/>
              </w:rPr>
              <w:t>[56]</w:t>
            </w:r>
            <w:r w:rsidRPr="004E644B">
              <w:fldChar w:fldCharType="end"/>
            </w:r>
            <w:r w:rsidRPr="004E644B">
              <w:t xml:space="preserve">, </w:t>
            </w:r>
            <w:r w:rsidRPr="004E644B">
              <w:fldChar w:fldCharType="begin" w:fldLock="1"/>
            </w:r>
            <w:r w:rsidR="00E23870">
              <w:instrText>ADDIN CSL_CITATION {"citationItems":[{"id":"ITEM-1","itemData":{"DOI":"10.3390/app14156471","ISSN":"20763417","abstract":"Facial expression recognition has wide application prospects in many occasions. Due to the complexity and variability of facial expressions, facial expression recognition has become a very challenging research topic. This paper proposes a Vision Transformer expression recognition method based on hybrid local attention (HLA-ViT). The network adopts a dual-stream structure. One stream extracts the hybrid local features and the other stream extracts the global contextual features. These two streams constitute a global–local fusion attention. The hybrid local attention module is proposed to enhance the network’s robustness to face occlusion and head pose variations. The convolutional neural network is combined with the hybrid local attention module to obtain feature maps with local prominent information. Robust features are then captured by the ViT from the global perspective of the visual sequence context. Finally, the decision-level fusion mechanism fuses the expression features with local prominent information, adding complementary information to enhance the network’s recognition performance and robustness against interference factors such as occlusion and head posture changes in natural scenes. Extensive experiments demonstrate that our HLA-ViT network achieves an excellent performance with 90.45% on RAF-DB, 90.13% on FERPlus, and 65.07% on AffectNet.","author":[{"dropping-particle":"","family":"Tian","given":"Yuan","non-dropping-particle":"","parse-names":false,"suffix":""},{"dropping-particle":"","family":"Zhu","given":"Jingxuan","non-dropping-particle":"","parse-names":false,"suffix":""},{"dropping-particle":"","family":"Yao","given":"Huang","non-dropping-particle":"","parse-names":false,"suffix":""},{"dropping-particle":"","family":"Chen","given":"Di","non-dropping-particle":"","parse-names":false,"suffix":""}],"container-title":"Applied Sciences (Switzerland)","id":"ITEM-1","issue":"15","issued":{"date-parts":[["2024"]]},"note":"Query date: 2025-05-04 23:18:56","publisher":"mdpi.com","title":"Facial Expression Recognition Based on Vision Transformer with Hybrid Local Attention","type":"article-journal","volume":"14"},"uris":["http://www.mendeley.com/documents/?uuid=39cc1234-6eed-4b78-ae5c-879f32e679cf"]}],"mendeley":{"formattedCitation":"[57]","plainTextFormattedCitation":"[57]","previouslyFormattedCitation":"[57]"},"properties":{"noteIndex":0},"schema":"https://github.com/citation-style-language/schema/raw/master/csl-citation.json"}</w:instrText>
            </w:r>
            <w:r w:rsidRPr="004E644B">
              <w:fldChar w:fldCharType="separate"/>
            </w:r>
            <w:r w:rsidR="00AD4F45" w:rsidRPr="00AD4F45">
              <w:rPr>
                <w:noProof/>
              </w:rPr>
              <w:t>[57]</w:t>
            </w:r>
            <w:r w:rsidRPr="004E644B">
              <w:fldChar w:fldCharType="end"/>
            </w:r>
            <w:r w:rsidRPr="004E644B">
              <w:t xml:space="preserve">, </w:t>
            </w:r>
            <w:r w:rsidRPr="004E644B">
              <w:fldChar w:fldCharType="begin" w:fldLock="1"/>
            </w:r>
            <w:r w:rsidR="00E23870">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d":{"date-parts":[["2022"]]},"note":"Query date: 2025-05-04 23:18:56","publisher":"Elsevier","title":"Facial expression recognition in facial occlusion scenarios: A path selection multi-network","type":"article-journal","volume":"74"},"uris":["http://www.mendeley.com/documents/?uuid=ac6be066-aefa-34bd-96d7-2ee6f15c22d2"]}],"mendeley":{"formattedCitation":"[58]","plainTextFormattedCitation":"[58]","previouslyFormattedCitation":"[58]"},"properties":{"noteIndex":0},"schema":"https://github.com/citation-style-language/schema/raw/master/csl-citation.json"}</w:instrText>
            </w:r>
            <w:r w:rsidRPr="004E644B">
              <w:fldChar w:fldCharType="separate"/>
            </w:r>
            <w:r w:rsidR="00AD4F45" w:rsidRPr="00AD4F45">
              <w:rPr>
                <w:noProof/>
              </w:rPr>
              <w:t>[58]</w:t>
            </w:r>
            <w:r w:rsidRPr="004E644B">
              <w:fldChar w:fldCharType="end"/>
            </w:r>
            <w:r w:rsidRPr="004E644B">
              <w:t>,</w:t>
            </w:r>
            <w:r w:rsidR="00BA3014">
              <w:t xml:space="preserve"> </w:t>
            </w:r>
            <w:r w:rsidRPr="004E644B">
              <w:fldChar w:fldCharType="begin" w:fldLock="1"/>
            </w:r>
            <w:r w:rsidR="00E23870">
              <w:instrText>ADDIN CSL_CITATION {"citationItems":[{"id":"ITEM-1","itemData":{"DOI":"10.1007/s11571-022-09879-y","ISSN":"18714099","abstract":"Facial Expression Recognition (FER) is the basis for many applications including human-computer interaction and surveillance. While developing such applications, it is imperative to understand human emotions for better interaction with machines. Among many FER models developed so far, Ensemble Stacked Convolution Neural Networks (ES-CNN) showed an empirical impact in improving the performance of FER on static images. However, the existing ES-CNN based FER models trained with features extracted from the entire face, are unable to address the issues of ambient parameters such as pose, illumination, occlusions. To mitigate the problem of reduced performance of ES-CNN on partially occluded faces, a Component based ES-CNN (CES-CNN) is proposed. CES-CNN applies ES-CNN on action units of individual face components such as eyes, eyebrows, nose, cheek, mouth, and glabella as one subnet of the network. Max-Voting based ensemble classifier is used to ensemble the decisions of the subnets in order to obtain the optimized recognition accuracy. The proposed CES-CNN is validated by conducting experiments on benchmark datasets and the performance is compared with the state-of-the-art models. It is observed from the experimental results that the proposed model has a significant enhancement in the recognition accuracy compared to the existing models.","author":[{"dropping-particle":"","family":"Bellamkonda","given":"Sivaiah","non-dropping-particle":"","parse-names":false,"suffix":""},{"dropping-particle":"","family":"Gopalan","given":"N. P.","non-dropping-particle":"","parse-names":false,"suffix":""},{"dropping-particle":"","family":"Mala","given":"C.","non-dropping-particle":"","parse-names":false,"suffix":""},{"dropping-particle":"","family":"Settipalli","given":"Lavanya","non-dropping-particle":"","parse-names":false,"suffix":""}],"container-title":"Cognitive Neurodynamics","id":"ITEM-1","issue":"4","issued":{"date-parts":[["2023","8"]]},"note":"Export Date: 30 April 2025; Cited By: 7","page":"985-1008","title":"Facial expression recognition on partially occluded faces using component based ensemble stacked CNN","type":"article-journal","volume":"17"},"uris":["http://www.mendeley.com/documents/?uuid=df014cd3-0459-4284-82fc-ab6dbad939d9"]}],"mendeley":{"formattedCitation":"[59]","plainTextFormattedCitation":"[59]","previouslyFormattedCitation":"[59]"},"properties":{"noteIndex":0},"schema":"https://github.com/citation-style-language/schema/raw/master/csl-citation.json"}</w:instrText>
            </w:r>
            <w:r w:rsidRPr="004E644B">
              <w:fldChar w:fldCharType="separate"/>
            </w:r>
            <w:r w:rsidR="00AD4F45" w:rsidRPr="00AD4F45">
              <w:rPr>
                <w:noProof/>
              </w:rPr>
              <w:t>[59]</w:t>
            </w:r>
            <w:r w:rsidRPr="004E644B">
              <w:fldChar w:fldCharType="end"/>
            </w:r>
            <w:r w:rsidRPr="004E644B">
              <w:t xml:space="preserve">, </w:t>
            </w:r>
            <w:r w:rsidRPr="004E644B">
              <w:fldChar w:fldCharType="begin" w:fldLock="1"/>
            </w:r>
            <w:r w:rsidR="00E23870">
              <w:instrText>ADDIN CSL_CITATION {"citationItems":[{"id":"ITEM-1","itemData":{"DOI":"10.3390/e24070882","ISSN":"1099-4300","abstract":"Facial expression recognition (FER) in the wild is a challenging task due to some uncontrolled factors such as occlusion, illumination, and pose variation. The current methods perform well in controlled conditions. However, there are still two issues with the in-the-wild FER task: (i) insufficient descriptions of long-range dependency of expression features in the facial information space and (ii) not finely refining subtle inter-classes distinction from multiple expressions in the wild. To overcome the above issues, an end-to-end model for FER, named attention-modulated contextual spatial information network (ACSI-Net), is presented in this paper, with the manner of embedding coordinate attention (CA) modules into a contextual convolutional residual network (CoResNet). Firstly, CoResNet is constituted by arranging contextual convolution (CoConv) blocks of different levels to integrate facial expression features with long-range dependency, which generates a holistic representation of spatial information on facial expression. Then, the CA modules are inserted into different stages of CoResNet, at each of which the subtle information about facial expression acquired from CoConv blocks is first modulated by the corresponding CA module across channels and spatial locations and then flows into the next layer. Finally, to highlight facial regions related to expression, a CA module located at the end of the whole network, which produces attentional masks to multiply by input feature maps, is utilized to focus on salient regions. Different from other models, the ACSI-Net is capable of exploring intrinsic dependencies between features and yielding a discriminative representation for facial expression classification. Extensive experimental results on AffectNet and RAF_DB datasets demonstrate its effectiveness and competitiveness compared to other FER methods.","author":[{"dropping-particle":"","family":"Li","given":"Xue","non-dropping-particle":"","parse-names":false,"suffix":""},{"dropping-particle":"","family":"Zhu","given":"Chunhua","non-dropping-particle":"","parse-names":false,"suffix":""},{"dropping-particle":"","family":"Zhou","given":"Fei","non-dropping-particle":"","parse-names":false,"suffix":""}],"container-title":"Entropy","id":"ITEM-1","issue":"7","issued":{"date-parts":[["2022","6"]]},"note":"Export Date: 30 April 2025; Cited By: 2","page":"882","title":"Facial Expression Recognition: One Attention-Modulated Contextual Spatial Information Network","type":"article-journal","volume":"24"},"uris":["http://www.mendeley.com/documents/?uuid=2eb135be-2372-4fd1-8f7c-e63c14f4e929"]}],"mendeley":{"formattedCitation":"[60]","plainTextFormattedCitation":"[60]","previouslyFormattedCitation":"[60]"},"properties":{"noteIndex":0},"schema":"https://github.com/citation-style-language/schema/raw/master/csl-citation.json"}</w:instrText>
            </w:r>
            <w:r w:rsidRPr="004E644B">
              <w:fldChar w:fldCharType="separate"/>
            </w:r>
            <w:r w:rsidR="00AD4F45" w:rsidRPr="00AD4F45">
              <w:rPr>
                <w:noProof/>
              </w:rPr>
              <w:t>[60]</w:t>
            </w:r>
            <w:r w:rsidRPr="004E644B">
              <w:fldChar w:fldCharType="end"/>
            </w:r>
            <w:r w:rsidRPr="004E644B">
              <w:t xml:space="preserve">, </w:t>
            </w:r>
            <w:r w:rsidRPr="004E644B">
              <w:fldChar w:fldCharType="begin" w:fldLock="1"/>
            </w:r>
            <w:r w:rsidR="00E23870">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61]","plainTextFormattedCitation":"[61]","previouslyFormattedCitation":"[61]"},"properties":{"noteIndex":0},"schema":"https://github.com/citation-style-language/schema/raw/master/csl-citation.json"}</w:instrText>
            </w:r>
            <w:r w:rsidRPr="004E644B">
              <w:fldChar w:fldCharType="separate"/>
            </w:r>
            <w:r w:rsidR="00AD4F45" w:rsidRPr="00AD4F45">
              <w:rPr>
                <w:noProof/>
              </w:rPr>
              <w:t>[61]</w:t>
            </w:r>
            <w:r w:rsidRPr="004E644B">
              <w:fldChar w:fldCharType="end"/>
            </w:r>
            <w:r w:rsidRPr="004E644B">
              <w:t xml:space="preserve">, </w:t>
            </w:r>
            <w:r w:rsidRPr="004E644B">
              <w:fldChar w:fldCharType="begin" w:fldLock="1"/>
            </w:r>
            <w:r w:rsidR="00E23870">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62]","plainTextFormattedCitation":"[62]","previouslyFormattedCitation":"[62]"},"properties":{"noteIndex":0},"schema":"https://github.com/citation-style-language/schema/raw/master/csl-citation.json"}</w:instrText>
            </w:r>
            <w:r w:rsidRPr="004E644B">
              <w:fldChar w:fldCharType="separate"/>
            </w:r>
            <w:r w:rsidR="00AD4F45" w:rsidRPr="00AD4F45">
              <w:rPr>
                <w:noProof/>
              </w:rPr>
              <w:t>[62]</w:t>
            </w:r>
            <w:r w:rsidRPr="004E644B">
              <w:fldChar w:fldCharType="end"/>
            </w:r>
            <w:r w:rsidRPr="004E644B">
              <w:t xml:space="preserve">, </w:t>
            </w:r>
            <w:r w:rsidRPr="004E644B">
              <w:fldChar w:fldCharType="begin" w:fldLock="1"/>
            </w:r>
            <w:r w:rsidR="00E23870">
              <w:instrText>ADDIN CSL_CITATION {"citationItems":[{"id":"ITEM-1","itemData":{"DOI":"10.1016/j.measen.2023.100711","ISSN":"26659174","abstract":"In recent years, many large-scale information systems in the Internet of Things (IoT) can be converted into interdependent sensor networks, such as smart cities, smart medical systems, and industrial Internet systems. The successful application of Facial Expression Recognition in the IoT will make our algorithms faster, more convenient, lower overall costs, providing better business practices, and enhance sustainability. Facial Expression Recognition (FER)is essential to effectively communicate between human and machines. Video facial expression detection is a crucial component for gauging the driver's mood for driver assistance system. The emotions of the driver have a significant role in dictating the behavior of the driver, according to several studies, which can lead to disastrous car crashes. However, criteria affecting the identification of driver emotions with the right kind of monitoring include changes in stance, lighting, and occlusions. Based on the restoration of the blurred facial region, the Driver Facial Expression Emotion Recognition (DFEER) system was developed to address these issues. One of the first things to do when dealing with a sequence of blurred faces is to calculate the optical fluxes between the frames. After that, an optical flow reconstruction using a trained PMVO is performed to fix the occlusion-induced damage (Parallel Multi-Verse Optimizer). The major solutions are randomly split into groups of occluded and non-occluded optical flows using a parallel technique, and the groups discuss their findings after a set number of iterations. After optical flows have been rebuilt, they are used immediately in the classification phase of expression prediction. In this study, Very Deep Convolution Networks (VGGNet) proposed a method for recognising human emotions. Both the CK+ (Cohn-Kanade database) and the KMU-FED (Keimyung University Facial Expression of Drivers) databases are used to carry out the assessments of the classification model's efficacy. Accuracy, recall, precision, and f-measure the effectiveness of the suggested strategy is then evaluated using the findings.","author":[{"dropping-particle":"","family":"Sudha","given":"S. S.","non-dropping-particle":"","parse-names":false,"suffix":""},{"dropping-particle":"","family":"Suganya","given":"S. S.","non-dropping-particle":"","parse-names":false,"suffix":""}],"container-title":"Measurement: Sensors","id":"ITEM-1","issued":{"date-parts":[["2023"]]},"note":"Query date: 2025-05-04 23:18:56","publisher":"Elsevier","title":"On-road driver facial expression emotion recognition with parallel multi-verse optimizer (PMVO) and optical flow reconstruction for partial occlusion in internet of things (IoT)","type":"article-journal","volume":"26"},"uris":["http://www.mendeley.com/documents/?uuid=8284ad04-a5ca-3f91-90d4-5aa4a77e5ee2"]}],"mendeley":{"formattedCitation":"[63]","plainTextFormattedCitation":"[63]","previouslyFormattedCitation":"[63]"},"properties":{"noteIndex":0},"schema":"https://github.com/citation-style-language/schema/raw/master/csl-citation.json"}</w:instrText>
            </w:r>
            <w:r w:rsidRPr="004E644B">
              <w:fldChar w:fldCharType="separate"/>
            </w:r>
            <w:r w:rsidR="00AD4F45" w:rsidRPr="00AD4F45">
              <w:rPr>
                <w:noProof/>
              </w:rPr>
              <w:t>[63]</w:t>
            </w:r>
            <w:r w:rsidRPr="004E644B">
              <w:fldChar w:fldCharType="end"/>
            </w:r>
            <w:r w:rsidRPr="004E644B">
              <w:t xml:space="preserve">, </w:t>
            </w:r>
            <w:r w:rsidRPr="004E644B">
              <w:fldChar w:fldCharType="begin" w:fldLock="1"/>
            </w:r>
            <w:r w:rsidR="00E23870">
              <w:instrText>ADDIN CSL_CITATION {"citationItems":[{"id":"ITEM-1","itemData":{"DOI":"10.1088/2631-8695/ad9fd6","ISSN":"26318695","abstract":"To effectively address the emotional well-being of elderly individuals living alone using of home care robotic systems, it is essential to possess the ability to precisely identify facial expressions within complex domestic settings. Facial expression recognition (FER) in complex environments faces significant challenges due to factors such as facial occlusions. To address this challenge, this paper proposes a method called the Dual-Branch Attention and Multi-Scale Feature Fusion Network (DAMFF-Net). First, we perform feature extraction on facial images and input the resulting feature maps into an improved dual-branch attention fusion module (DBAF) to capture long-range dependencies between different facial regions. Simultaneously, using the residual multi-scale module that we designed, we obtain fine-grained multi-scale features to ensure that both preceding and subsequent feature subsets contain rich scale information. Next, we globally fuse the feature maps from the feature extraction stage with those from the residual multi-scale module to enhance facial expression recognition accuracy in cases where certain facial feature regions are occluded. Finally, we employ decision-level fusion in order to deal with the categorization findings. Experiments were conducted on the RAF-DB, CK+ and AffectNet-7 datasets, and comparative results indicated that the proposed method achieved a respective enhancement of 5.79%, 6.68% and 5.86% in facial expression recognition accuracy.","author":[{"dropping-particle":"","family":"Ge","given":"Changqiang","non-dropping-particle":"","parse-names":false,"suffix":""}],"container-title":"Engineering Research Express","id":"ITEM-1","issue":"4","issued":{"date-parts":[["2024"]]},"note":"Query date: 2025-05-04 23:18:56","publisher":"iopscience.iop.org","title":"Overcoming occlusions in complex environments to achieve robust perception of human emotions","type":"article-journal","volume":"6"},"uris":["http://www.mendeley.com/documents/?uuid=c85b21ad-9193-4300-9e40-f0380a26bb2e"]}],"mendeley":{"formattedCitation":"[64]","plainTextFormattedCitation":"[64]","previouslyFormattedCitation":"[64]"},"properties":{"noteIndex":0},"schema":"https://github.com/citation-style-language/schema/raw/master/csl-citation.json"}</w:instrText>
            </w:r>
            <w:r w:rsidRPr="004E644B">
              <w:fldChar w:fldCharType="separate"/>
            </w:r>
            <w:r w:rsidR="00AD4F45" w:rsidRPr="00AD4F45">
              <w:rPr>
                <w:noProof/>
              </w:rPr>
              <w:t>[64]</w:t>
            </w:r>
            <w:r w:rsidRPr="004E644B">
              <w:fldChar w:fldCharType="end"/>
            </w:r>
            <w:r w:rsidRPr="004E644B">
              <w:t xml:space="preserve">, </w:t>
            </w:r>
            <w:r w:rsidRPr="004E644B">
              <w:fldChar w:fldCharType="begin" w:fldLock="1"/>
            </w:r>
            <w:r w:rsidR="00E23870">
              <w:instrText>ADDIN CSL_CITATION {"citationItems":[{"id":"ITEM-1","itemData":{"DOI":"10.3389/fnbot.2021.763100","ISSN":"16625218","abstract":"Facial expression recognition (FER) in uncontrolled environment is challenging due to various un-constrained conditions. Although existing deep learning-based FER approaches have been quite promising in recognizing frontal faces, they still struggle to accurately identify the facial expressions on the faces that are partly occluded in unconstrained scenarios. To mitigate this issue, we propose a transformer-based FER method (TFE) that is capable of adaptatively focusing on the most important and unoccluded facial regions. TFE is based on the multi-head self-attention mechanism that can flexibly attend to a sequence of image patches to encode the critical cues for FER. Compared with traditional transformer, the novelty of TFE is two-fold: (i) To effectively select the discriminative facial regions, we integrate all the attention weights in various transformer layers into an attention map to guide the network to perceive the important facial regions. (ii) Given an input occluded facial image, we use a decoder to reconstruct the corresponding non-occluded face. Thus, TFE is capable of inferring the occluded regions to better recognize the facial expressions. We evaluate the proposed TFE on the two prevalent in-the-wild facial expression datasets (AffectNet and RAF-DB) and the their modifications with artificial occlusions. Experimental results show that TFE improves the recognition accuracy on both the non-occluded faces and occluded faces. Compared with other state-of-the-art FE methods, TFE obtains consistent improvements. Visualization results show TFE is capable of automatically focusing on the discriminative and non-occluded facial regions for robust FER.","author":[{"dropping-particle":"","family":"Gao","given":"Jixun","non-dropping-particle":"","parse-names":false,"suffix":""},{"dropping-particle":"","family":"Zhao","given":"Yuanyuan","non-dropping-particle":"","parse-names":false,"suffix":""}],"container-title":"Frontiers in Neurorobotics","id":"ITEM-1","issued":{"date-parts":[["2021"]]},"note":"Query date: 2025-05-04 23:18:56","publisher":"frontiersin.org","title":"TFE: A Transformer Architecture for Occlusion Aware Facial Expression Recognition","type":"article-journal","volume":"15"},"uris":["http://www.mendeley.com/documents/?uuid=7c966803-3f8b-37af-9409-7d1f50387d16"]}],"mendeley":{"formattedCitation":"[65]","plainTextFormattedCitation":"[65]","previouslyFormattedCitation":"[65]"},"properties":{"noteIndex":0},"schema":"https://github.com/citation-style-language/schema/raw/master/csl-citation.json"}</w:instrText>
            </w:r>
            <w:r w:rsidRPr="004E644B">
              <w:fldChar w:fldCharType="separate"/>
            </w:r>
            <w:r w:rsidR="00AD4F45" w:rsidRPr="00AD4F45">
              <w:rPr>
                <w:noProof/>
              </w:rPr>
              <w:t>[65]</w:t>
            </w:r>
            <w:r w:rsidRPr="004E644B">
              <w:fldChar w:fldCharType="end"/>
            </w:r>
          </w:p>
        </w:tc>
        <w:tc>
          <w:tcPr>
            <w:cnfStyle w:val="000100000000" w:firstRow="0" w:lastRow="0" w:firstColumn="0" w:lastColumn="1" w:oddVBand="0" w:evenVBand="0" w:oddHBand="0" w:evenHBand="0" w:firstRowFirstColumn="0" w:firstRowLastColumn="0" w:lastRowFirstColumn="0" w:lastRowLastColumn="0"/>
            <w:tcW w:w="802" w:type="dxa"/>
            <w:vAlign w:val="center"/>
          </w:tcPr>
          <w:p w14:paraId="05C79C6A" w14:textId="77777777" w:rsidR="00E757D4" w:rsidRPr="008A5C4F" w:rsidRDefault="00E757D4" w:rsidP="00BA3014">
            <w:pPr>
              <w:pStyle w:val="TableText"/>
              <w:ind w:firstLine="25"/>
              <w:jc w:val="center"/>
              <w:rPr>
                <w:rFonts w:eastAsia="Gulim"/>
                <w:b w:val="0"/>
                <w:bCs w:val="0"/>
              </w:rPr>
            </w:pPr>
            <w:r w:rsidRPr="008A5C4F">
              <w:rPr>
                <w:rFonts w:eastAsia="Gulim"/>
                <w:b w:val="0"/>
                <w:bCs w:val="0"/>
              </w:rPr>
              <w:t>15</w:t>
            </w:r>
          </w:p>
        </w:tc>
      </w:tr>
      <w:tr w:rsidR="00E757D4" w:rsidRPr="00ED36EA" w14:paraId="3784D6C2" w14:textId="77777777" w:rsidTr="00E757D4">
        <w:trPr>
          <w:trHeight w:val="323"/>
        </w:trPr>
        <w:tc>
          <w:tcPr>
            <w:cnfStyle w:val="001000000000" w:firstRow="0" w:lastRow="0" w:firstColumn="1" w:lastColumn="0" w:oddVBand="0" w:evenVBand="0" w:oddHBand="0" w:evenHBand="0" w:firstRowFirstColumn="0" w:firstRowLastColumn="0" w:lastRowFirstColumn="0" w:lastRowLastColumn="0"/>
            <w:tcW w:w="1103" w:type="dxa"/>
            <w:vAlign w:val="center"/>
          </w:tcPr>
          <w:p w14:paraId="7E36769D" w14:textId="77777777" w:rsidR="00E757D4" w:rsidRPr="008A5C4F" w:rsidRDefault="00E757D4" w:rsidP="00BA3014">
            <w:pPr>
              <w:pStyle w:val="TableText"/>
              <w:ind w:firstLine="0"/>
              <w:jc w:val="center"/>
              <w:rPr>
                <w:rFonts w:eastAsia="Gulim"/>
              </w:rPr>
            </w:pPr>
            <w:r w:rsidRPr="008A5C4F">
              <w:rPr>
                <w:rFonts w:eastAsia="Gulim"/>
              </w:rPr>
              <w:t>Q3</w:t>
            </w:r>
          </w:p>
        </w:tc>
        <w:tc>
          <w:tcPr>
            <w:tcW w:w="3107" w:type="dxa"/>
            <w:vAlign w:val="center"/>
          </w:tcPr>
          <w:p w14:paraId="0A715774" w14:textId="11FD6588" w:rsidR="00E757D4" w:rsidRPr="00F61F0B" w:rsidRDefault="00E757D4" w:rsidP="00BA3014">
            <w:pPr>
              <w:pStyle w:val="TableText"/>
              <w:ind w:firstLine="0"/>
              <w:jc w:val="center"/>
              <w:cnfStyle w:val="000000000000" w:firstRow="0" w:lastRow="0" w:firstColumn="0" w:lastColumn="0" w:oddVBand="0" w:evenVBand="0" w:oddHBand="0" w:evenHBand="0" w:firstRowFirstColumn="0" w:firstRowLastColumn="0" w:lastRowFirstColumn="0" w:lastRowLastColumn="0"/>
              <w:rPr>
                <w:rFonts w:eastAsia="Gulim"/>
              </w:rPr>
            </w:pPr>
            <w:r w:rsidRPr="004E644B">
              <w:fldChar w:fldCharType="begin" w:fldLock="1"/>
            </w:r>
            <w:r w:rsidR="00E23870">
              <w:instrText>ADDIN CSL_CITATION {"citationItems":[{"id":"ITEM-1","itemData":{"DOI":"10.3934/ERA.2024124","ISSN":"26881594","abstract":"Facial expression recognition plays a crucial role in human-computer intelligent interaction. Due to the problem of missing facial information caused by face masks, the average accuracy of facial expression recognition algorithms in mask-obscured scenes is relatively low. At present, most deep learning-based facial expression recognition methods primarily focus on global facial features, thus they are less suitable for scenarios where facial expressions are obscured by masks. Therefore, this paper proposes a facial expression recognition method, TransformerKNN (TKNN), which integrates eyebrow and eye state information in mask-obscured scenes. The proposed method utilizes facial feature points in the eyebrow and eye regions to calculate various relative distances and angles, capturing the state information of eyebrows and eyes. Subsequently, the original face images with masks are used to train a Swin-transformer model, and the eyebrow and eye state information is used to train a k-Nearest Neighbor (KNN) model. These models are then fused at the decision layer to achieve automated emotion computation in situations when facial expressions are obscured by masks. The TKNN method offers a novel approach by leveraging both local and global facial features, thereby enhancing the performance of facial expression recognition in mask-obscured scenes. Experimental results demonstrate that the average accuracy of the TKNN method is 85.8% and 70.3%, respectively. This provides better support for facial expression recognition in scenarios when facial information is partially obscured.","author":[{"dropping-particle":"","family":"Zheng","given":"Kun","non-dropping-particle":"","parse-names":false,"suffix":""},{"dropping-particle":"","family":"Tian","given":"Li","non-dropping-particle":"","parse-names":false,"suffix":""},{"dropping-particle":"","family":"Li","given":"Zichong","non-dropping-particle":"","parse-names":false,"suffix":""},{"dropping-particle":"","family":"Li","given":"Hui","non-dropping-particle":"","parse-names":false,"suffix":""},{"dropping-particle":"","family":"Zhang","given":"Junjie","non-dropping-particle":"","parse-names":false,"suffix":""}],"container-title":"Electronic Research Archive","id":"ITEM-1","issue":"4","issued":{"date-parts":[["2024"]]},"note":"Query date: 2025-05-04 23:18:56","page":"2745-2771","publisher":"aimspress.com","title":"Incorporating eyebrow and eye state information for facial expression recognition in mask-obscured scenes","type":"article-journal","volume":"32"},"uris":["http://www.mendeley.com/documents/?uuid=a0bf43e6-2a2b-3d5d-827c-6ee307e24b80"]}],"mendeley":{"formattedCitation":"[66]","plainTextFormattedCitation":"[66]","previouslyFormattedCitation":"[66]"},"properties":{"noteIndex":0},"schema":"https://github.com/citation-style-language/schema/raw/master/csl-citation.json"}</w:instrText>
            </w:r>
            <w:r w:rsidRPr="004E644B">
              <w:fldChar w:fldCharType="separate"/>
            </w:r>
            <w:r w:rsidR="00AD4F45" w:rsidRPr="00AD4F45">
              <w:rPr>
                <w:noProof/>
              </w:rPr>
              <w:t>[66]</w:t>
            </w:r>
            <w:r w:rsidRPr="004E644B">
              <w:fldChar w:fldCharType="end"/>
            </w:r>
          </w:p>
        </w:tc>
        <w:tc>
          <w:tcPr>
            <w:cnfStyle w:val="000100000000" w:firstRow="0" w:lastRow="0" w:firstColumn="0" w:lastColumn="1" w:oddVBand="0" w:evenVBand="0" w:oddHBand="0" w:evenHBand="0" w:firstRowFirstColumn="0" w:firstRowLastColumn="0" w:lastRowFirstColumn="0" w:lastRowLastColumn="0"/>
            <w:tcW w:w="802" w:type="dxa"/>
            <w:vAlign w:val="center"/>
          </w:tcPr>
          <w:p w14:paraId="3934BEB4" w14:textId="77777777" w:rsidR="00E757D4" w:rsidRPr="008A5C4F" w:rsidRDefault="00E757D4" w:rsidP="00BA3014">
            <w:pPr>
              <w:pStyle w:val="TableText"/>
              <w:ind w:firstLine="25"/>
              <w:jc w:val="center"/>
              <w:rPr>
                <w:rFonts w:eastAsia="Gulim"/>
                <w:b w:val="0"/>
                <w:bCs w:val="0"/>
              </w:rPr>
            </w:pPr>
            <w:r w:rsidRPr="008A5C4F">
              <w:rPr>
                <w:rFonts w:eastAsia="Gulim"/>
                <w:b w:val="0"/>
                <w:bCs w:val="0"/>
              </w:rPr>
              <w:t>1</w:t>
            </w:r>
          </w:p>
        </w:tc>
      </w:tr>
    </w:tbl>
    <w:p w14:paraId="3164B639" w14:textId="77777777" w:rsidR="00E757D4" w:rsidRDefault="00E757D4"/>
    <w:p w14:paraId="3C3ED7EB" w14:textId="54AEEEB3" w:rsidR="00981AE2" w:rsidRDefault="00E757D4" w:rsidP="001B6A42">
      <w:pPr>
        <w:pStyle w:val="Heading1"/>
      </w:pPr>
      <w:r>
        <w:t>Result</w:t>
      </w:r>
    </w:p>
    <w:p w14:paraId="50BBD8EC" w14:textId="33BD9923" w:rsidR="00E757D4" w:rsidRDefault="00CB449E" w:rsidP="008A5C4F">
      <w:pPr>
        <w:pStyle w:val="Heading2"/>
        <w:jc w:val="both"/>
      </w:pPr>
      <w:r w:rsidRPr="00BA3014">
        <w:t>R</w:t>
      </w:r>
      <w:r>
        <w:t>Q</w:t>
      </w:r>
      <w:r w:rsidRPr="00BA3014">
        <w:t xml:space="preserve">1: </w:t>
      </w:r>
      <w:r>
        <w:t>W</w:t>
      </w:r>
      <w:r w:rsidRPr="00BA3014">
        <w:t xml:space="preserve">hat types of facial occlusion have a significant impact on the accuracy of </w:t>
      </w:r>
      <w:r>
        <w:t>FER</w:t>
      </w:r>
      <w:r w:rsidRPr="00BA3014">
        <w:t xml:space="preserve"> systems?</w:t>
      </w:r>
    </w:p>
    <w:p w14:paraId="39FDDED2" w14:textId="77777777" w:rsidR="00BA3014" w:rsidRDefault="00BA3014" w:rsidP="00BA3014">
      <w:r>
        <w:t>To address Research Question 1 (RQ1) concerning the types of facial occlusion that substantially affect the accuracy of FER systems, a review was performed on the various types of occlusions examined in the literature. However, based on the analysis of the articles that met the selection criteria, most studies did not explicitly mention the specific types of occlusion addressed.</w:t>
      </w:r>
    </w:p>
    <w:p w14:paraId="3984A368" w14:textId="31AC4891" w:rsidR="00BA3014" w:rsidRDefault="00BA3014" w:rsidP="00BA3014">
      <w:r>
        <w:t xml:space="preserve">Generally, occlusion is mentioned broadly as a disturbance to facial expression detection, without classifying its form or location. Nevertheless, some studies focus on specific types of occlusion, such </w:t>
      </w:r>
      <w:r>
        <w:lastRenderedPageBreak/>
        <w:t xml:space="preserve">as those induced by variations in head pose, glasses, medical masks, or hair, and strive to create methods suited to these circumstances. Table </w:t>
      </w:r>
      <w:r w:rsidR="00AD4F45">
        <w:t>III</w:t>
      </w:r>
      <w:r>
        <w:t xml:space="preserve"> shows the different types of occlusion that this study looked at. Based on Table </w:t>
      </w:r>
      <w:r w:rsidR="00AD4F45">
        <w:t>III</w:t>
      </w:r>
      <w:r>
        <w:t>, the types of occlusion used by researchers to test their proposed methods can be categorized into two types: natural occlusion and synthetic occlusion.</w:t>
      </w:r>
    </w:p>
    <w:p w14:paraId="54D641E1" w14:textId="13911455" w:rsidR="00BA3014" w:rsidRPr="00BA3014" w:rsidRDefault="00BA3014" w:rsidP="00BA3014">
      <w:pPr>
        <w:pStyle w:val="TableTitle"/>
        <w:rPr>
          <w:rFonts w:eastAsia="Gulim"/>
        </w:rPr>
      </w:pPr>
      <w:r w:rsidRPr="00BA3014">
        <w:rPr>
          <w:rFonts w:eastAsia="Gulim"/>
        </w:rPr>
        <w:t>TABLE III</w:t>
      </w:r>
      <w:r>
        <w:rPr>
          <w:rFonts w:eastAsia="Gulim"/>
        </w:rPr>
        <w:t>. Final article result</w:t>
      </w:r>
    </w:p>
    <w:tbl>
      <w:tblPr>
        <w:tblStyle w:val="PlainTable2"/>
        <w:tblW w:w="4834" w:type="dxa"/>
        <w:tblLook w:val="07A0" w:firstRow="1" w:lastRow="0" w:firstColumn="1" w:lastColumn="1" w:noHBand="1" w:noVBand="1"/>
      </w:tblPr>
      <w:tblGrid>
        <w:gridCol w:w="1611"/>
        <w:gridCol w:w="1611"/>
        <w:gridCol w:w="1612"/>
      </w:tblGrid>
      <w:tr w:rsidR="00BA3014" w:rsidRPr="00FA77E1" w14:paraId="51FBE73E" w14:textId="77777777" w:rsidTr="00020DC6">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611" w:type="dxa"/>
            <w:vAlign w:val="center"/>
            <w:hideMark/>
          </w:tcPr>
          <w:p w14:paraId="32380537" w14:textId="77777777" w:rsidR="00BA3014" w:rsidRPr="00FA77E1" w:rsidRDefault="00BA3014" w:rsidP="00BA3014">
            <w:pPr>
              <w:pStyle w:val="TableText"/>
              <w:spacing w:after="0"/>
              <w:ind w:firstLine="0"/>
              <w:jc w:val="center"/>
              <w:rPr>
                <w:rFonts w:eastAsia="Gulim"/>
              </w:rPr>
            </w:pPr>
            <w:r w:rsidRPr="00FA77E1">
              <w:rPr>
                <w:rFonts w:eastAsia="Gulim"/>
              </w:rPr>
              <w:t>Occlusion</w:t>
            </w:r>
          </w:p>
        </w:tc>
        <w:tc>
          <w:tcPr>
            <w:tcW w:w="1611" w:type="dxa"/>
            <w:vAlign w:val="center"/>
            <w:hideMark/>
          </w:tcPr>
          <w:p w14:paraId="2A2CEA8B" w14:textId="77777777" w:rsidR="00BA3014" w:rsidRPr="00FA77E1" w:rsidRDefault="00BA3014" w:rsidP="00BA3014">
            <w:pPr>
              <w:pStyle w:val="TableText"/>
              <w:spacing w:after="0"/>
              <w:ind w:firstLine="0"/>
              <w:jc w:val="center"/>
              <w:cnfStyle w:val="100000000000" w:firstRow="1" w:lastRow="0" w:firstColumn="0" w:lastColumn="0" w:oddVBand="0" w:evenVBand="0" w:oddHBand="0" w:evenHBand="0" w:firstRowFirstColumn="0" w:firstRowLastColumn="0" w:lastRowFirstColumn="0" w:lastRowLastColumn="0"/>
              <w:rPr>
                <w:rFonts w:eastAsia="Gulim"/>
              </w:rPr>
            </w:pPr>
            <w:r w:rsidRPr="00FA77E1">
              <w:rPr>
                <w:rFonts w:eastAsia="Gulim"/>
              </w:rPr>
              <w:t>Type of Occlusion Data</w:t>
            </w:r>
          </w:p>
        </w:tc>
        <w:tc>
          <w:tcPr>
            <w:cnfStyle w:val="000100000000" w:firstRow="0" w:lastRow="0" w:firstColumn="0" w:lastColumn="1" w:oddVBand="0" w:evenVBand="0" w:oddHBand="0" w:evenHBand="0" w:firstRowFirstColumn="0" w:firstRowLastColumn="0" w:lastRowFirstColumn="0" w:lastRowLastColumn="0"/>
            <w:tcW w:w="1612" w:type="dxa"/>
            <w:vAlign w:val="center"/>
          </w:tcPr>
          <w:p w14:paraId="182EAEFD" w14:textId="77777777" w:rsidR="00BA3014" w:rsidRPr="00FA77E1" w:rsidRDefault="00BA3014" w:rsidP="00BA3014">
            <w:pPr>
              <w:pStyle w:val="TableText"/>
              <w:spacing w:after="0"/>
              <w:ind w:firstLine="0"/>
              <w:jc w:val="center"/>
              <w:rPr>
                <w:rFonts w:eastAsia="Gulim"/>
              </w:rPr>
            </w:pPr>
            <w:r w:rsidRPr="00FA77E1">
              <w:rPr>
                <w:rFonts w:eastAsia="Gulim"/>
              </w:rPr>
              <w:t>Paper</w:t>
            </w:r>
          </w:p>
        </w:tc>
      </w:tr>
      <w:tr w:rsidR="00020DC6" w:rsidRPr="00BA3014" w14:paraId="53A6186D" w14:textId="77777777" w:rsidTr="00020DC6">
        <w:trPr>
          <w:trHeight w:val="391"/>
        </w:trPr>
        <w:tc>
          <w:tcPr>
            <w:cnfStyle w:val="001000000000" w:firstRow="0" w:lastRow="0" w:firstColumn="1" w:lastColumn="0" w:oddVBand="0" w:evenVBand="0" w:oddHBand="0" w:evenHBand="0" w:firstRowFirstColumn="0" w:firstRowLastColumn="0" w:lastRowFirstColumn="0" w:lastRowLastColumn="0"/>
            <w:tcW w:w="1611" w:type="dxa"/>
            <w:vAlign w:val="center"/>
          </w:tcPr>
          <w:p w14:paraId="47E30C5D" w14:textId="77777777" w:rsidR="00BA3014" w:rsidRPr="00020DC6" w:rsidRDefault="00BA3014" w:rsidP="00BA3014">
            <w:pPr>
              <w:pStyle w:val="TableText"/>
              <w:spacing w:after="0"/>
              <w:ind w:firstLine="0"/>
              <w:jc w:val="center"/>
              <w:rPr>
                <w:rFonts w:eastAsia="Gulim"/>
                <w:b w:val="0"/>
                <w:bCs w:val="0"/>
              </w:rPr>
            </w:pPr>
            <w:r w:rsidRPr="00020DC6">
              <w:rPr>
                <w:rFonts w:eastAsia="Gulim"/>
                <w:b w:val="0"/>
                <w:bCs w:val="0"/>
              </w:rPr>
              <w:t>Head Pose Variation</w:t>
            </w:r>
          </w:p>
        </w:tc>
        <w:tc>
          <w:tcPr>
            <w:tcW w:w="1611" w:type="dxa"/>
            <w:vAlign w:val="center"/>
          </w:tcPr>
          <w:p w14:paraId="6C5E39A1" w14:textId="77777777" w:rsidR="00BA3014" w:rsidRPr="00BA3014" w:rsidRDefault="00BA3014" w:rsidP="00BA3014">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rPr>
                <w:rFonts w:eastAsia="Gulim"/>
              </w:rPr>
            </w:pPr>
            <w:r w:rsidRPr="00BA3014">
              <w:rPr>
                <w:rFonts w:eastAsia="Gulim"/>
              </w:rPr>
              <w:t>Natural</w:t>
            </w:r>
          </w:p>
        </w:tc>
        <w:tc>
          <w:tcPr>
            <w:cnfStyle w:val="000100000000" w:firstRow="0" w:lastRow="0" w:firstColumn="0" w:lastColumn="1" w:oddVBand="0" w:evenVBand="0" w:oddHBand="0" w:evenHBand="0" w:firstRowFirstColumn="0" w:firstRowLastColumn="0" w:lastRowFirstColumn="0" w:lastRowLastColumn="0"/>
            <w:tcW w:w="1612" w:type="dxa"/>
            <w:vAlign w:val="center"/>
          </w:tcPr>
          <w:p w14:paraId="344845AF" w14:textId="42E26343" w:rsidR="00BA3014" w:rsidRPr="00BA3014" w:rsidRDefault="00BA3014" w:rsidP="00BA3014">
            <w:pPr>
              <w:pStyle w:val="TableText"/>
              <w:spacing w:after="0"/>
              <w:ind w:firstLine="0"/>
              <w:jc w:val="center"/>
              <w:rPr>
                <w:b w:val="0"/>
                <w:bCs w:val="0"/>
              </w:rPr>
            </w:pPr>
            <w:r w:rsidRPr="00BA3014">
              <w:fldChar w:fldCharType="begin" w:fldLock="1"/>
            </w:r>
            <w:r w:rsidR="00E23870">
              <w:rPr>
                <w:b w:val="0"/>
                <w:bCs w:val="0"/>
              </w:rPr>
              <w:instrText>ADDIN CSL_CITATION {"citationItems":[{"id":"ITEM-1","itemData":{"DOI":"10.1109/TCDS.2022.3157772","ISSN":"23798939","abstract":"Facial expression recognition (FER) in the wild unavoidably suffers from the effects of face posture, illumination, and partial occlusion. In this article, we attempt to alleviate the above negative effects and improve the performance of FER in the wild based on 3-D face feature reconstruction and learning. Three-dimensional face reconstruction not only can effectively make up for the facial apparent information missing inform a 2-D face images but can also extract accurate 3-D facial geometric information in self-occlusion and extreme illumination scenarios. Therefore, we propose a novel end-to-end trainable 3-D face feature reconstruction and learning network (3-DF-RLN) is proposed for FER in the wild. In 3-DF-RLN, the 2-D implicitly frontalized face apparent data and 3-D facial landmarks are reconstructed by a 3-D face reconstruction module and input to two feature extraction pathways. The appearance pathway learns apparent features from the reconstructed 2-D face apparent data using a convolutional neural network. The geometry pathway learns the geometric features from the reconstructed 3-D facial landmarks using a graph convolutional network. Finally, FER is achieved via the fusion of the two pathways. Extensive experiments were conducted to evaluate the proposed method with three benchmark databases, including Multi-PIE, RAF-DB, and AffectNet. The results show that the proposed 3-DF-RLN model has better FER performance, both in the lab and in the wild. In addition, the face graph from the geometry pathway reveals the correlations between facial landmarks in FER.","author":[{"dropping-particle":"","family":"Sun","given":"Ning","non-dropping-particle":"","parse-names":false,"suffix":""},{"dropping-particle":"","family":"Tao","given":"Jianglong","non-dropping-particle":"","parse-names":false,"suffix":""},{"dropping-particle":"","family":"Liu","given":"Jixin","non-dropping-particle":"","parse-names":false,"suffix":""},{"dropping-particle":"","family":"Sun","given":"Haian","non-dropping-particle":"","parse-names":false,"suffix":""},{"dropping-particle":"","family":"Han","given":"Guang","non-dropping-particle":"","parse-names":false,"suffix":""}],"container-title":"IEEE Transactions on Cognitive and Developmental Systems","id":"ITEM-1","issue":"1","issued":{"date-parts":[["2023"]]},"note":"Query date: 2025-05-04 23:18:56","page":"298-309","publisher":"ieeexplore.ieee.org","title":"3-D Facial Feature Reconstruction and Learning Network for Facial Expression Recognition in the Wild","type":"article-journal","volume":"15"},"uris":["http://www.mendeley.com/documents/?uuid=5b59b81a-7ee7-4444-9dc3-92d874298102"]}],"mendeley":{"formattedCitation":"[5]","plainTextFormattedCitation":"[5]","previouslyFormattedCitation":"[5]"},"properties":{"noteIndex":0},"schema":"https://github.com/citation-style-language/schema/raw/master/csl-citation.json"}</w:instrText>
            </w:r>
            <w:r w:rsidRPr="00BA3014">
              <w:fldChar w:fldCharType="separate"/>
            </w:r>
            <w:r w:rsidR="00AD4F45" w:rsidRPr="00AD4F45">
              <w:rPr>
                <w:b w:val="0"/>
                <w:bCs w:val="0"/>
                <w:noProof/>
              </w:rPr>
              <w:t>[5]</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1016/j.jksuci.2021.06.012","ISSN":"22131248","abstract":"Automatic facial emotion recognition in real-world situations like partial occlusions, varying head poses and illumination conditions are challenging to the machine learning community. The main reason is the lack of sufficient samples with the aforementioned conditions in the baseline datasets which throws difficulty in training a well performing machine learning or deep learning model. To overcome this challenge, we have adopted the concept of meta-learning. Meta-learning using prototypical networks (metric-based meta-learning) has been proven to be well-fit for few-shot problems without severe overfitting. We leverage the quick adaptation power of prototypical networks for emotion recognition in the scarcity of such diverse samples. We have used CMU Multi-PIE dataset which contains images with partial occlusions, varying head-poses and illumination levels for training and evaluating the model. For testing the adaptability of the system to intra-class and inter-dataset variations, AffectNet face database images have been used. The proposed method is named as ERMOPI (Emotion Recognition using Meta-learning across Occlusion, Pose and Illumination) which performs emotion recognition from facial expressions using meta-learning approach for still images and it is robust to partial occlusions, varying head poses and illumination levels which is the novelty of this work. The key benefit is the usage of less number of training samples compared to the existing work in emotion recognition and achieved comparable results with the state-of-the-art approaches. The proposed method achieved 90% accuracy for CMU Multi-PIE database images and 68% accuracy for AffectNet database images.","author":[{"dropping-particle":"","family":"Kuruvayil","given":"Soumya","non-dropping-particle":"","parse-names":false,"suffix":""},{"dropping-particle":"","family":"Palaniswamy","given":"Suja","non-dropping-particle":"","parse-names":false,"suffix":""}],"container-title":"Journal of King Saud University - Computer and Information Sciences","id":"ITEM-1","issue":"9","issued":{"date-parts":[["2022"]]},"note":"From Duplicate 2 (Emotion recognition from facial images with simultaneous occlusion, pose and illumination variations using meta-learning - Kuruvayil, Soumya; Palaniswamy, Suja)\n\nFrom Duplicate 1 (Emotion recognition from facial images with simultaneous occlusion, pose and illumination variations using meta-learning - Kuruvayil, Soumya; Palaniswamy, Suja)\n\nCited by: 62; All Open Access, Gold Open Access","page":"7271-7282","publisher":"The Authors","title":"Emotion recognition from facial images with simultaneous occlusion, pose and illumination variations using meta-learning","type":"article-journal","volume":"34"},"uris":["http://www.mendeley.com/documents/?uuid=1fd07e53-47a8-4b83-b43a-6da617b56f49"]}],"mendeley":{"formattedCitation":"[18]","plainTextFormattedCitation":"[18]","previouslyFormattedCitation":"[18]"},"properties":{"noteIndex":0},"schema":"https://github.com/citation-style-language/schema/raw/master/csl-citation.json"}</w:instrText>
            </w:r>
            <w:r w:rsidRPr="00BA3014">
              <w:fldChar w:fldCharType="separate"/>
            </w:r>
            <w:r w:rsidR="00AD4F45" w:rsidRPr="00AD4F45">
              <w:rPr>
                <w:b w:val="0"/>
                <w:bCs w:val="0"/>
                <w:noProof/>
              </w:rPr>
              <w:t>[18]</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3390/s23156799","ISSN":"14248220","PMID":"37571582","abstract":"Facial expressions help individuals convey their emotions. In recent years, thanks to the development of computer vision technology, facial expression recognition (FER) has become a research hotspot and made remarkable progress. However, human faces in real-world environments are affected by various unfavorable factors, such as facial occlusion and head pose changes, which are seldom encountered in controlled laboratory settings. These factors often lead to a reduction in expression recognition accuracy. Inspired by the recent success of transformers in many computer vision tasks, we propose a model called the fine-tuned channel–spatial attention transformer (FT-CSAT) to improve the accuracy of recognition of FER in the wild. FT-CSAT consists of two crucial components: channel–spatial attention module and fine-tuning module. In the channel–spatial attention module, the feature map is input into the channel attention module and the spatial attention module sequentially. The final output feature map will effectively incorporate both channel information and spatial information. Consequently, the network becomes adept at focusing on relevant and meaningful features associated with facial expressions. To further improve the model’s performance while controlling the number of excessive parameters, we employ a fine-tuning method. Extensive experimental results demonstrate that our FT-CSAT outperforms the state-of-the-art methods on two benchmark datasets: RAF-DB and FERPlus. The achieved recognition accuracy is 88.61% and 89.26%, respectively. Furthermore, to evaluate the robustness of FT-CSAT in the case of facial occlusion and head pose changes, we take tests on Occlusion-RAF-DB and Pose-RAF-DB data sets, and the results also show that the superior recognition performance of the proposed method under such conditions.","author":[{"dropping-particle":"","family":"Yao","given":"Huang","non-dropping-particle":"","parse-names":false,"suffix":""},{"dropping-particle":"","family":"Yang","given":"Xiaomeng","non-dropping-particle":"","parse-names":false,"suffix":""},{"dropping-particle":"","family":"Chen","given":"Di","non-dropping-particle":"","parse-names":false,"suffix":""},{"dropping-particle":"","family":"Wang","given":"Zhao","non-dropping-particle":"","parse-names":false,"suffix":""},{"dropping-particle":"","family":"Tian","given":"Yuan","non-dropping-particle":"","parse-names":false,"suffix":""}],"container-title":"Sensors","id":"ITEM-1","issue":"15","issued":{"date-parts":[["2023","7"]]},"note":"Export Date: 30 April 2025; Cited By: 5","page":"6799","title":"Facial Expression Recognition Based on Fine-Tuned Channel–Spatial Attention Transformer","type":"article-journal","volume":"23"},"uris":["http://www.mendeley.com/documents/?uuid=c6de15d0-3544-47da-8814-afecf271c728"]}],"mendeley":{"formattedCitation":"[22]","plainTextFormattedCitation":"[22]","previouslyFormattedCitation":"[22]"},"properties":{"noteIndex":0},"schema":"https://github.com/citation-style-language/schema/raw/master/csl-citation.json"}</w:instrText>
            </w:r>
            <w:r w:rsidRPr="00BA3014">
              <w:fldChar w:fldCharType="separate"/>
            </w:r>
            <w:r w:rsidR="00AD4F45" w:rsidRPr="00AD4F45">
              <w:rPr>
                <w:b w:val="0"/>
                <w:bCs w:val="0"/>
                <w:noProof/>
              </w:rPr>
              <w:t>[22]</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32604/cmes.2023.031040","ISSN":"15261506","abstract":"Pose-invariant facial expression recognition (FER) is an active but challenging research topic in computer vision. Especially with the involvement of diverse observation angles, FER makes the training parameter models inconsistent from one view to another. This study develops a deep global multiple-scale and local patches attention (GMS-LPA) dual-branch network for pose-invariant FER to weaken the influence of pose variation and self-occlusion on recognition accuracy. In this research, the designed GMS-LPA network contains four main parts, i.e., the feature extraction module, the global multiple-scale (GMS) module, the local patches attention (LPA) module, and the model-level fusion model. The feature extraction module is designed to extract and normalize texture information to the same size. The GMS model can extract deep global features with different receptive fields, releasing the sensitivity of deeper convolution layers to pose-variant and self-occlusion. The LPA module is built to force the network to focus on local salient features, which can lower the effect of pose variation and self-occlusion on recognition results. Subsequently, the extracted features are fused with a model-level strategy to improve recognition accuracy. Extensive experiments were conducted on four public databases, and the recognition results demonstrated the feasibility and validity of the proposed methods.","author":[{"dropping-particle":"","family":"Liu","given":"Chaoji","non-dropping-particle":"","parse-names":false,"suffix":""},{"dropping-particle":"","family":"Liu","given":"Xingqiao","non-dropping-particle":"","parse-names":false,"suffix":""},{"dropping-particle":"","family":"Chen","given":"Chong","non-dropping-particle":"","parse-names":false,"suffix":""},{"dropping-particle":"","family":"Zhou","given":"Kang","non-dropping-particle":"","parse-names":false,"suffix":""}],"container-title":"CMES - Computer Modeling in Engineering and Sciences","id":"ITEM-1","issue":"1","issued":{"date-parts":[["2023"]]},"note":"Cited by: 1; All Open Access, Hybrid Gold Open Access","page":"405-440","title":"Deep Global Multiple-Scale and Local Patches Attention Dual-Branch Network for Pose-Invariant Facial Expression Recognition","type":"article-journal","volume":"139"},"uris":["http://www.mendeley.com/documents/?uuid=14caa303-3c10-45cf-a5f1-523a95219f7a"]}],"mendeley":{"formattedCitation":"[54]","plainTextFormattedCitation":"[54]","previouslyFormattedCitation":"[54]"},"properties":{"noteIndex":0},"schema":"https://github.com/citation-style-language/schema/raw/master/csl-citation.json"}</w:instrText>
            </w:r>
            <w:r w:rsidRPr="00BA3014">
              <w:fldChar w:fldCharType="separate"/>
            </w:r>
            <w:r w:rsidR="00AD4F45" w:rsidRPr="00AD4F45">
              <w:rPr>
                <w:b w:val="0"/>
                <w:bCs w:val="0"/>
                <w:noProof/>
              </w:rPr>
              <w:t>[54]</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3390/app14156471","ISSN":"20763417","abstract":"Facial expression recognition has wide application prospects in many occasions. Due to the complexity and variability of facial expressions, facial expression recognition has become a very challenging research topic. This paper proposes a Vision Transformer expression recognition method based on hybrid local attention (HLA-ViT). The network adopts a dual-stream structure. One stream extracts the hybrid local features and the other stream extracts the global contextual features. These two streams constitute a global–local fusion attention. The hybrid local attention module is proposed to enhance the network’s robustness to face occlusion and head pose variations. The convolutional neural network is combined with the hybrid local attention module to obtain feature maps with local prominent information. Robust features are then captured by the ViT from the global perspective of the visual sequence context. Finally, the decision-level fusion mechanism fuses the expression features with local prominent information, adding complementary information to enhance the network’s recognition performance and robustness against interference factors such as occlusion and head posture changes in natural scenes. Extensive experiments demonstrate that our HLA-ViT network achieves an excellent performance with 90.45% on RAF-DB, 90.13% on FERPlus, and 65.07% on AffectNet.","author":[{"dropping-particle":"","family":"Tian","given":"Yuan","non-dropping-particle":"","parse-names":false,"suffix":""},{"dropping-particle":"","family":"Zhu","given":"Jingxuan","non-dropping-particle":"","parse-names":false,"suffix":""},{"dropping-particle":"","family":"Yao","given":"Huang","non-dropping-particle":"","parse-names":false,"suffix":""},{"dropping-particle":"","family":"Chen","given":"Di","non-dropping-particle":"","parse-names":false,"suffix":""}],"container-title":"Applied Sciences (Switzerland)","id":"ITEM-1","issue":"15","issued":{"date-parts":[["2024"]]},"note":"Query date: 2025-05-04 23:18:56","publisher":"mdpi.com","title":"Facial Expression Recognition Based on Vision Transformer with Hybrid Local Attention","type":"article-journal","volume":"14"},"uris":["http://www.mendeley.com/documents/?uuid=39cc1234-6eed-4b78-ae5c-879f32e679cf"]}],"mendeley":{"formattedCitation":"[57]","plainTextFormattedCitation":"[57]","previouslyFormattedCitation":"[57]"},"properties":{"noteIndex":0},"schema":"https://github.com/citation-style-language/schema/raw/master/csl-citation.json"}</w:instrText>
            </w:r>
            <w:r w:rsidRPr="00BA3014">
              <w:fldChar w:fldCharType="separate"/>
            </w:r>
            <w:r w:rsidR="00AD4F45" w:rsidRPr="00AD4F45">
              <w:rPr>
                <w:b w:val="0"/>
                <w:bCs w:val="0"/>
                <w:noProof/>
              </w:rPr>
              <w:t>[57]</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61]","plainTextFormattedCitation":"[61]","previouslyFormattedCitation":"[61]"},"properties":{"noteIndex":0},"schema":"https://github.com/citation-style-language/schema/raw/master/csl-citation.json"}</w:instrText>
            </w:r>
            <w:r w:rsidRPr="00BA3014">
              <w:fldChar w:fldCharType="separate"/>
            </w:r>
            <w:r w:rsidR="00AD4F45" w:rsidRPr="00AD4F45">
              <w:rPr>
                <w:b w:val="0"/>
                <w:bCs w:val="0"/>
                <w:noProof/>
              </w:rPr>
              <w:t>[61]</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62]","plainTextFormattedCitation":"[62]","previouslyFormattedCitation":"[62]"},"properties":{"noteIndex":0},"schema":"https://github.com/citation-style-language/schema/raw/master/csl-citation.json"}</w:instrText>
            </w:r>
            <w:r w:rsidRPr="00BA3014">
              <w:fldChar w:fldCharType="separate"/>
            </w:r>
            <w:r w:rsidR="00AD4F45" w:rsidRPr="00AD4F45">
              <w:rPr>
                <w:b w:val="0"/>
                <w:bCs w:val="0"/>
                <w:noProof/>
              </w:rPr>
              <w:t>[62]</w:t>
            </w:r>
            <w:r w:rsidRPr="00BA3014">
              <w:fldChar w:fldCharType="end"/>
            </w:r>
          </w:p>
        </w:tc>
      </w:tr>
      <w:tr w:rsidR="00020DC6" w:rsidRPr="00BA3014" w14:paraId="51581432" w14:textId="77777777" w:rsidTr="00020DC6">
        <w:trPr>
          <w:trHeight w:val="391"/>
        </w:trPr>
        <w:tc>
          <w:tcPr>
            <w:cnfStyle w:val="001000000000" w:firstRow="0" w:lastRow="0" w:firstColumn="1" w:lastColumn="0" w:oddVBand="0" w:evenVBand="0" w:oddHBand="0" w:evenHBand="0" w:firstRowFirstColumn="0" w:firstRowLastColumn="0" w:lastRowFirstColumn="0" w:lastRowLastColumn="0"/>
            <w:tcW w:w="1611" w:type="dxa"/>
            <w:vAlign w:val="center"/>
          </w:tcPr>
          <w:p w14:paraId="2603DCE0" w14:textId="77777777" w:rsidR="00BA3014" w:rsidRPr="00020DC6" w:rsidRDefault="00BA3014" w:rsidP="00BA3014">
            <w:pPr>
              <w:pStyle w:val="TableText"/>
              <w:spacing w:after="0"/>
              <w:ind w:firstLine="0"/>
              <w:jc w:val="center"/>
              <w:rPr>
                <w:rFonts w:eastAsia="Gulim"/>
                <w:b w:val="0"/>
                <w:bCs w:val="0"/>
              </w:rPr>
            </w:pPr>
            <w:r w:rsidRPr="00020DC6">
              <w:rPr>
                <w:rFonts w:eastAsia="Gulim"/>
                <w:b w:val="0"/>
                <w:bCs w:val="0"/>
              </w:rPr>
              <w:t>Illumination Variation</w:t>
            </w:r>
          </w:p>
        </w:tc>
        <w:tc>
          <w:tcPr>
            <w:tcW w:w="1611" w:type="dxa"/>
            <w:vAlign w:val="center"/>
          </w:tcPr>
          <w:p w14:paraId="7D3D3797" w14:textId="77777777" w:rsidR="00BA3014" w:rsidRPr="00BA3014" w:rsidRDefault="00BA3014" w:rsidP="00BA3014">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rPr>
                <w:rFonts w:eastAsia="Gulim"/>
              </w:rPr>
            </w:pPr>
            <w:r w:rsidRPr="00BA3014">
              <w:rPr>
                <w:rFonts w:eastAsia="Gulim"/>
              </w:rPr>
              <w:t>Natural</w:t>
            </w:r>
          </w:p>
        </w:tc>
        <w:tc>
          <w:tcPr>
            <w:cnfStyle w:val="000100000000" w:firstRow="0" w:lastRow="0" w:firstColumn="0" w:lastColumn="1" w:oddVBand="0" w:evenVBand="0" w:oddHBand="0" w:evenHBand="0" w:firstRowFirstColumn="0" w:firstRowLastColumn="0" w:lastRowFirstColumn="0" w:lastRowLastColumn="0"/>
            <w:tcW w:w="1612" w:type="dxa"/>
            <w:vAlign w:val="center"/>
          </w:tcPr>
          <w:p w14:paraId="308AA13B" w14:textId="3EA4F9D7" w:rsidR="00BA3014" w:rsidRPr="00BA3014" w:rsidRDefault="00BA3014" w:rsidP="00BA3014">
            <w:pPr>
              <w:pStyle w:val="TableText"/>
              <w:spacing w:after="0"/>
              <w:ind w:firstLine="0"/>
              <w:jc w:val="center"/>
              <w:rPr>
                <w:rFonts w:eastAsia="Gulim"/>
                <w:b w:val="0"/>
                <w:bCs w:val="0"/>
              </w:rPr>
            </w:pPr>
            <w:r w:rsidRPr="00BA3014">
              <w:fldChar w:fldCharType="begin" w:fldLock="1"/>
            </w:r>
            <w:r w:rsidR="00E23870">
              <w:rPr>
                <w:b w:val="0"/>
                <w:bCs w:val="0"/>
              </w:rPr>
              <w:instrText>ADDIN CSL_CITATION {"citationItems":[{"id":"ITEM-1","itemData":{"DOI":"10.1016/j.jksuci.2021.06.012","ISSN":"22131248","abstract":"Automatic facial emotion recognition in real-world situations like partial occlusions, varying head poses and illumination conditions are challenging to the machine learning community. The main reason is the lack of sufficient samples with the aforementioned conditions in the baseline datasets which throws difficulty in training a well performing machine learning or deep learning model. To overcome this challenge, we have adopted the concept of meta-learning. Meta-learning using prototypical networks (metric-based meta-learning) has been proven to be well-fit for few-shot problems without severe overfitting. We leverage the quick adaptation power of prototypical networks for emotion recognition in the scarcity of such diverse samples. We have used CMU Multi-PIE dataset which contains images with partial occlusions, varying head-poses and illumination levels for training and evaluating the model. For testing the adaptability of the system to intra-class and inter-dataset variations, AffectNet face database images have been used. The proposed method is named as ERMOPI (Emotion Recognition using Meta-learning across Occlusion, Pose and Illumination) which performs emotion recognition from facial expressions using meta-learning approach for still images and it is robust to partial occlusions, varying head poses and illumination levels which is the novelty of this work. The key benefit is the usage of less number of training samples compared to the existing work in emotion recognition and achieved comparable results with the state-of-the-art approaches. The proposed method achieved 90% accuracy for CMU Multi-PIE database images and 68% accuracy for AffectNet database images.","author":[{"dropping-particle":"","family":"Kuruvayil","given":"Soumya","non-dropping-particle":"","parse-names":false,"suffix":""},{"dropping-particle":"","family":"Palaniswamy","given":"Suja","non-dropping-particle":"","parse-names":false,"suffix":""}],"container-title":"Journal of King Saud University - Computer and Information Sciences","id":"ITEM-1","issue":"9","issued":{"date-parts":[["2022"]]},"note":"From Duplicate 2 (Emotion recognition from facial images with simultaneous occlusion, pose and illumination variations using meta-learning - Kuruvayil, Soumya; Palaniswamy, Suja)\n\nFrom Duplicate 1 (Emotion recognition from facial images with simultaneous occlusion, pose and illumination variations using meta-learning - Kuruvayil, Soumya; Palaniswamy, Suja)\n\nCited by: 62; All Open Access, Gold Open Access","page":"7271-7282","publisher":"The Authors","title":"Emotion recognition from facial images with simultaneous occlusion, pose and illumination variations using meta-learning","type":"article-journal","volume":"34"},"uris":["http://www.mendeley.com/documents/?uuid=1fd07e53-47a8-4b83-b43a-6da617b56f49"]}],"mendeley":{"formattedCitation":"[18]","plainTextFormattedCitation":"[18]","previouslyFormattedCitation":"[18]"},"properties":{"noteIndex":0},"schema":"https://github.com/citation-style-language/schema/raw/master/csl-citation.json"}</w:instrText>
            </w:r>
            <w:r w:rsidRPr="00BA3014">
              <w:fldChar w:fldCharType="separate"/>
            </w:r>
            <w:r w:rsidR="00AD4F45" w:rsidRPr="00AD4F45">
              <w:rPr>
                <w:b w:val="0"/>
                <w:bCs w:val="0"/>
                <w:noProof/>
              </w:rPr>
              <w:t>[18]</w:t>
            </w:r>
            <w:r w:rsidRPr="00BA3014">
              <w:fldChar w:fldCharType="end"/>
            </w:r>
          </w:p>
        </w:tc>
      </w:tr>
      <w:tr w:rsidR="00020DC6" w:rsidRPr="00BA3014" w14:paraId="7D0B7B6F" w14:textId="77777777" w:rsidTr="00020DC6">
        <w:trPr>
          <w:trHeight w:val="391"/>
        </w:trPr>
        <w:tc>
          <w:tcPr>
            <w:cnfStyle w:val="001000000000" w:firstRow="0" w:lastRow="0" w:firstColumn="1" w:lastColumn="0" w:oddVBand="0" w:evenVBand="0" w:oddHBand="0" w:evenHBand="0" w:firstRowFirstColumn="0" w:firstRowLastColumn="0" w:lastRowFirstColumn="0" w:lastRowLastColumn="0"/>
            <w:tcW w:w="1611" w:type="dxa"/>
            <w:vAlign w:val="center"/>
          </w:tcPr>
          <w:p w14:paraId="3B0BB21C" w14:textId="77777777" w:rsidR="00BA3014" w:rsidRPr="00020DC6" w:rsidRDefault="00BA3014" w:rsidP="00020DC6">
            <w:pPr>
              <w:pStyle w:val="TableText"/>
              <w:spacing w:after="0"/>
              <w:ind w:firstLine="0"/>
              <w:jc w:val="center"/>
              <w:rPr>
                <w:rFonts w:eastAsia="Gulim"/>
                <w:b w:val="0"/>
                <w:bCs w:val="0"/>
              </w:rPr>
            </w:pPr>
            <w:r w:rsidRPr="00020DC6">
              <w:rPr>
                <w:rFonts w:eastAsia="Gulim"/>
                <w:b w:val="0"/>
                <w:bCs w:val="0"/>
              </w:rPr>
              <w:t>Occlusion in NFPA Context</w:t>
            </w:r>
          </w:p>
        </w:tc>
        <w:tc>
          <w:tcPr>
            <w:tcW w:w="1611" w:type="dxa"/>
            <w:vAlign w:val="center"/>
          </w:tcPr>
          <w:p w14:paraId="4ABC9DE2" w14:textId="77777777" w:rsidR="00BA3014" w:rsidRPr="00BA3014" w:rsidRDefault="00BA3014" w:rsidP="00BA3014">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rPr>
                <w:rFonts w:eastAsia="Gulim"/>
              </w:rPr>
            </w:pPr>
            <w:r w:rsidRPr="00BA3014">
              <w:rPr>
                <w:rFonts w:eastAsia="Gulim"/>
              </w:rPr>
              <w:t>Natural</w:t>
            </w:r>
          </w:p>
        </w:tc>
        <w:tc>
          <w:tcPr>
            <w:cnfStyle w:val="000100000000" w:firstRow="0" w:lastRow="0" w:firstColumn="0" w:lastColumn="1" w:oddVBand="0" w:evenVBand="0" w:oddHBand="0" w:evenHBand="0" w:firstRowFirstColumn="0" w:firstRowLastColumn="0" w:lastRowFirstColumn="0" w:lastRowLastColumn="0"/>
            <w:tcW w:w="1612" w:type="dxa"/>
            <w:vAlign w:val="center"/>
          </w:tcPr>
          <w:p w14:paraId="4101CC68" w14:textId="2F3BE632" w:rsidR="00BA3014" w:rsidRPr="00BA3014" w:rsidRDefault="00BA3014" w:rsidP="00BA3014">
            <w:pPr>
              <w:pStyle w:val="TableText"/>
              <w:spacing w:after="0"/>
              <w:ind w:firstLine="0"/>
              <w:jc w:val="center"/>
              <w:rPr>
                <w:rFonts w:eastAsia="Gulim"/>
                <w:b w:val="0"/>
                <w:bCs w:val="0"/>
              </w:rPr>
            </w:pPr>
            <w:r w:rsidRPr="00BA3014">
              <w:fldChar w:fldCharType="begin" w:fldLock="1"/>
            </w:r>
            <w:r w:rsidR="00E23870">
              <w:rPr>
                <w:b w:val="0"/>
                <w:bCs w:val="0"/>
              </w:rPr>
              <w:instrText>ADDIN CSL_CITATION {"citationItems":[{"id":"ITEM-1","itemData":{"DOI":"10.1016/j.compbiomed.2023.107462","ISSN":"18790534","PMID":"37716244","abstract":"Neonatal Facial Pain Assessment (NFPA) is essential to improve neonatal pain management. Pose variation and occlusion, which can significantly alter the facial appearance, are two major and still unstudied barriers to NFPA. We bridge this gap in terms of method and dataset. Techniques to tackle both challenges in other tasks either expect pose/occlusion-invariant deep learning methods or first generate a normal version of the input image before feature extraction, combining these we argue that it is more effective to jointly perform adversarial learning and end-to-end classification for their mutual benefit. To this end, we propose a Pose-invariant Occlusion-robust Pain Assessment (POPA) framework, with two novelties. We incorporate adversarial learning-based disturbance mitigation for end-to-end pain-level classification and propose a novel composite loss function for facial representation learning; compared to the vanilla discriminator that implicitly determines occlusion and pose conditions, we propose a multi-scale discriminator that determines explicitly, while incorporating local discriminators to enhance the discrimination of key regions. For a comprehensive evaluation, we built the first neonatal pain dataset with disturbance annotation involving 1091 neonates and also applied the proposed POPA to the facial expression recognition task. Extensive qualitative and quantitative experiments prove the superiority of the POPA.","author":[{"dropping-particle":"","family":"Zhao","given":"Yisheng","non-dropping-particle":"","parse-names":false,"suffix":""},{"dropping-particle":"","family":"Zhu","given":"Huaiyu","non-dropping-particle":"","parse-names":false,"suffix":""},{"dropping-particle":"","family":"Chen","given":"Xiaofei","non-dropping-particle":"","parse-names":false,"suffix":""},{"dropping-particle":"","family":"Luo","given":"Feixiang","non-dropping-particle":"","parse-names":false,"suffix":""},{"dropping-particle":"","family":"Li","given":"Mengting","non-dropping-particle":"","parse-names":false,"suffix":""},{"dropping-particle":"","family":"Zhou","given":"Jinyan","non-dropping-particle":"","parse-names":false,"suffix":""},{"dropping-particle":"","family":"Chen","given":"Shuohui","non-dropping-particle":"","parse-names":false,"suffix":""},{"dropping-particle":"","family":"Pan","given":"Yun","non-dropping-particle":"","parse-names":false,"suffix":""}],"container-title":"Computers in Biology and Medicine","id":"ITEM-1","issued":{"date-parts":[["2023"]]},"note":"Cited by: 3","title":"Pose-invariant and occlusion-robust neonatal facial pain assessment","type":"article-journal","volume":"165"},"uris":["http://www.mendeley.com/documents/?uuid=10804bbf-1327-42f2-a8d7-413089aeee33"]}],"mendeley":{"formattedCitation":"[42]","plainTextFormattedCitation":"[42]","previouslyFormattedCitation":"[42]"},"properties":{"noteIndex":0},"schema":"https://github.com/citation-style-language/schema/raw/master/csl-citation.json"}</w:instrText>
            </w:r>
            <w:r w:rsidRPr="00BA3014">
              <w:fldChar w:fldCharType="separate"/>
            </w:r>
            <w:r w:rsidR="00AD4F45" w:rsidRPr="00AD4F45">
              <w:rPr>
                <w:b w:val="0"/>
                <w:bCs w:val="0"/>
                <w:noProof/>
              </w:rPr>
              <w:t>[42]</w:t>
            </w:r>
            <w:r w:rsidRPr="00BA3014">
              <w:fldChar w:fldCharType="end"/>
            </w:r>
          </w:p>
        </w:tc>
      </w:tr>
      <w:tr w:rsidR="00020DC6" w:rsidRPr="00BA3014" w14:paraId="34BF6826" w14:textId="77777777" w:rsidTr="00020DC6">
        <w:trPr>
          <w:trHeight w:val="391"/>
        </w:trPr>
        <w:tc>
          <w:tcPr>
            <w:cnfStyle w:val="001000000000" w:firstRow="0" w:lastRow="0" w:firstColumn="1" w:lastColumn="0" w:oddVBand="0" w:evenVBand="0" w:oddHBand="0" w:evenHBand="0" w:firstRowFirstColumn="0" w:firstRowLastColumn="0" w:lastRowFirstColumn="0" w:lastRowLastColumn="0"/>
            <w:tcW w:w="1611" w:type="dxa"/>
            <w:vAlign w:val="center"/>
          </w:tcPr>
          <w:p w14:paraId="3C8B405E" w14:textId="77777777" w:rsidR="00BA3014" w:rsidRPr="00020DC6" w:rsidRDefault="00BA3014" w:rsidP="00BA3014">
            <w:pPr>
              <w:pStyle w:val="TableText"/>
              <w:spacing w:after="0"/>
              <w:ind w:firstLine="0"/>
              <w:jc w:val="center"/>
              <w:rPr>
                <w:rFonts w:eastAsia="Gulim"/>
                <w:b w:val="0"/>
                <w:bCs w:val="0"/>
              </w:rPr>
            </w:pPr>
            <w:r w:rsidRPr="00020DC6">
              <w:rPr>
                <w:rFonts w:eastAsia="Gulim"/>
                <w:b w:val="0"/>
                <w:bCs w:val="0"/>
              </w:rPr>
              <w:t>Medical Mask</w:t>
            </w:r>
          </w:p>
        </w:tc>
        <w:tc>
          <w:tcPr>
            <w:tcW w:w="1611" w:type="dxa"/>
            <w:vAlign w:val="center"/>
          </w:tcPr>
          <w:p w14:paraId="4531377B" w14:textId="77777777" w:rsidR="00BA3014" w:rsidRPr="00BA3014" w:rsidRDefault="00BA3014" w:rsidP="00BA3014">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rPr>
                <w:rFonts w:eastAsia="Gulim"/>
              </w:rPr>
            </w:pPr>
            <w:r w:rsidRPr="00BA3014">
              <w:rPr>
                <w:rFonts w:eastAsia="Gulim"/>
              </w:rPr>
              <w:t>Synthetic</w:t>
            </w:r>
          </w:p>
        </w:tc>
        <w:tc>
          <w:tcPr>
            <w:cnfStyle w:val="000100000000" w:firstRow="0" w:lastRow="0" w:firstColumn="0" w:lastColumn="1" w:oddVBand="0" w:evenVBand="0" w:oddHBand="0" w:evenHBand="0" w:firstRowFirstColumn="0" w:firstRowLastColumn="0" w:lastRowFirstColumn="0" w:lastRowLastColumn="0"/>
            <w:tcW w:w="1612" w:type="dxa"/>
            <w:vAlign w:val="center"/>
          </w:tcPr>
          <w:p w14:paraId="50F727D1" w14:textId="575C65A0" w:rsidR="00BA3014" w:rsidRPr="00BA3014" w:rsidRDefault="00BA3014" w:rsidP="00BA3014">
            <w:pPr>
              <w:pStyle w:val="TableText"/>
              <w:spacing w:after="0"/>
              <w:ind w:firstLine="0"/>
              <w:jc w:val="center"/>
              <w:rPr>
                <w:b w:val="0"/>
                <w:bCs w:val="0"/>
              </w:rPr>
            </w:pPr>
            <w:r w:rsidRPr="00BA3014">
              <w:fldChar w:fldCharType="begin" w:fldLock="1"/>
            </w:r>
            <w:r w:rsidR="00E23870">
              <w:rPr>
                <w:b w:val="0"/>
                <w:bCs w:val="0"/>
              </w:rPr>
              <w:instrText>ADDIN CSL_CITATION {"citationItems":[{"id":"ITEM-1","itemData":{"DOI":"10.1007/s11042-022-14050-0","ISSN":"15737721","abstract":"People use various nonverbal communicative channels to convey emotions, among which facial expressions are considered the most important ones. Thus, automatic Facial Expression Recognition (FER) is a fundamental task to increase the perceptive skills of computers, especially in human-computer interaction. Like humans, state-of-art FER systems are able to recognize emotions from the entire face of a person. However, the COVID-19 pandemic has imposed a massive use of face masks that help in preventing infection but may hamper social communication and make the recognition of facial expressions a very challenging task due to facial occlusion. In this paper we propose a FER system capable to recognize emotions from masked faces. The system checks for the presence of a mask on the face image and, in case of mask detection, it extracts the eyes region and recognizes the emotion only considering that portion of the face. The effectiveness of the developed FER system was tested in recognizing emotions and their valence only from the eyes region and comparing the results when considering the entire face. As it was expected, emotions that are related mainly to the mouth region (e.g., disgust) are barely recognized, while positive emotions are better identified by considering only the eyes region. Moreover, we compared the results of our FER system to the human annotation of emotions on masked faces. We found out that the FER system outperforms the human annotation, thus showing that the model is able to learn proper features for each emotion leveraging only the eyes region.","author":[{"dropping-particle":"","family":"Castellano","given":"Giovanna","non-dropping-particle":"","parse-names":false,"suffix":""},{"dropping-particle":"","family":"Carolis","given":"Berardina","non-dropping-particle":"De","parse-names":false,"suffix":""},{"dropping-particle":"","family":"Macchiarulo","given":"Nicola","non-dropping-particle":"","parse-names":false,"suffix":""}],"container-title":"Multimedia Tools and Applications","id":"ITEM-1","issue":"9","issued":{"date-parts":[["2023"]]},"page":"12751-12769","publisher":"Multimedia Tools and Applications","title":"Automatic facial emotion recognition at the COVID-19 pandemic time","type":"article-journal","volume":"82"},"uris":["http://www.mendeley.com/documents/?uuid=f32d73de-eefb-40e0-aa7a-cb2a3a1e0f20"]}],"mendeley":{"formattedCitation":"[14]","plainTextFormattedCitation":"[14]","previouslyFormattedCitation":"[14]"},"properties":{"noteIndex":0},"schema":"https://github.com/citation-style-language/schema/raw/master/csl-citation.json"}</w:instrText>
            </w:r>
            <w:r w:rsidRPr="00BA3014">
              <w:fldChar w:fldCharType="separate"/>
            </w:r>
            <w:r w:rsidR="00AD4F45" w:rsidRPr="00AD4F45">
              <w:rPr>
                <w:b w:val="0"/>
                <w:bCs w:val="0"/>
                <w:noProof/>
              </w:rPr>
              <w:t>[14]</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3390/s22124633","ISSN":"14248220","PMID":"35746415","abstract":"Wearing a facial mask is indispensable in the COVID-19 pandemic; however, it has tremendous effects on the performance of existing facial emotion recognition approaches. In this paper, we propose a feature vector technique comprising three main steps to recognize emotions from facial mask images. First, a synthetic mask is used to cover the facial input image. With only the upper part of the image showing, and including only the eyes, eyebrows, a portion of the bridge of the nose, and the forehead, the boundary and regional representation technique is applied. Second, a feature extraction technique based on our proposed rapid landmark detection method employing the infinity shape is utilized to flexibly extract a set of feature vectors that can effectively indicate the characteristics of the partially occluded masked face. Finally, those features, including the location of the detected landmarks and the Histograms of the Oriented Gradients, are brought into the classification process by adopting CNN and LSTM; the experimental results are then evaluated using images from the CK+ and RAF-DB data sets. As the result, our proposed method outperforms existing cutting-edge approaches and demonstrates better performance, achieving 99.30% and 95.58% accuracy on CK+ and RAF-DB, respectively.","author":[{"dropping-particle":"","family":"Khoeun","given":"Ratanak","non-dropping-particle":"","parse-names":false,"suffix":""},{"dropping-particle":"","family":"Chophuk","given":"Ponlawat","non-dropping-particle":"","parse-names":false,"suffix":""},{"dropping-particle":"","family":"Chinnasarn","given":"Krisana","non-dropping-particle":"","parse-names":false,"suffix":""}],"container-title":"Sensors","id":"ITEM-1","issue":"12","issued":{"date-parts":[["2022"]]},"title":"Emotion Recognition for Partial Faces Using a Feature Vector Technique","type":"article-journal","volume":"22"},"uris":["http://www.mendeley.com/documents/?uuid=1a826d8f-10e3-49ca-9ff0-c45ed46d9077"]}],"mendeley":{"formattedCitation":"[17]","plainTextFormattedCitation":"[17]","previouslyFormattedCitation":"[17]"},"properties":{"noteIndex":0},"schema":"https://github.com/citation-style-language/schema/raw/master/csl-citation.json"}</w:instrText>
            </w:r>
            <w:r w:rsidRPr="00BA3014">
              <w:fldChar w:fldCharType="separate"/>
            </w:r>
            <w:r w:rsidR="00AD4F45" w:rsidRPr="00AD4F45">
              <w:rPr>
                <w:b w:val="0"/>
                <w:bCs w:val="0"/>
                <w:noProof/>
              </w:rPr>
              <w:t>[17]</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3934/ERA.2024124","ISSN":"26881594","abstract":"Facial expression recognition plays a crucial role in human-computer intelligent interaction. Due to the problem of missing facial information caused by face masks, the average accuracy of facial expression recognition algorithms in mask-obscured scenes is relatively low. At present, most deep learning-based facial expression recognition methods primarily focus on global facial features, thus they are less suitable for scenarios where facial expressions are obscured by masks. Therefore, this paper proposes a facial expression recognition method, TransformerKNN (TKNN), which integrates eyebrow and eye state information in mask-obscured scenes. The proposed method utilizes facial feature points in the eyebrow and eye regions to calculate various relative distances and angles, capturing the state information of eyebrows and eyes. Subsequently, the original face images with masks are used to train a Swin-transformer model, and the eyebrow and eye state information is used to train a k-Nearest Neighbor (KNN) model. These models are then fused at the decision layer to achieve automated emotion computation in situations when facial expressions are obscured by masks. The TKNN method offers a novel approach by leveraging both local and global facial features, thereby enhancing the performance of facial expression recognition in mask-obscured scenes. Experimental results demonstrate that the average accuracy of the TKNN method is 85.8% and 70.3%, respectively. This provides better support for facial expression recognition in scenarios when facial information is partially obscured.","author":[{"dropping-particle":"","family":"Zheng","given":"Kun","non-dropping-particle":"","parse-names":false,"suffix":""},{"dropping-particle":"","family":"Tian","given":"Li","non-dropping-particle":"","parse-names":false,"suffix":""},{"dropping-particle":"","family":"Li","given":"Zichong","non-dropping-particle":"","parse-names":false,"suffix":""},{"dropping-particle":"","family":"Li","given":"Hui","non-dropping-particle":"","parse-names":false,"suffix":""},{"dropping-particle":"","family":"Zhang","given":"Junjie","non-dropping-particle":"","parse-names":false,"suffix":""}],"container-title":"Electronic Research Archive","id":"ITEM-1","issue":"4","issued":{"date-parts":[["2024"]]},"note":"Query date: 2025-05-04 23:18:56","page":"2745-2771","publisher":"aimspress.com","title":"Incorporating eyebrow and eye state information for facial expression recognition in mask-obscured scenes","type":"article-journal","volume":"32"},"uris":["http://www.mendeley.com/documents/?uuid=a0bf43e6-2a2b-3d5d-827c-6ee307e24b80"]}],"mendeley":{"formattedCitation":"[66]","plainTextFormattedCitation":"[66]","previouslyFormattedCitation":"[66]"},"properties":{"noteIndex":0},"schema":"https://github.com/citation-style-language/schema/raw/master/csl-citation.json"}</w:instrText>
            </w:r>
            <w:r w:rsidRPr="00BA3014">
              <w:fldChar w:fldCharType="separate"/>
            </w:r>
            <w:r w:rsidR="00AD4F45" w:rsidRPr="00AD4F45">
              <w:rPr>
                <w:b w:val="0"/>
                <w:bCs w:val="0"/>
                <w:noProof/>
              </w:rPr>
              <w:t>[66]</w:t>
            </w:r>
            <w:r w:rsidRPr="00BA3014">
              <w:fldChar w:fldCharType="end"/>
            </w:r>
          </w:p>
        </w:tc>
      </w:tr>
      <w:tr w:rsidR="00020DC6" w:rsidRPr="00BA3014" w14:paraId="101BF1C0" w14:textId="77777777" w:rsidTr="00020DC6">
        <w:trPr>
          <w:trHeight w:val="391"/>
        </w:trPr>
        <w:tc>
          <w:tcPr>
            <w:cnfStyle w:val="001000000000" w:firstRow="0" w:lastRow="0" w:firstColumn="1" w:lastColumn="0" w:oddVBand="0" w:evenVBand="0" w:oddHBand="0" w:evenHBand="0" w:firstRowFirstColumn="0" w:firstRowLastColumn="0" w:lastRowFirstColumn="0" w:lastRowLastColumn="0"/>
            <w:tcW w:w="1611" w:type="dxa"/>
            <w:vAlign w:val="center"/>
          </w:tcPr>
          <w:p w14:paraId="2E0B50DF" w14:textId="77777777" w:rsidR="00BA3014" w:rsidRPr="00020DC6" w:rsidRDefault="00BA3014" w:rsidP="00BA3014">
            <w:pPr>
              <w:pStyle w:val="TableText"/>
              <w:spacing w:after="0"/>
              <w:ind w:firstLine="0"/>
              <w:jc w:val="center"/>
              <w:rPr>
                <w:rFonts w:eastAsia="Gulim"/>
                <w:b w:val="0"/>
                <w:bCs w:val="0"/>
              </w:rPr>
            </w:pPr>
            <w:r w:rsidRPr="00020DC6">
              <w:rPr>
                <w:rFonts w:eastAsia="Gulim"/>
                <w:b w:val="0"/>
                <w:bCs w:val="0"/>
              </w:rPr>
              <w:t>Area Around The Eyes and Hair</w:t>
            </w:r>
          </w:p>
        </w:tc>
        <w:tc>
          <w:tcPr>
            <w:tcW w:w="1611" w:type="dxa"/>
            <w:vAlign w:val="center"/>
          </w:tcPr>
          <w:p w14:paraId="032A5767" w14:textId="77777777" w:rsidR="00BA3014" w:rsidRPr="00BA3014" w:rsidRDefault="00BA3014" w:rsidP="00BA3014">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rPr>
                <w:rFonts w:eastAsia="Gulim"/>
              </w:rPr>
            </w:pPr>
            <w:r w:rsidRPr="00BA3014">
              <w:rPr>
                <w:rFonts w:eastAsia="Gulim"/>
              </w:rPr>
              <w:t>Synthetic</w:t>
            </w:r>
          </w:p>
        </w:tc>
        <w:tc>
          <w:tcPr>
            <w:cnfStyle w:val="000100000000" w:firstRow="0" w:lastRow="0" w:firstColumn="0" w:lastColumn="1" w:oddVBand="0" w:evenVBand="0" w:oddHBand="0" w:evenHBand="0" w:firstRowFirstColumn="0" w:firstRowLastColumn="0" w:lastRowFirstColumn="0" w:lastRowLastColumn="0"/>
            <w:tcW w:w="1612" w:type="dxa"/>
            <w:vAlign w:val="center"/>
          </w:tcPr>
          <w:p w14:paraId="48B62E53" w14:textId="3CED233F" w:rsidR="00BA3014" w:rsidRPr="00BA3014" w:rsidRDefault="00BA3014" w:rsidP="00BA3014">
            <w:pPr>
              <w:pStyle w:val="TableText"/>
              <w:spacing w:after="0"/>
              <w:ind w:firstLine="0"/>
              <w:jc w:val="center"/>
              <w:rPr>
                <w:rFonts w:eastAsia="Gulim"/>
                <w:b w:val="0"/>
                <w:bCs w:val="0"/>
              </w:rPr>
            </w:pPr>
            <w:r w:rsidRPr="00BA3014">
              <w:fldChar w:fldCharType="begin" w:fldLock="1"/>
            </w:r>
            <w:r w:rsidR="00E23870">
              <w:rPr>
                <w:b w:val="0"/>
                <w:bCs w:val="0"/>
              </w:rPr>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7581f72e-b6f3-40c9-89bd-6bab3720a44e"]}],"mendeley":{"formattedCitation":"[16]","plainTextFormattedCitation":"[16]","previouslyFormattedCitation":"[16]"},"properties":{"noteIndex":0},"schema":"https://github.com/citation-style-language/schema/raw/master/csl-citation.json"}</w:instrText>
            </w:r>
            <w:r w:rsidRPr="00BA3014">
              <w:fldChar w:fldCharType="separate"/>
            </w:r>
            <w:r w:rsidR="00AD4F45" w:rsidRPr="00AD4F45">
              <w:rPr>
                <w:b w:val="0"/>
                <w:bCs w:val="0"/>
                <w:noProof/>
              </w:rPr>
              <w:t>[16]</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1109/TAI.2022.3207450","ISSN":"26914581","abstract":"Prior work has shown that the order in which different components of the face are learned using a sequential learner can play an important role in the performance of facial expression recognition systems. We propose FaceTopoNet, an end-to-end deep model for facial expression recognition, which is capable of learning an effective tree topology of the face. Our model then traverses the learned tree to generate a sequence, which is then used to form an embedding to feed a sequential learner. The devised model adopts one stream for learning structure and one stream for learning texture. The structure stream focuses on the positions of the facial landmarks, whereas the main focus of the texture stream is on the patches around the landmarks to learn textural information. We then fuse the outputs of the two streams by utilizing an effective attention-based fusion strategy. We perform extensive experiments on four large-scale in-the-wild facial expression datasets-namely AffectNet, FER2013, ExpW, and real-world affective face database-and one lab-controlled dataset (Cohn-Kanade) to evaluate our approach. FaceTopoNet achieves state-of-the-art performance on three of the five datasets and obtains competitive results on the other two datasets. We also perform rigorous ablation and sensitivity experiments to evaluate the impact of different components and parameters in our model. Finally, we perform robustness experiments and demonstrate that FaceTopoNet is more robust against occlusions in comparison to other leading methods in the area.","author":[{"dropping-particle":"","family":"Kolahdouzi","given":"Mojtaba","non-dropping-particle":"","parse-names":false,"suffix":""},{"dropping-particle":"","family":"Sepas-Moghaddam","given":"Alireza","non-dropping-particle":"","parse-names":false,"suffix":""},{"dropping-particle":"","family":"Etemad","given":"Ali","non-dropping-particle":"","parse-names":false,"suffix":""}],"container-title":"IEEE Transactions on Artificial Intelligence","id":"ITEM-1","issue":"6","issued":{"date-parts":[["2023","12"]]},"page":"1526-1539","title":"FaceTopoNet: Facial Expression Recognition Using Face Topology Learning","type":"article-journal","volume":"4"},"uris":["http://www.mendeley.com/documents/?uuid=52fd40ef-df50-4024-afcc-3a8170726b32"]}],"mendeley":{"formattedCitation":"[21]","plainTextFormattedCitation":"[21]","previouslyFormattedCitation":"[21]"},"properties":{"noteIndex":0},"schema":"https://github.com/citation-style-language/schema/raw/master/csl-citation.json"}</w:instrText>
            </w:r>
            <w:r w:rsidRPr="00BA3014">
              <w:fldChar w:fldCharType="separate"/>
            </w:r>
            <w:r w:rsidR="00AD4F45" w:rsidRPr="00AD4F45">
              <w:rPr>
                <w:b w:val="0"/>
                <w:bCs w:val="0"/>
                <w:noProof/>
              </w:rPr>
              <w:t>[21]</w:t>
            </w:r>
            <w:r w:rsidRPr="00BA3014">
              <w:fldChar w:fldCharType="end"/>
            </w:r>
          </w:p>
        </w:tc>
      </w:tr>
      <w:tr w:rsidR="00020DC6" w:rsidRPr="00BA3014" w14:paraId="1C7EEDF6" w14:textId="77777777" w:rsidTr="00020DC6">
        <w:trPr>
          <w:trHeight w:val="391"/>
        </w:trPr>
        <w:tc>
          <w:tcPr>
            <w:cnfStyle w:val="001000000000" w:firstRow="0" w:lastRow="0" w:firstColumn="1" w:lastColumn="0" w:oddVBand="0" w:evenVBand="0" w:oddHBand="0" w:evenHBand="0" w:firstRowFirstColumn="0" w:firstRowLastColumn="0" w:lastRowFirstColumn="0" w:lastRowLastColumn="0"/>
            <w:tcW w:w="1611" w:type="dxa"/>
            <w:vAlign w:val="center"/>
          </w:tcPr>
          <w:p w14:paraId="1B160182" w14:textId="77777777" w:rsidR="00BA3014" w:rsidRPr="00020DC6" w:rsidRDefault="00BA3014" w:rsidP="00BA3014">
            <w:pPr>
              <w:pStyle w:val="TableText"/>
              <w:spacing w:after="0"/>
              <w:ind w:firstLine="0"/>
              <w:jc w:val="center"/>
              <w:rPr>
                <w:rFonts w:eastAsia="Gulim"/>
                <w:b w:val="0"/>
                <w:bCs w:val="0"/>
              </w:rPr>
            </w:pPr>
            <w:r w:rsidRPr="00020DC6">
              <w:rPr>
                <w:rFonts w:eastAsia="Gulim"/>
                <w:b w:val="0"/>
                <w:bCs w:val="0"/>
              </w:rPr>
              <w:t>Block Masking</w:t>
            </w:r>
          </w:p>
        </w:tc>
        <w:tc>
          <w:tcPr>
            <w:tcW w:w="1611" w:type="dxa"/>
            <w:vAlign w:val="center"/>
          </w:tcPr>
          <w:p w14:paraId="364498E4" w14:textId="77777777" w:rsidR="00BA3014" w:rsidRPr="00BA3014" w:rsidRDefault="00BA3014" w:rsidP="00BA3014">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rPr>
                <w:rFonts w:eastAsia="Gulim"/>
              </w:rPr>
            </w:pPr>
            <w:r w:rsidRPr="00BA3014">
              <w:rPr>
                <w:rFonts w:eastAsia="Gulim"/>
              </w:rPr>
              <w:t>Synthetic</w:t>
            </w:r>
          </w:p>
        </w:tc>
        <w:tc>
          <w:tcPr>
            <w:cnfStyle w:val="000100000000" w:firstRow="0" w:lastRow="0" w:firstColumn="0" w:lastColumn="1" w:oddVBand="0" w:evenVBand="0" w:oddHBand="0" w:evenHBand="0" w:firstRowFirstColumn="0" w:firstRowLastColumn="0" w:lastRowFirstColumn="0" w:lastRowLastColumn="0"/>
            <w:tcW w:w="1612" w:type="dxa"/>
            <w:vAlign w:val="center"/>
          </w:tcPr>
          <w:p w14:paraId="00AA334E" w14:textId="72BA3B0A" w:rsidR="00BA3014" w:rsidRPr="00BA3014" w:rsidRDefault="00BA3014" w:rsidP="00BA3014">
            <w:pPr>
              <w:pStyle w:val="TableText"/>
              <w:spacing w:after="0"/>
              <w:ind w:firstLine="0"/>
              <w:jc w:val="center"/>
              <w:rPr>
                <w:rFonts w:eastAsia="Gulim"/>
                <w:b w:val="0"/>
                <w:bCs w:val="0"/>
              </w:rPr>
            </w:pPr>
            <w:r w:rsidRPr="00BA3014">
              <w:fldChar w:fldCharType="begin" w:fldLock="1"/>
            </w:r>
            <w:r w:rsidR="00E23870">
              <w:rPr>
                <w:b w:val="0"/>
                <w:bCs w:val="0"/>
              </w:rPr>
              <w:instrText>ADDIN CSL_CITATION {"citationItems":[{"id":"ITEM-1","itemData":{"DOI":"10.1016/j.neucom.2022.02.035","ISSN":"18728286","abstract":"Recognizing faces with partial occlusion is a challenging problem in many real-world applications. Although various methods have been proposed to deal with the facial image de-occlusion tasks, most of them only concern the local features of occluded images, obviously ignoring the global facial expressions and structural prior information. In this paper, we propose a novel end-to-end SILP-Autoencoder to effectively restore partial occluded faces. To improve the recovery quality and occlusion removal robustness, our framework mainly consists of two components, Laplacian prior subnetwork, and left-and-right symmetric match module (LR-match module), which preserve the global facial expression features and fully make use of the symmetrical characteristics of facial regions and structures respectively. Based on the above characteristics, a composite loss function is designed to achieve end-to-end training of the entire network. Extensive experiments on the face expression datasets with various shaded areas suggest that our approach achieves superior performance against the state-of-the-art methods. In particular, our method is more useful for facial detail recovery and distortion expression suppression.","author":[{"dropping-particle":"","family":"Sun","given":"Dengdi","non-dropping-particle":"","parse-names":false,"suffix":""},{"dropping-particle":"","family":"Xie","given":"Wandong","non-dropping-particle":"","parse-names":false,"suffix":""},{"dropping-particle":"","family":"Ding","given":"Zhuanlian","non-dropping-particle":"","parse-names":false,"suffix":""},{"dropping-particle":"","family":"Tang","given":"Jin","non-dropping-particle":"","parse-names":false,"suffix":""}],"container-title":"Neurocomputing","id":"ITEM-1","issued":{"date-parts":[["2022"]]},"page":"47-56","publisher":"Elsevier B.V.","title":"SILP-autoencoder for face de-occlusion","type":"article-journal","volume":"485"},"uris":["http://www.mendeley.com/documents/?uuid=3e674ebe-8197-4498-9a98-b87c5152fca0"]}],"mendeley":{"formattedCitation":"[4]","plainTextFormattedCitation":"[4]","previouslyFormattedCitation":"[4]"},"properties":{"noteIndex":0},"schema":"https://github.com/citation-style-language/schema/raw/master/csl-citation.json"}</w:instrText>
            </w:r>
            <w:r w:rsidRPr="00BA3014">
              <w:fldChar w:fldCharType="separate"/>
            </w:r>
            <w:r w:rsidR="00AD4F45" w:rsidRPr="00AD4F45">
              <w:rPr>
                <w:b w:val="0"/>
                <w:bCs w:val="0"/>
                <w:noProof/>
              </w:rPr>
              <w:t>[4]</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1007/s11042-020-09566-2","ISSN":"15737721","abstract":"Recently, deep learning has made great achievements in facial expression recognition. However, occlusion and large skew will greatly affect the accuracy of facial expression recognition in practice. Therefore, we propose a novel framework based on symmetric SURF and heterogeneous soft partition network to quickly recognize facial recognition under partial occlusion. In this framework, an occlusion detection module based on symmetric SURF is presented to detect the occlusion part, which helps to locate the horizontal symmetric area of the occlusion area. After that, a face inpainting module based on mirror transition is presented to rapidly accomplish the face inpainting under the unsupervised circumstance. Moreover, a recognition network based on heterogeneous soft partitioning is proposed for the facial expression recognition. After heterogeneous soft partitioning, the weights of each part are input and to into the recognition network as more prior information for training. Finally, we feed the weighted image into the trained neural network for expression recognition. Experimental results show that the accuracy of the proposed method is respectively 7% and 8% higher than the average accuracies from the state-of-the-art methods on Cohn-Kanade (CK +) and fer2013 datasets. Besides, the run time of our method is 2.38 s faster than the most advanced.","author":[{"dropping-particle":"","family":"Hu","given":"Ke","non-dropping-particle":"","parse-names":false,"suffix":""},{"dropping-particle":"","family":"Huang","given":"Guoheng","non-dropping-particle":"","parse-names":false,"suffix":""},{"dropping-particle":"","family":"Yang","given":"Ying","non-dropping-particle":"","parse-names":false,"suffix":""},{"dropping-particle":"","family":"Pun","given":"Chi Man","non-dropping-particle":"","parse-names":false,"suffix":""},{"dropping-particle":"","family":"Ling","given":"Wing Kuen","non-dropping-particle":"","parse-names":false,"suffix":""},{"dropping-particle":"","family":"Cheng","given":"Lianglun","non-dropping-particle":"","parse-names":false,"suffix":""}],"container-title":"Multimedia Tools and Applications","id":"ITEM-1","issue":"41-42","issued":{"date-parts":[["2020"]]},"note":"Query date: 2025-05-04 23:18:56","page":"30861-30881","publisher":"Springer","title":"Rapid facial expression recognition under part occlusion based on symmetric SURF and heterogeneous soft partition network","type":"article-journal","volume":"79"},"uris":["http://www.mendeley.com/documents/?uuid=d015a60c-e57c-3768-9352-d9dfd2d52e22"]}],"mendeley":{"formattedCitation":"[43]","plainTextFormattedCitation":"[43]","previouslyFormattedCitation":"[43]"},"properties":{"noteIndex":0},"schema":"https://github.com/citation-style-language/schema/raw/master/csl-citation.json"}</w:instrText>
            </w:r>
            <w:r w:rsidRPr="00BA3014">
              <w:fldChar w:fldCharType="separate"/>
            </w:r>
            <w:r w:rsidR="00AD4F45" w:rsidRPr="00AD4F45">
              <w:rPr>
                <w:b w:val="0"/>
                <w:bCs w:val="0"/>
                <w:noProof/>
              </w:rPr>
              <w:t>[43]</w:t>
            </w:r>
            <w:r w:rsidRPr="00BA3014">
              <w:fldChar w:fldCharType="end"/>
            </w:r>
          </w:p>
        </w:tc>
      </w:tr>
      <w:tr w:rsidR="00020DC6" w:rsidRPr="00BA3014" w14:paraId="3D8FC84A" w14:textId="77777777" w:rsidTr="00020DC6">
        <w:trPr>
          <w:trHeight w:val="391"/>
        </w:trPr>
        <w:tc>
          <w:tcPr>
            <w:cnfStyle w:val="001000000000" w:firstRow="0" w:lastRow="0" w:firstColumn="1" w:lastColumn="0" w:oddVBand="0" w:evenVBand="0" w:oddHBand="0" w:evenHBand="0" w:firstRowFirstColumn="0" w:firstRowLastColumn="0" w:lastRowFirstColumn="0" w:lastRowLastColumn="0"/>
            <w:tcW w:w="1611" w:type="dxa"/>
            <w:vAlign w:val="center"/>
          </w:tcPr>
          <w:p w14:paraId="4C7BB9CE" w14:textId="77777777" w:rsidR="00BA3014" w:rsidRPr="00020DC6" w:rsidRDefault="00BA3014" w:rsidP="00BA3014">
            <w:pPr>
              <w:pStyle w:val="TableText"/>
              <w:spacing w:after="0"/>
              <w:ind w:firstLine="0"/>
              <w:jc w:val="center"/>
              <w:rPr>
                <w:rFonts w:eastAsia="Gulim"/>
                <w:b w:val="0"/>
                <w:bCs w:val="0"/>
              </w:rPr>
            </w:pPr>
            <w:r w:rsidRPr="00020DC6">
              <w:rPr>
                <w:rFonts w:eastAsia="Gulim"/>
                <w:b w:val="0"/>
                <w:bCs w:val="0"/>
              </w:rPr>
              <w:t>Hair and Glasses</w:t>
            </w:r>
          </w:p>
        </w:tc>
        <w:tc>
          <w:tcPr>
            <w:tcW w:w="1611" w:type="dxa"/>
            <w:vAlign w:val="center"/>
          </w:tcPr>
          <w:p w14:paraId="4193E519" w14:textId="77777777" w:rsidR="00BA3014" w:rsidRPr="00BA3014" w:rsidRDefault="00BA3014" w:rsidP="00BA3014">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rPr>
                <w:rFonts w:eastAsia="Gulim"/>
              </w:rPr>
            </w:pPr>
            <w:r w:rsidRPr="00BA3014">
              <w:rPr>
                <w:rFonts w:eastAsia="Gulim"/>
              </w:rPr>
              <w:t>Natural</w:t>
            </w:r>
          </w:p>
        </w:tc>
        <w:tc>
          <w:tcPr>
            <w:cnfStyle w:val="000100000000" w:firstRow="0" w:lastRow="0" w:firstColumn="0" w:lastColumn="1" w:oddVBand="0" w:evenVBand="0" w:oddHBand="0" w:evenHBand="0" w:firstRowFirstColumn="0" w:firstRowLastColumn="0" w:lastRowFirstColumn="0" w:lastRowLastColumn="0"/>
            <w:tcW w:w="1612" w:type="dxa"/>
            <w:vAlign w:val="center"/>
          </w:tcPr>
          <w:p w14:paraId="2ED85DB6" w14:textId="3F2218D4" w:rsidR="00BA3014" w:rsidRPr="00BA3014" w:rsidRDefault="00BA3014" w:rsidP="00BA3014">
            <w:pPr>
              <w:pStyle w:val="TableText"/>
              <w:spacing w:after="0"/>
              <w:ind w:firstLine="0"/>
              <w:jc w:val="center"/>
              <w:rPr>
                <w:b w:val="0"/>
                <w:bCs w:val="0"/>
              </w:rPr>
            </w:pPr>
            <w:r w:rsidRPr="00BA3014">
              <w:fldChar w:fldCharType="begin" w:fldLock="1"/>
            </w:r>
            <w:r w:rsidR="00E23870">
              <w:rPr>
                <w:b w:val="0"/>
                <w:bCs w:val="0"/>
              </w:rPr>
              <w:instrText>ADDIN CSL_CITATION {"citationItems":[{"id":"ITEM-1","itemData":{"DOI":"10.1016/j.jksuci.2021.06.012","ISSN":"22131248","abstract":"Automatic facial emotion recognition in real-world situations like partial occlusions, varying head poses and illumination conditions are challenging to the machine learning community. The main reason is the lack of sufficient samples with the aforementioned conditions in the baseline datasets which throws difficulty in training a well performing machine learning or deep learning model. To overcome this challenge, we have adopted the concept of meta-learning. Meta-learning using prototypical networks (metric-based meta-learning) has been proven to be well-fit for few-shot problems without severe overfitting. We leverage the quick adaptation power of prototypical networks for emotion recognition in the scarcity of such diverse samples. We have used CMU Multi-PIE dataset which contains images with partial occlusions, varying head-poses and illumination levels for training and evaluating the model. For testing the adaptability of the system to intra-class and inter-dataset variations, AffectNet face database images have been used. The proposed method is named as ERMOPI (Emotion Recognition using Meta-learning across Occlusion, Pose and Illumination) which performs emotion recognition from facial expressions using meta-learning approach for still images and it is robust to partial occlusions, varying head poses and illumination levels which is the novelty of this work. The key benefit is the usage of less number of training samples compared to the existing work in emotion recognition and achieved comparable results with the state-of-the-art approaches. The proposed method achieved 90% accuracy for CMU Multi-PIE database images and 68% accuracy for AffectNet database images.","author":[{"dropping-particle":"","family":"Kuruvayil","given":"Soumya","non-dropping-particle":"","parse-names":false,"suffix":""},{"dropping-particle":"","family":"Palaniswamy","given":"Suja","non-dropping-particle":"","parse-names":false,"suffix":""}],"container-title":"Journal of King Saud University - Computer and Information Sciences","id":"ITEM-1","issue":"9","issued":{"date-parts":[["2022"]]},"note":"From Duplicate 2 (Emotion recognition from facial images with simultaneous occlusion, pose and illumination variations using meta-learning - Kuruvayil, Soumya; Palaniswamy, Suja)\n\nFrom Duplicate 1 (Emotion recognition from facial images with simultaneous occlusion, pose and illumination variations using meta-learning - Kuruvayil, Soumya; Palaniswamy, Suja)\n\nCited by: 62; All Open Access, Gold Open Access","page":"7271-7282","publisher":"The Authors","title":"Emotion recognition from facial images with simultaneous occlusion, pose and illumination variations using meta-learning","type":"article-journal","volume":"34"},"uris":["http://www.mendeley.com/documents/?uuid=1fd07e53-47a8-4b83-b43a-6da617b56f49"]}],"mendeley":{"formattedCitation":"[18]","plainTextFormattedCitation":"[18]","previouslyFormattedCitation":"[18]"},"properties":{"noteIndex":0},"schema":"https://github.com/citation-style-language/schema/raw/master/csl-citation.json"}</w:instrText>
            </w:r>
            <w:r w:rsidRPr="00BA3014">
              <w:fldChar w:fldCharType="separate"/>
            </w:r>
            <w:r w:rsidR="00AD4F45" w:rsidRPr="00AD4F45">
              <w:rPr>
                <w:b w:val="0"/>
                <w:bCs w:val="0"/>
                <w:noProof/>
              </w:rPr>
              <w:t>[18]</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3390/ijerph19042352","ISSN":"16604601","PMID":"35206540","abstract":"Monitoring drivers’ emotions is the key aspect of designing advanced driver assistance systems (ADAS) in intelligent vehicles. To ensure safety and track the possibility of vehicles’ road accidents, emotional monitoring will play a key role in justifying the mental status of the driver while driving the vehicle. However, the pose variations, illumination conditions, and occlusions are the factors that affect the detection of driver emotions from proper monitoring. To overcome these challenges, two novel approaches using machine learning methods and deep neural networks are proposed to monitor various drivers’ expressions in different pose variations, illuminations, and occlusions. We obtained the remarkable accuracy of 93.41%, 83.68%, 98.47%, and 98.18% for CK+, FER 2013, KDEF, and KMU-FED datasets, respectively, for the first approach and improved accuracy of 96.15%, 84.58%, 99.18%, and 99.09% for CK+, FER 2013, KDEF, and KMU-FED datasets respectively in the second approach, compared to the existing state-of-the-art methods.","author":[{"dropping-particle":"","family":"Sukhavasi","given":"Susrutha Babu","non-dropping-particle":"","parse-names":false,"suffix":""},{"dropping-particle":"","family":"Sukhavasi","given":"Suparshya Babu","non-dropping-particle":"","parse-names":false,"suffix":""},{"dropping-particle":"","family":"Elleithy","given":"Khaled","non-dropping-particle":"","parse-names":false,"suffix":""},{"dropping-particle":"","family":"El-Sayed","given":"Ahmed","non-dropping-particle":"","parse-names":false,"suffix":""},{"dropping-particle":"","family":"Elleithy","given":"Abdelrahman","non-dropping-particle":"","parse-names":false,"suffix":""}],"container-title":"International Journal of Environmental Research and Public Health","id":"ITEM-1","issue":"4","issued":{"date-parts":[["2022"]]},"title":"Deep Neural Network Approach for Pose, Illumination, and Occlusion Invariant Driver Emotion Detection","type":"article-journal","volume":"19"},"uris":["http://www.mendeley.com/documents/?uuid=6771f525-350d-48a1-9f98-ea25159a313f"]}],"mendeley":{"formattedCitation":"[55]","plainTextFormattedCitation":"[55]","previouslyFormattedCitation":"[55]"},"properties":{"noteIndex":0},"schema":"https://github.com/citation-style-language/schema/raw/master/csl-citation.json"}</w:instrText>
            </w:r>
            <w:r w:rsidRPr="00BA3014">
              <w:fldChar w:fldCharType="separate"/>
            </w:r>
            <w:r w:rsidR="00AD4F45" w:rsidRPr="00AD4F45">
              <w:rPr>
                <w:b w:val="0"/>
                <w:bCs w:val="0"/>
                <w:noProof/>
              </w:rPr>
              <w:t>[55]</w:t>
            </w:r>
            <w:r w:rsidRPr="00BA3014">
              <w:fldChar w:fldCharType="end"/>
            </w:r>
            <w:r w:rsidRPr="00BA3014">
              <w:rPr>
                <w:b w:val="0"/>
                <w:bCs w:val="0"/>
              </w:rPr>
              <w:t xml:space="preserve">, </w:t>
            </w:r>
            <w:r w:rsidRPr="00BA3014">
              <w:fldChar w:fldCharType="begin" w:fldLock="1"/>
            </w:r>
            <w:r w:rsidR="00E23870">
              <w:rPr>
                <w:b w:val="0"/>
                <w:bCs w:val="0"/>
              </w:rPr>
              <w:instrText>ADDIN CSL_CITATION {"citationItems":[{"id":"ITEM-1","itemData":{"DOI":"10.1007/s11571-022-09879-y","ISSN":"18714099","abstract":"Facial Expression Recognition (FER) is the basis for many applications including human-computer interaction and surveillance. While developing such applications, it is imperative to understand human emotions for better interaction with machines. Among many FER models developed so far, Ensemble Stacked Convolution Neural Networks (ES-CNN) showed an empirical impact in improving the performance of FER on static images. However, the existing ES-CNN based FER models trained with features extracted from the entire face, are unable to address the issues of ambient parameters such as pose, illumination, occlusions. To mitigate the problem of reduced performance of ES-CNN on partially occluded faces, a Component based ES-CNN (CES-CNN) is proposed. CES-CNN applies ES-CNN on action units of individual face components such as eyes, eyebrows, nose, cheek, mouth, and glabella as one subnet of the network. Max-Voting based ensemble classifier is used to ensemble the decisions of the subnets in order to obtain the optimized recognition accuracy. The proposed CES-CNN is validated by conducting experiments on benchmark datasets and the performance is compared with the state-of-the-art models. It is observed from the experimental results that the proposed model has a significant enhancement in the recognition accuracy compared to the existing models.","author":[{"dropping-particle":"","family":"Bellamkonda","given":"Sivaiah","non-dropping-particle":"","parse-names":false,"suffix":""},{"dropping-particle":"","family":"Gopalan","given":"N. P.","non-dropping-particle":"","parse-names":false,"suffix":""},{"dropping-particle":"","family":"Mala","given":"C.","non-dropping-particle":"","parse-names":false,"suffix":""},{"dropping-particle":"","family":"Settipalli","given":"Lavanya","non-dropping-particle":"","parse-names":false,"suffix":""}],"container-title":"Cognitive Neurodynamics","id":"ITEM-1","issue":"4","issued":{"date-parts":[["2023","8"]]},"note":"Export Date: 30 April 2025; Cited By: 7","page":"985-1008","title":"Facial expression recognition on partially occluded faces using component based ensemble stacked CNN","type":"article-journal","volume":"17"},"uris":["http://www.mendeley.com/documents/?uuid=df014cd3-0459-4284-82fc-ab6dbad939d9"]}],"mendeley":{"formattedCitation":"[59]","plainTextFormattedCitation":"[59]","previouslyFormattedCitation":"[59]"},"properties":{"noteIndex":0},"schema":"https://github.com/citation-style-language/schema/raw/master/csl-citation.json"}</w:instrText>
            </w:r>
            <w:r w:rsidRPr="00BA3014">
              <w:fldChar w:fldCharType="separate"/>
            </w:r>
            <w:r w:rsidR="00AD4F45" w:rsidRPr="00AD4F45">
              <w:rPr>
                <w:b w:val="0"/>
                <w:bCs w:val="0"/>
                <w:noProof/>
              </w:rPr>
              <w:t>[59]</w:t>
            </w:r>
            <w:r w:rsidRPr="00BA3014">
              <w:fldChar w:fldCharType="end"/>
            </w:r>
          </w:p>
        </w:tc>
      </w:tr>
    </w:tbl>
    <w:p w14:paraId="0F901814" w14:textId="77777777" w:rsidR="00CB449E" w:rsidRDefault="00CB449E" w:rsidP="00CB449E">
      <w:pPr>
        <w:rPr>
          <w:rFonts w:eastAsia="Gulim"/>
          <w:i/>
          <w:iCs/>
        </w:rPr>
      </w:pPr>
    </w:p>
    <w:p w14:paraId="7352B928" w14:textId="35249587" w:rsidR="00AD4F45" w:rsidRPr="00CC06A2" w:rsidRDefault="00AD4F45" w:rsidP="00AD4F45">
      <w:pPr>
        <w:rPr>
          <w:rFonts w:eastAsia="Gulim"/>
        </w:rPr>
      </w:pPr>
      <w:r w:rsidRPr="00CC06A2">
        <w:rPr>
          <w:rFonts w:eastAsia="Gulim"/>
          <w:i/>
          <w:iCs/>
        </w:rPr>
        <w:t>Natural Occlusion</w:t>
      </w:r>
      <w:r w:rsidRPr="00CC06A2">
        <w:rPr>
          <w:rFonts w:eastAsia="Gulim"/>
        </w:rPr>
        <w:t>: Occlusion that occurs naturally in real-world environments and is generally uncontrollable by the system, such as head pose variation, illumination variation, and other attributes like hair and glasses. Studies</w:t>
      </w:r>
      <w:r>
        <w:rPr>
          <w:rFonts w:eastAsia="Gulim"/>
        </w:rPr>
        <w:t xml:space="preserve"> </w:t>
      </w:r>
      <w:r w:rsidR="001C651F" w:rsidRPr="00AD4F45">
        <w:t xml:space="preserve"> </w:t>
      </w:r>
      <w:r w:rsidR="001C651F" w:rsidRPr="00AD4F45">
        <w:fldChar w:fldCharType="begin" w:fldLock="1"/>
      </w:r>
      <w:r w:rsidR="001C651F" w:rsidRPr="00AD4F45">
        <w:instrText>ADDIN CSL_CITATION {"citationItems":[{"id":"ITEM-1","itemData":{"DOI":"10.1109/TCDS.2022.3157772","ISSN":"23798939","abstract":"Facial expression recognition (FER) in the wild unavoidably suffers from the effects of face posture, illumination, and partial occlusion. In this article, we attempt to alleviate the above negative effects and improve the performance of FER in the wild based on 3-D face feature reconstruction and learning. Three-dimensional face reconstruction not only can effectively make up for the facial apparent information missing inform a 2-D face images but can also extract accurate 3-D facial geometric information in self-occlusion and extreme illumination scenarios. Therefore, we propose a novel end-to-end trainable 3-D face feature reconstruction and learning network (3-DF-RLN) is proposed for FER in the wild. In 3-DF-RLN, the 2-D implicitly frontalized face apparent data and 3-D facial landmarks are reconstructed by a 3-D face reconstruction module and input to two feature extraction pathways. The appearance pathway learns apparent features from the reconstructed 2-D face apparent data using a convolutional neural network. The geometry pathway learns the geometric features from the reconstructed 3-D facial landmarks using a graph convolutional network. Finally, FER is achieved via the fusion of the two pathways. Extensive experiments were conducted to evaluate the proposed method with three benchmark databases, including Multi-PIE, RAF-DB, and AffectNet. The results show that the proposed 3-DF-RLN model has better FER performance, both in the lab and in the wild. In addition, the face graph from the geometry pathway reveals the correlations between facial landmarks in FER.","author":[{"dropping-particle":"","family":"Sun","given":"Ning","non-dropping-particle":"","parse-names":false,"suffix":""},{"dropping-particle":"","family":"Tao","given":"Jianglong","non-dropping-particle":"","parse-names":false,"suffix":""},{"dropping-particle":"","family":"Liu","given":"Jixin","non-dropping-particle":"","parse-names":false,"suffix":""},{"dropping-particle":"","family":"Sun","given":"Haian","non-dropping-particle":"","parse-names":false,"suffix":""},{"dropping-particle":"","family":"Han","given":"Guang","non-dropping-particle":"","parse-names":false,"suffix":""}],"container-title":"IEEE Transactions on Cognitive and Developmental Systems","id":"ITEM-1","issue":"1","issued":{"date-parts":[["2023"]]},"note":"Query date: 2025-05-04 23:18:56","page":"298-309","publisher":"ieeexplore.ieee.org","title":"3-D Facial Feature Reconstruction and Learning Network for Facial Expression Recognition in the Wild","type":"article-journal","volume":"15"},"uris":["http://www.mendeley.com/documents/?uuid=5b59b81a-7ee7-4444-9dc3-92d874298102"]}],"mendeley":{"formattedCitation":"[5]","plainTextFormattedCitation":"[5]","previouslyFormattedCitation":"[5]"},"properties":{"noteIndex":0},"schema":"https://github.com/citation-style-language/schema/raw/master/csl-citation.json"}</w:instrText>
      </w:r>
      <w:r w:rsidR="001C651F" w:rsidRPr="00AD4F45">
        <w:fldChar w:fldCharType="separate"/>
      </w:r>
      <w:r w:rsidR="001C651F" w:rsidRPr="00AD4F45">
        <w:rPr>
          <w:noProof/>
        </w:rPr>
        <w:t>[5]</w:t>
      </w:r>
      <w:r w:rsidR="001C651F" w:rsidRPr="00AD4F45">
        <w:fldChar w:fldCharType="end"/>
      </w:r>
      <w:r w:rsidR="001C651F">
        <w:t xml:space="preserve">, </w:t>
      </w:r>
      <w:r w:rsidR="001C651F" w:rsidRPr="00AD4F45">
        <w:fldChar w:fldCharType="begin" w:fldLock="1"/>
      </w:r>
      <w:r w:rsidR="001C651F" w:rsidRPr="00AD4F45">
        <w:instrText>ADDIN CSL_CITATION {"citationItems":[{"id":"ITEM-1","itemData":{"DOI":"10.1016/j.jksuci.2021.06.012","ISSN":"22131248","abstract":"Automatic facial emotion recognition in real-world situations like partial occlusions, varying head poses and illumination conditions are challenging to the machine learning community. The main reason is the lack of sufficient samples with the aforementioned conditions in the baseline datasets which throws difficulty in training a well performing machine learning or deep learning model. To overcome this challenge, we have adopted the concept of meta-learning. Meta-learning using prototypical networks (metric-based meta-learning) has been proven to be well-fit for few-shot problems without severe overfitting. We leverage the quick adaptation power of prototypical networks for emotion recognition in the scarcity of such diverse samples. We have used CMU Multi-PIE dataset which contains images with partial occlusions, varying head-poses and illumination levels for training and evaluating the model. For testing the adaptability of the system to intra-class and inter-dataset variations, AffectNet face database images have been used. The proposed method is named as ERMOPI (Emotion Recognition using Meta-learning across Occlusion, Pose and Illumination) which performs emotion recognition from facial expressions using meta-learning approach for still images and it is robust to partial occlusions, varying head poses and illumination levels which is the novelty of this work. The key benefit is the usage of less number of training samples compared to the existing work in emotion recognition and achieved comparable results with the state-of-the-art approaches. The proposed method achieved 90% accuracy for CMU Multi-PIE database images and 68% accuracy for AffectNet database images.","author":[{"dropping-particle":"","family":"Kuruvayil","given":"Soumya","non-dropping-particle":"","parse-names":false,"suffix":""},{"dropping-particle":"","family":"Palaniswamy","given":"Suja","non-dropping-particle":"","parse-names":false,"suffix":""}],"container-title":"Journal of King Saud University - Computer and Information Sciences","id":"ITEM-1","issue":"9","issued":{"date-parts":[["2022"]]},"note":"From Duplicate 2 (Emotion recognition from facial images with simultaneous occlusion, pose and illumination variations using meta-learning - Kuruvayil, Soumya; Palaniswamy, Suja)\n\nFrom Duplicate 1 (Emotion recognition from facial images with simultaneous occlusion, pose and illumination variations using meta-learning - Kuruvayil, Soumya; Palaniswamy, Suja)\n\nCited by: 62; All Open Access, Gold Open Access","page":"7271-7282","publisher":"The Authors","title":"Emotion recognition from facial images with simultaneous occlusion, pose and illumination variations using meta-learning","type":"article-journal","volume":"34"},"uris":["http://www.mendeley.com/documents/?uuid=1fd07e53-47a8-4b83-b43a-6da617b56f49"]}],"mendeley":{"formattedCitation":"[18]","plainTextFormattedCitation":"[18]","previouslyFormattedCitation":"[18]"},"properties":{"noteIndex":0},"schema":"https://github.com/citation-style-language/schema/raw/master/csl-citation.json"}</w:instrText>
      </w:r>
      <w:r w:rsidR="001C651F" w:rsidRPr="00AD4F45">
        <w:fldChar w:fldCharType="separate"/>
      </w:r>
      <w:r w:rsidR="001C651F" w:rsidRPr="00AD4F45">
        <w:rPr>
          <w:noProof/>
        </w:rPr>
        <w:t>[18]</w:t>
      </w:r>
      <w:r w:rsidR="001C651F" w:rsidRPr="00AD4F45">
        <w:fldChar w:fldCharType="end"/>
      </w:r>
      <w:r w:rsidR="001C651F" w:rsidRPr="00AD4F45">
        <w:t xml:space="preserve">, </w:t>
      </w:r>
      <w:r w:rsidR="001C651F" w:rsidRPr="00AD4F45">
        <w:fldChar w:fldCharType="begin" w:fldLock="1"/>
      </w:r>
      <w:r w:rsidR="001C651F" w:rsidRPr="00AD4F45">
        <w:instrText>ADDIN CSL_CITATION {"citationItems":[{"id":"ITEM-1","itemData":{"DOI":"10.3390/s23156799","ISSN":"14248220","PMID":"37571582","abstract":"Facial expressions help individuals convey their emotions. In recent years, thanks to the development of computer vision technology, facial expression recognition (FER) has become a research hotspot and made remarkable progress. However, human faces in real-world environments are affected by various unfavorable factors, such as facial occlusion and head pose changes, which are seldom encountered in controlled laboratory settings. These factors often lead to a reduction in expression recognition accuracy. Inspired by the recent success of transformers in many computer vision tasks, we propose a model called the fine-tuned channel–spatial attention transformer (FT-CSAT) to improve the accuracy of recognition of FER in the wild. FT-CSAT consists of two crucial components: channel–spatial attention module and fine-tuning module. In the channel–spatial attention module, the feature map is input into the channel attention module and the spatial attention module sequentially. The final output feature map will effectively incorporate both channel information and spatial information. Consequently, the network becomes adept at focusing on relevant and meaningful features associated with facial expressions. To further improve the model’s performance while controlling the number of excessive parameters, we employ a fine-tuning method. Extensive experimental results demonstrate that our FT-CSAT outperforms the state-of-the-art methods on two benchmark datasets: RAF-DB and FERPlus. The achieved recognition accuracy is 88.61% and 89.26%, respectively. Furthermore, to evaluate the robustness of FT-CSAT in the case of facial occlusion and head pose changes, we take tests on Occlusion-RAF-DB and Pose-RAF-DB data sets, and the results also show that the superior recognition performance of the proposed method under such conditions.","author":[{"dropping-particle":"","family":"Yao","given":"Huang","non-dropping-particle":"","parse-names":false,"suffix":""},{"dropping-particle":"","family":"Yang","given":"Xiaomeng","non-dropping-particle":"","parse-names":false,"suffix":""},{"dropping-particle":"","family":"Chen","given":"Di","non-dropping-particle":"","parse-names":false,"suffix":""},{"dropping-particle":"","family":"Wang","given":"Zhao","non-dropping-particle":"","parse-names":false,"suffix":""},{"dropping-particle":"","family":"Tian","given":"Yuan","non-dropping-particle":"","parse-names":false,"suffix":""}],"container-title":"Sensors","id":"ITEM-1","issue":"15","issued":{"date-parts":[["2023","7"]]},"note":"Export Date: 30 April 2025; Cited By: 5","page":"6799","title":"Facial Expression Recognition Based on Fine-Tuned Channel–Spatial Attention Transformer","type":"article-journal","volume":"23"},"uris":["http://www.mendeley.com/documents/?uuid=c6de15d0-3544-47da-8814-afecf271c728"]}],"mendeley":{"formattedCitation":"[22]","plainTextFormattedCitation":"[22]","previouslyFormattedCitation":"[22]"},"properties":{"noteIndex":0},"schema":"https://github.com/citation-style-language/schema/raw/master/csl-citation.json"}</w:instrText>
      </w:r>
      <w:r w:rsidR="001C651F" w:rsidRPr="00AD4F45">
        <w:fldChar w:fldCharType="separate"/>
      </w:r>
      <w:r w:rsidR="001C651F" w:rsidRPr="00AD4F45">
        <w:rPr>
          <w:noProof/>
        </w:rPr>
        <w:t>[22]</w:t>
      </w:r>
      <w:r w:rsidR="001C651F" w:rsidRPr="00AD4F45">
        <w:fldChar w:fldCharType="end"/>
      </w:r>
      <w:r w:rsidR="001C651F">
        <w:t xml:space="preserve">, </w:t>
      </w:r>
      <w:r w:rsidRPr="00AD4F45">
        <w:fldChar w:fldCharType="begin" w:fldLock="1"/>
      </w:r>
      <w:r w:rsidRPr="00AD4F45">
        <w:instrText>ADDIN CSL_CITATION {"citationItems":[{"id":"ITEM-1","itemData":{"DOI":"10.32604/cmes.2023.031040","ISSN":"15261506","abstract":"Pose-invariant facial expression recognition (FER) is an active but challenging research topic in computer vision. Especially with the involvement of diverse observation angles, FER makes the training parameter models inconsistent from one view to another. This study develops a deep global multiple-scale and local patches attention (GMS-LPA) dual-branch network for pose-invariant FER to weaken the influence of pose variation and self-occlusion on recognition accuracy. In this research, the designed GMS-LPA network contains four main parts, i.e., the feature extraction module, the global multiple-scale (GMS) module, the local patches attention (LPA) module, and the model-level fusion model. The feature extraction module is designed to extract and normalize texture information to the same size. The GMS model can extract deep global features with different receptive fields, releasing the sensitivity of deeper convolution layers to pose-variant and self-occlusion. The LPA module is built to force the network to focus on local salient features, which can lower the effect of pose variation and self-occlusion on recognition results. Subsequently, the extracted features are fused with a model-level strategy to improve recognition accuracy. Extensive experiments were conducted on four public databases, and the recognition results demonstrated the feasibility and validity of the proposed methods.","author":[{"dropping-particle":"","family":"Liu","given":"Chaoji","non-dropping-particle":"","parse-names":false,"suffix":""},{"dropping-particle":"","family":"Liu","given":"Xingqiao","non-dropping-particle":"","parse-names":false,"suffix":""},{"dropping-particle":"","family":"Chen","given":"Chong","non-dropping-particle":"","parse-names":false,"suffix":""},{"dropping-particle":"","family":"Zhou","given":"Kang","non-dropping-particle":"","parse-names":false,"suffix":""}],"container-title":"CMES - Computer Modeling in Engineering and Sciences","id":"ITEM-1","issue":"1","issued":{"date-parts":[["2023"]]},"note":"Cited by: 1; All Open Access, Hybrid Gold Open Access","page":"405-440","title":"Deep Global Multiple-Scale and Local Patches Attention Dual-Branch Network for Pose-Invariant Facial Expression Recognition","type":"article-journal","volume":"139"},"uris":["http://www.mendeley.com/documents/?uuid=14caa303-3c10-45cf-a5f1-523a95219f7a"]}],"mendeley":{"formattedCitation":"[54]","plainTextFormattedCitation":"[54]","previouslyFormattedCitation":"[54]"},"properties":{"noteIndex":0},"schema":"https://github.com/citation-style-language/schema/raw/master/csl-citation.json"}</w:instrText>
      </w:r>
      <w:r w:rsidRPr="00AD4F45">
        <w:fldChar w:fldCharType="separate"/>
      </w:r>
      <w:r w:rsidRPr="00AD4F45">
        <w:rPr>
          <w:noProof/>
        </w:rPr>
        <w:t>[54]</w:t>
      </w:r>
      <w:r w:rsidRPr="00AD4F45">
        <w:fldChar w:fldCharType="end"/>
      </w:r>
      <w:r w:rsidRPr="00AD4F45">
        <w:t xml:space="preserve">, </w:t>
      </w:r>
      <w:r w:rsidRPr="00AD4F45">
        <w:fldChar w:fldCharType="begin" w:fldLock="1"/>
      </w:r>
      <w:r w:rsidRPr="00AD4F45">
        <w:instrText>ADDIN CSL_CITATION {"citationItems":[{"id":"ITEM-1","itemData":{"DOI":"10.3390/app14156471","ISSN":"20763417","abstract":"Facial expression recognition has wide application prospects in many occasions. Due to the complexity and variability of facial expressions, facial expression recognition has become a very challenging research topic. This paper proposes a Vision Transformer expression recognition method based on hybrid local attention (HLA-ViT). The network adopts a dual-stream structure. One stream extracts the hybrid local features and the other stream extracts the global contextual features. These two streams constitute a global–local fusion attention. The hybrid local attention module is proposed to enhance the network’s robustness to face occlusion and head pose variations. The convolutional neural network is combined with the hybrid local attention module to obtain feature maps with local prominent information. Robust features are then captured by the ViT from the global perspective of the visual sequence context. Finally, the decision-level fusion mechanism fuses the expression features with local prominent information, adding complementary information to enhance the network’s recognition performance and robustness against interference factors such as occlusion and head posture changes in natural scenes. Extensive experiments demonstrate that our HLA-ViT network achieves an excellent performance with 90.45% on RAF-DB, 90.13% on FERPlus, and 65.07% on AffectNet.","author":[{"dropping-particle":"","family":"Tian","given":"Yuan","non-dropping-particle":"","parse-names":false,"suffix":""},{"dropping-particle":"","family":"Zhu","given":"Jingxuan","non-dropping-particle":"","parse-names":false,"suffix":""},{"dropping-particle":"","family":"Yao","given":"Huang","non-dropping-particle":"","parse-names":false,"suffix":""},{"dropping-particle":"","family":"Chen","given":"Di","non-dropping-particle":"","parse-names":false,"suffix":""}],"container-title":"Applied Sciences (Switzerland)","id":"ITEM-1","issue":"15","issued":{"date-parts":[["2024"]]},"note":"Query date: 2025-05-04 23:18:56","publisher":"mdpi.com","title":"Facial Expression Recognition Based on Vision Transformer with Hybrid Local Attention","type":"article-journal","volume":"14"},"uris":["http://www.mendeley.com/documents/?uuid=39cc1234-6eed-4b78-ae5c-879f32e679cf"]}],"mendeley":{"formattedCitation":"[57]","plainTextFormattedCitation":"[57]","previouslyFormattedCitation":"[57]"},"properties":{"noteIndex":0},"schema":"https://github.com/citation-style-language/schema/raw/master/csl-citation.json"}</w:instrText>
      </w:r>
      <w:r w:rsidRPr="00AD4F45">
        <w:fldChar w:fldCharType="separate"/>
      </w:r>
      <w:r w:rsidRPr="00AD4F45">
        <w:rPr>
          <w:noProof/>
        </w:rPr>
        <w:t>[57]</w:t>
      </w:r>
      <w:r w:rsidRPr="00AD4F45">
        <w:fldChar w:fldCharType="end"/>
      </w:r>
      <w:r w:rsidRPr="00AD4F45">
        <w:t xml:space="preserve">, </w:t>
      </w:r>
      <w:r w:rsidRPr="00AD4F45">
        <w:fldChar w:fldCharType="begin" w:fldLock="1"/>
      </w:r>
      <w:r w:rsidRPr="00AD4F45">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61]","plainTextFormattedCitation":"[61]","previouslyFormattedCitation":"[61]"},"properties":{"noteIndex":0},"schema":"https://github.com/citation-style-language/schema/raw/master/csl-citation.json"}</w:instrText>
      </w:r>
      <w:r w:rsidRPr="00AD4F45">
        <w:fldChar w:fldCharType="separate"/>
      </w:r>
      <w:r w:rsidRPr="00AD4F45">
        <w:rPr>
          <w:noProof/>
        </w:rPr>
        <w:t>[61]</w:t>
      </w:r>
      <w:r w:rsidRPr="00AD4F45">
        <w:fldChar w:fldCharType="end"/>
      </w:r>
      <w:r w:rsidRPr="00AD4F45">
        <w:t>, and</w:t>
      </w:r>
      <w:r w:rsidR="001C651F">
        <w:t xml:space="preserve"> </w:t>
      </w:r>
      <w:r w:rsidR="001C651F" w:rsidRPr="00AD4F45">
        <w:fldChar w:fldCharType="begin" w:fldLock="1"/>
      </w:r>
      <w:r w:rsidR="001C651F" w:rsidRPr="00AD4F45">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62]","plainTextFormattedCitation":"[62]","previouslyFormattedCitation":"[62]"},"properties":{"noteIndex":0},"schema":"https://github.com/citation-style-language/schema/raw/master/csl-citation.json"}</w:instrText>
      </w:r>
      <w:r w:rsidR="001C651F" w:rsidRPr="00AD4F45">
        <w:fldChar w:fldCharType="separate"/>
      </w:r>
      <w:r w:rsidR="001C651F" w:rsidRPr="00AD4F45">
        <w:rPr>
          <w:noProof/>
        </w:rPr>
        <w:t>[62]</w:t>
      </w:r>
      <w:r w:rsidR="001C651F" w:rsidRPr="00AD4F45">
        <w:fldChar w:fldCharType="end"/>
      </w:r>
      <w:r>
        <w:t xml:space="preserve"> </w:t>
      </w:r>
      <w:r w:rsidRPr="00CC06A2">
        <w:rPr>
          <w:rFonts w:eastAsia="Gulim"/>
        </w:rPr>
        <w:t xml:space="preserve">show that changes in head pose can significantly obscure important areas on the face, thereby reducing the accuracy of FER systems. A similar finding was observed in illumination variation </w:t>
      </w:r>
      <w:r>
        <w:fldChar w:fldCharType="begin" w:fldLock="1"/>
      </w:r>
      <w:r w:rsidR="00E23870">
        <w:instrText>ADDIN CSL_CITATION {"citationItems":[{"id":"ITEM-1","itemData":{"DOI":"10.1016/j.jksuci.2021.06.012","ISSN":"22131248","abstract":"Automatic facial emotion recognition in real-world situations like partial occlusions, varying head poses and illumination conditions are challenging to the machine learning community. The main reason is the lack of sufficient samples with the aforementioned conditions in the baseline datasets which throws difficulty in training a well performing machine learning or deep learning model. To overcome this challenge, we have adopted the concept of meta-learning. Meta-learning using prototypical networks (metric-based meta-learning) has been proven to be well-fit for few-shot problems without severe overfitting. We leverage the quick adaptation power of prototypical networks for emotion recognition in the scarcity of such diverse samples. We have used CMU Multi-PIE dataset which contains images with partial occlusions, varying head-poses and illumination levels for training and evaluating the model. For testing the adaptability of the system to intra-class and inter-dataset variations, AffectNet face database images have been used. The proposed method is named as ERMOPI (Emotion Recognition using Meta-learning across Occlusion, Pose and Illumination) which performs emotion recognition from facial expressions using meta-learning approach for still images and it is robust to partial occlusions, varying head poses and illumination levels which is the novelty of this work. The key benefit is the usage of less number of training samples compared to the existing work in emotion recognition and achieved comparable results with the state-of-the-art approaches. The proposed method achieved 90% accuracy for CMU Multi-PIE database images and 68% accuracy for AffectNet database images.","author":[{"dropping-particle":"","family":"Kuruvayil","given":"Soumya","non-dropping-particle":"","parse-names":false,"suffix":""},{"dropping-particle":"","family":"Palaniswamy","given":"Suja","non-dropping-particle":"","parse-names":false,"suffix":""}],"container-title":"Journal of King Saud University - Computer and Information Sciences","id":"ITEM-1","issue":"9","issued":{"date-parts":[["2022"]]},"note":"From Duplicate 2 (Emotion recognition from facial images with simultaneous occlusion, pose and illumination variations using meta-learning - Kuruvayil, Soumya; Palaniswamy, Suja)\n\nFrom Duplicate 1 (Emotion recognition from facial images with simultaneous occlusion, pose and illumination variations using meta-learning - Kuruvayil, Soumya; Palaniswamy, Suja)\n\nCited by: 62; All Open Access, Gold Open Access","page":"7271-7282","publisher":"The Authors","title":"Emotion recognition from facial images with simultaneous occlusion, pose and illumination variations using meta-learning","type":"article-journal","volume":"34"},"uris":["http://www.mendeley.com/documents/?uuid=1fd07e53-47a8-4b83-b43a-6da617b56f49"]}],"mendeley":{"formattedCitation":"[18]","plainTextFormattedCitation":"[18]","previouslyFormattedCitation":"[18]"},"properties":{"noteIndex":0},"schema":"https://github.com/citation-style-language/schema/raw/master/csl-citation.json"}</w:instrText>
      </w:r>
      <w:r>
        <w:fldChar w:fldCharType="separate"/>
      </w:r>
      <w:r w:rsidRPr="00AD4F45">
        <w:rPr>
          <w:noProof/>
        </w:rPr>
        <w:t>[18]</w:t>
      </w:r>
      <w:r>
        <w:fldChar w:fldCharType="end"/>
      </w:r>
      <w:r w:rsidRPr="00CC06A2">
        <w:rPr>
          <w:rFonts w:eastAsia="Gulim"/>
        </w:rPr>
        <w:t xml:space="preserve">, which can lead to inconsistencies in visual features, as well as personal attributes like hair and glasses </w:t>
      </w:r>
      <w:r w:rsidR="00E23870" w:rsidRPr="00E23870">
        <w:fldChar w:fldCharType="begin" w:fldLock="1"/>
      </w:r>
      <w:r w:rsidR="00E23870" w:rsidRPr="00E23870">
        <w:instrText>ADDIN CSL_CITATION {"citationItems":[{"id":"ITEM-1","itemData":{"DOI":"10.3390/ijerph19042352","ISSN":"16604601","PMID":"35206540","abstract":"Monitoring drivers’ emotions is the key aspect of designing advanced driver assistance systems (ADAS) in intelligent vehicles. To ensure safety and track the possibility of vehicles’ road accidents, emotional monitoring will play a key role in justifying the mental status of the driver while driving the vehicle. However, the pose variations, illumination conditions, and occlusions are the factors that affect the detection of driver emotions from proper monitoring. To overcome these challenges, two novel approaches using machine learning methods and deep neural networks are proposed to monitor various drivers’ expressions in different pose variations, illuminations, and occlusions. We obtained the remarkable accuracy of 93.41%, 83.68%, 98.47%, and 98.18% for CK+, FER 2013, KDEF, and KMU-FED datasets, respectively, for the first approach and improved accuracy of 96.15%, 84.58%, 99.18%, and 99.09% for CK+, FER 2013, KDEF, and KMU-FED datasets respectively in the second approach, compared to the existing state-of-the-art methods.","author":[{"dropping-particle":"","family":"Sukhavasi","given":"Susrutha Babu","non-dropping-particle":"","parse-names":false,"suffix":""},{"dropping-particle":"","family":"Sukhavasi","given":"Suparshya Babu","non-dropping-particle":"","parse-names":false,"suffix":""},{"dropping-particle":"","family":"Elleithy","given":"Khaled","non-dropping-particle":"","parse-names":false,"suffix":""},{"dropping-particle":"","family":"El-Sayed","given":"Ahmed","non-dropping-particle":"","parse-names":false,"suffix":""},{"dropping-particle":"","family":"Elleithy","given":"Abdelrahman","non-dropping-particle":"","parse-names":false,"suffix":""}],"container-title":"International Journal of Environmental Research and Public Health","id":"ITEM-1","issue":"4","issued":{"date-parts":[["2022"]]},"title":"Deep Neural Network Approach for Pose, Illumination, and Occlusion Invariant Driver Emotion Detection","type":"article-journal","volume":"19"},"uris":["http://www.mendeley.com/documents/?uuid=6771f525-350d-48a1-9f98-ea25159a313f"]}],"mendeley":{"formattedCitation":"[55]","plainTextFormattedCitation":"[55]","previouslyFormattedCitation":"[55]"},"properties":{"noteIndex":0},"schema":"https://github.com/citation-style-language/schema/raw/master/csl-citation.json"}</w:instrText>
      </w:r>
      <w:r w:rsidR="00E23870" w:rsidRPr="00E23870">
        <w:fldChar w:fldCharType="separate"/>
      </w:r>
      <w:r w:rsidR="00E23870" w:rsidRPr="00E23870">
        <w:rPr>
          <w:noProof/>
        </w:rPr>
        <w:t>[55]</w:t>
      </w:r>
      <w:r w:rsidR="00E23870" w:rsidRPr="00E23870">
        <w:fldChar w:fldCharType="end"/>
      </w:r>
      <w:r w:rsidR="00E23870" w:rsidRPr="00E23870">
        <w:t xml:space="preserve">, </w:t>
      </w:r>
      <w:r w:rsidR="00E23870" w:rsidRPr="00E23870">
        <w:fldChar w:fldCharType="begin" w:fldLock="1"/>
      </w:r>
      <w:r w:rsidR="00E23870" w:rsidRPr="00E23870">
        <w:instrText>ADDIN CSL_CITATION {"citationItems":[{"id":"ITEM-1","itemData":{"DOI":"10.1016/j.jksuci.2021.06.012","ISSN":"22131248","abstract":"Automatic facial emotion recognition in real-world situations like partial occlusions, varying head poses and illumination conditions are challenging to the machine learning community. The main reason is the lack of sufficient samples with the aforementioned conditions in the baseline datasets which throws difficulty in training a well performing machine learning or deep learning model. To overcome this challenge, we have adopted the concept of meta-learning. Meta-learning using prototypical networks (metric-based meta-learning) has been proven to be well-fit for few-shot problems without severe overfitting. We leverage the quick adaptation power of prototypical networks for emotion recognition in the scarcity of such diverse samples. We have used CMU Multi-PIE dataset which contains images with partial occlusions, varying head-poses and illumination levels for training and evaluating the model. For testing the adaptability of the system to intra-class and inter-dataset variations, AffectNet face database images have been used. The proposed method is named as ERMOPI (Emotion Recognition using Meta-learning across Occlusion, Pose and Illumination) which performs emotion recognition from facial expressions using meta-learning approach for still images and it is robust to partial occlusions, varying head poses and illumination levels which is the novelty of this work. The key benefit is the usage of less number of training samples compared to the existing work in emotion recognition and achieved comparable results with the state-of-the-art approaches. The proposed method achieved 90% accuracy for CMU Multi-PIE database images and 68% accuracy for AffectNet database images.","author":[{"dropping-particle":"","family":"Kuruvayil","given":"Soumya","non-dropping-particle":"","parse-names":false,"suffix":""},{"dropping-particle":"","family":"Palaniswamy","given":"Suja","non-dropping-particle":"","parse-names":false,"suffix":""}],"container-title":"Journal of King Saud University - Computer and Information Sciences","id":"ITEM-1","issue":"9","issued":{"date-parts":[["2022"]]},"note":"From Duplicate 2 (Emotion recognition from facial images with simultaneous occlusion, pose and illumination variations using meta-learning - Kuruvayil, Soumya; Palaniswamy, Suja)\n\nFrom Duplicate 1 (Emotion recognition from facial images with simultaneous occlusion, pose and illumination variations using meta-learning - Kuruvayil, Soumya; Palaniswamy, Suja)\n\nCited by: 62; All Open Access, Gold Open Access","page":"7271-7282","publisher":"The Authors","title":"Emotion recognition from facial images with simultaneous occlusion, pose and illumination variations using meta-learning","type":"article-journal","volume":"34"},"uris":["http://www.mendeley.com/documents/?uuid=1fd07e53-47a8-4b83-b43a-6da617b56f49"]}],"mendeley":{"formattedCitation":"[18]","plainTextFormattedCitation":"[18]","previouslyFormattedCitation":"[18]"},"properties":{"noteIndex":0},"schema":"https://github.com/citation-style-language/schema/raw/master/csl-citation.json"}</w:instrText>
      </w:r>
      <w:r w:rsidR="00E23870" w:rsidRPr="00E23870">
        <w:fldChar w:fldCharType="separate"/>
      </w:r>
      <w:r w:rsidR="00E23870" w:rsidRPr="00E23870">
        <w:rPr>
          <w:noProof/>
        </w:rPr>
        <w:t>[18]</w:t>
      </w:r>
      <w:r w:rsidR="00E23870" w:rsidRPr="00E23870">
        <w:fldChar w:fldCharType="end"/>
      </w:r>
      <w:r w:rsidR="00E23870">
        <w:t>,</w:t>
      </w:r>
      <w:r w:rsidR="00E23870" w:rsidRPr="00E23870">
        <w:t xml:space="preserve"> </w:t>
      </w:r>
      <w:r w:rsidRPr="00CC06A2">
        <w:rPr>
          <w:rFonts w:eastAsia="Gulim"/>
        </w:rPr>
        <w:t>which cover key facial areas such as the eyes and eyebrows.</w:t>
      </w:r>
    </w:p>
    <w:p w14:paraId="47961D41" w14:textId="73203D96" w:rsidR="00AD4F45" w:rsidRPr="00CC06A2" w:rsidRDefault="00AD4F45" w:rsidP="00AD4F45">
      <w:pPr>
        <w:rPr>
          <w:rFonts w:eastAsia="Gulim"/>
        </w:rPr>
      </w:pPr>
      <w:r w:rsidRPr="00CC06A2">
        <w:rPr>
          <w:rFonts w:eastAsia="Gulim"/>
          <w:i/>
          <w:iCs/>
        </w:rPr>
        <w:t>Synthetic Occlusion:</w:t>
      </w:r>
      <w:r w:rsidRPr="00CC06A2">
        <w:rPr>
          <w:rFonts w:eastAsia="Gulim"/>
        </w:rPr>
        <w:t xml:space="preserve"> Occlusion that is artificially simulated in experiments to assess the resilience of FER systems under extreme conditions. Common examples include medical masks </w:t>
      </w:r>
      <w:r w:rsidR="00E23870" w:rsidRPr="00E23870">
        <w:fldChar w:fldCharType="begin" w:fldLock="1"/>
      </w:r>
      <w:r w:rsidR="00E23870" w:rsidRPr="00E23870">
        <w:instrText>ADDIN CSL_CITATION {"citationItems":[{"id":"ITEM-1","itemData":{"DOI":"10.1007/s11042-022-14050-0","ISSN":"15737721","abstract":"People use various nonverbal communicative channels to convey emotions, among which facial expressions are considered the most important ones. Thus, automatic Facial Expression Recognition (FER) is a fundamental task to increase the perceptive skills of computers, especially in human-computer interaction. Like humans, state-of-art FER systems are able to recognize emotions from the entire face of a person. However, the COVID-19 pandemic has imposed a massive use of face masks that help in preventing infection but may hamper social communication and make the recognition of facial expressions a very challenging task due to facial occlusion. In this paper we propose a FER system capable to recognize emotions from masked faces. The system checks for the presence of a mask on the face image and, in case of mask detection, it extracts the eyes region and recognizes the emotion only considering that portion of the face. The effectiveness of the developed FER system was tested in recognizing emotions and their valence only from the eyes region and comparing the results when considering the entire face. As it was expected, emotions that are related mainly to the mouth region (e.g., disgust) are barely recognized, while positive emotions are better identified by considering only the eyes region. Moreover, we compared the results of our FER system to the human annotation of emotions on masked faces. We found out that the FER system outperforms the human annotation, thus showing that the model is able to learn proper features for each emotion leveraging only the eyes region.","author":[{"dropping-particle":"","family":"Castellano","given":"Giovanna","non-dropping-particle":"","parse-names":false,"suffix":""},{"dropping-particle":"","family":"Carolis","given":"Berardina","non-dropping-particle":"De","parse-names":false,"suffix":""},{"dropping-particle":"","family":"Macchiarulo","given":"Nicola","non-dropping-particle":"","parse-names":false,"suffix":""}],"container-title":"Multimedia Tools and Applications","id":"ITEM-1","issue":"9","issued":{"date-parts":[["2023"]]},"page":"12751-12769","publisher":"Multimedia Tools and Applications","title":"Automatic facial emotion recognition at the COVID-19 pandemic time","type":"article-journal","volume":"82"},"uris":["http://www.mendeley.com/documents/?uuid=f32d73de-eefb-40e0-aa7a-cb2a3a1e0f20"]}],"mendeley":{"formattedCitation":"[14]","plainTextFormattedCitation":"[14]","previouslyFormattedCitation":"[14]"},"properties":{"noteIndex":0},"schema":"https://github.com/citation-style-language/schema/raw/master/csl-citation.json"}</w:instrText>
      </w:r>
      <w:r w:rsidR="00E23870" w:rsidRPr="00E23870">
        <w:fldChar w:fldCharType="separate"/>
      </w:r>
      <w:r w:rsidR="00E23870" w:rsidRPr="00E23870">
        <w:rPr>
          <w:noProof/>
        </w:rPr>
        <w:t>[14]</w:t>
      </w:r>
      <w:r w:rsidR="00E23870" w:rsidRPr="00E23870">
        <w:fldChar w:fldCharType="end"/>
      </w:r>
      <w:r w:rsidR="00E23870" w:rsidRPr="00E23870">
        <w:t xml:space="preserve">, </w:t>
      </w:r>
      <w:r w:rsidR="00E23870" w:rsidRPr="00E23870">
        <w:fldChar w:fldCharType="begin" w:fldLock="1"/>
      </w:r>
      <w:r w:rsidR="00E23870" w:rsidRPr="00E23870">
        <w:instrText>ADDIN CSL_CITATION {"citationItems":[{"id":"ITEM-1","itemData":{"DOI":"10.3390/s22124633","ISSN":"14248220","PMID":"35746415","abstract":"Wearing a facial mask is indispensable in the COVID-19 pandemic; however, it has tremendous effects on the performance of existing facial emotion recognition approaches. In this paper, we propose a feature vector technique comprising three main steps to recognize emotions from facial mask images. First, a synthetic mask is used to cover the facial input image. With only the upper part of the image showing, and including only the eyes, eyebrows, a portion of the bridge of the nose, and the forehead, the boundary and regional representation technique is applied. Second, a feature extraction technique based on our proposed rapid landmark detection method employing the infinity shape is utilized to flexibly extract a set of feature vectors that can effectively indicate the characteristics of the partially occluded masked face. Finally, those features, including the location of the detected landmarks and the Histograms of the Oriented Gradients, are brought into the classification process by adopting CNN and LSTM; the experimental results are then evaluated using images from the CK+ and RAF-DB data sets. As the result, our proposed method outperforms existing cutting-edge approaches and demonstrates better performance, achieving 99.30% and 95.58% accuracy on CK+ and RAF-DB, respectively.","author":[{"dropping-particle":"","family":"Khoeun","given":"Ratanak","non-dropping-particle":"","parse-names":false,"suffix":""},{"dropping-particle":"","family":"Chophuk","given":"Ponlawat","non-dropping-particle":"","parse-names":false,"suffix":""},{"dropping-particle":"","family":"Chinnasarn","given":"Krisana","non-dropping-particle":"","parse-names":false,"suffix":""}],"container-title":"Sensors","id":"ITEM-1","issue":"12","issued":{"date-parts":[["2022"]]},"title":"Emotion Recognition for Partial Faces Using a Feature Vector Technique","type":"article-journal","volume":"22"},"uris":["http://www.mendeley.com/documents/?uuid=1a826d8f-10e3-49ca-9ff0-c45ed46d9077"]}],"mendeley":{"formattedCitation":"[17]","plainTextFormattedCitation":"[17]","previouslyFormattedCitation":"[17]"},"properties":{"noteIndex":0},"schema":"https://github.com/citation-style-language/schema/raw/master/csl-citation.json"}</w:instrText>
      </w:r>
      <w:r w:rsidR="00E23870" w:rsidRPr="00E23870">
        <w:fldChar w:fldCharType="separate"/>
      </w:r>
      <w:r w:rsidR="00E23870" w:rsidRPr="00E23870">
        <w:rPr>
          <w:noProof/>
        </w:rPr>
        <w:t>[17]</w:t>
      </w:r>
      <w:r w:rsidR="00E23870" w:rsidRPr="00E23870">
        <w:fldChar w:fldCharType="end"/>
      </w:r>
      <w:r w:rsidR="00E23870" w:rsidRPr="00E23870">
        <w:t xml:space="preserve">, </w:t>
      </w:r>
      <w:r w:rsidR="00E23870" w:rsidRPr="00E23870">
        <w:fldChar w:fldCharType="begin" w:fldLock="1"/>
      </w:r>
      <w:r w:rsidR="00E23870" w:rsidRPr="00E23870">
        <w:instrText>ADDIN CSL_CITATION {"citationItems":[{"id":"ITEM-1","itemData":{"DOI":"10.3934/ERA.2024124","ISSN":"26881594","abstract":"Facial expression recognition plays a crucial role in human-computer intelligent interaction. Due to the problem of missing facial information caused by face masks, the average accuracy of facial expression recognition algorithms in mask-obscured scenes is relatively low. At present, most deep learning-based facial expression recognition methods primarily focus on global facial features, thus they are less suitable for scenarios where facial expressions are obscured by masks. Therefore, this paper proposes a facial expression recognition method, TransformerKNN (TKNN), which integrates eyebrow and eye state information in mask-obscured scenes. The proposed method utilizes facial feature points in the eyebrow and eye regions to calculate various relative distances and angles, capturing the state information of eyebrows and eyes. Subsequently, the original face images with masks are used to train a Swin-transformer model, and the eyebrow and eye state information is used to train a k-Nearest Neighbor (KNN) model. These models are then fused at the decision layer to achieve automated emotion computation in situations when facial expressions are obscured by masks. The TKNN method offers a novel approach by leveraging both local and global facial features, thereby enhancing the performance of facial expression recognition in mask-obscured scenes. Experimental results demonstrate that the average accuracy of the TKNN method is 85.8% and 70.3%, respectively. This provides better support for facial expression recognition in scenarios when facial information is partially obscured.","author":[{"dropping-particle":"","family":"Zheng","given":"Kun","non-dropping-particle":"","parse-names":false,"suffix":""},{"dropping-particle":"","family":"Tian","given":"Li","non-dropping-particle":"","parse-names":false,"suffix":""},{"dropping-particle":"","family":"Li","given":"Zichong","non-dropping-particle":"","parse-names":false,"suffix":""},{"dropping-particle":"","family":"Li","given":"Hui","non-dropping-particle":"","parse-names":false,"suffix":""},{"dropping-particle":"","family":"Zhang","given":"Junjie","non-dropping-particle":"","parse-names":false,"suffix":""}],"container-title":"Electronic Research Archive","id":"ITEM-1","issue":"4","issued":{"date-parts":[["2024"]]},"note":"Query date: 2025-05-04 23:18:56","page":"2745-2771","publisher":"aimspress.com","title":"Incorporating eyebrow and eye state information for facial expression recognition in mask-obscured scenes","type":"article-journal","volume":"32"},"uris":["http://www.mendeley.com/documents/?uuid=a0bf43e6-2a2b-3d5d-827c-6ee307e24b80"]}],"mendeley":{"formattedCitation":"[66]","plainTextFormattedCitation":"[66]","previouslyFormattedCitation":"[66]"},"properties":{"noteIndex":0},"schema":"https://github.com/citation-style-language/schema/raw/master/csl-citation.json"}</w:instrText>
      </w:r>
      <w:r w:rsidR="00E23870" w:rsidRPr="00E23870">
        <w:fldChar w:fldCharType="separate"/>
      </w:r>
      <w:r w:rsidR="00E23870" w:rsidRPr="00E23870">
        <w:rPr>
          <w:noProof/>
        </w:rPr>
        <w:t>[66]</w:t>
      </w:r>
      <w:r w:rsidR="00E23870" w:rsidRPr="00E23870">
        <w:fldChar w:fldCharType="end"/>
      </w:r>
      <w:r w:rsidRPr="00E23870">
        <w:rPr>
          <w:rFonts w:eastAsia="Gulim"/>
        </w:rPr>
        <w:t xml:space="preserve">, which cover the mouth and chin area, block masking </w:t>
      </w:r>
      <w:r w:rsidR="00E23870" w:rsidRPr="00E23870">
        <w:fldChar w:fldCharType="begin" w:fldLock="1"/>
      </w:r>
      <w:r w:rsidR="00E23870" w:rsidRPr="00E23870">
        <w:instrText>ADDIN CSL_CITATION {"citationItems":[{"id":"ITEM-1","itemData":{"DOI":"10.1007/s11042-020-09566-2","ISSN":"15737721","abstract":"Recently, deep learning has made great achievements in facial expression recognition. However, occlusion and large skew will greatly affect the accuracy of facial expression recognition in practice. Therefore, we propose a novel framework based on symmetric SURF and heterogeneous soft partition network to quickly recognize facial recognition under partial occlusion. In this framework, an occlusion detection module based on symmetric SURF is presented to detect the occlusion part, which helps to locate the horizontal symmetric area of the occlusion area. After that, a face inpainting module based on mirror transition is presented to rapidly accomplish the face inpainting under the unsupervised circumstance. Moreover, a recognition network based on heterogeneous soft partitioning is proposed for the facial expression recognition. After heterogeneous soft partitioning, the weights of each part are input and to into the recognition network as more prior information for training. Finally, we feed the weighted image into the trained neural network for expression recognition. Experimental results show that the accuracy of the proposed method is respectively 7% and 8% higher than the average accuracies from the state-of-the-art methods on Cohn-Kanade (CK +) and fer2013 datasets. Besides, the run time of our method is 2.38 s faster than the most advanced.","author":[{"dropping-particle":"","family":"Hu","given":"Ke","non-dropping-particle":"","parse-names":false,"suffix":""},{"dropping-particle":"","family":"Huang","given":"Guoheng","non-dropping-particle":"","parse-names":false,"suffix":""},{"dropping-particle":"","family":"Yang","given":"Ying","non-dropping-particle":"","parse-names":false,"suffix":""},{"dropping-particle":"","family":"Pun","given":"Chi Man","non-dropping-particle":"","parse-names":false,"suffix":""},{"dropping-particle":"","family":"Ling","given":"Wing Kuen","non-dropping-particle":"","parse-names":false,"suffix":""},{"dropping-particle":"","family":"Cheng","given":"Lianglun","non-dropping-particle":"","parse-names":false,"suffix":""}],"container-title":"Multimedia Tools and Applications","id":"ITEM-1","issue":"41-42","issued":{"date-parts":[["2020"]]},"note":"Query date: 2025-05-04 23:18:56","page":"30861-30881","publisher":"Springer","title":"Rapid facial expression recognition under part occlusion based on symmetric SURF and heterogeneous soft partition network","type":"article-journal","volume":"79"},"uris":["http://www.mendeley.com/documents/?uuid=d015a60c-e57c-3768-9352-d9dfd2d52e22"]}],"mendeley":{"formattedCitation":"[43]","plainTextFormattedCitation":"[43]","previouslyFormattedCitation":"[43]"},"properties":{"noteIndex":0},"schema":"https://github.com/citation-style-language/schema/raw/master/csl-citation.json"}</w:instrText>
      </w:r>
      <w:r w:rsidR="00E23870" w:rsidRPr="00E23870">
        <w:fldChar w:fldCharType="separate"/>
      </w:r>
      <w:r w:rsidR="00E23870" w:rsidRPr="00E23870">
        <w:rPr>
          <w:noProof/>
        </w:rPr>
        <w:t>[43]</w:t>
      </w:r>
      <w:r w:rsidR="00E23870" w:rsidRPr="00E23870">
        <w:fldChar w:fldCharType="end"/>
      </w:r>
      <w:r w:rsidR="00E23870" w:rsidRPr="00E23870">
        <w:t xml:space="preserve">, </w:t>
      </w:r>
      <w:r w:rsidR="00E23870" w:rsidRPr="00E23870">
        <w:fldChar w:fldCharType="begin" w:fldLock="1"/>
      </w:r>
      <w:r w:rsidR="00E23870" w:rsidRPr="00E23870">
        <w:instrText>ADDIN CSL_CITATION {"citationItems":[{"id":"ITEM-1","itemData":{"DOI":"10.1016/j.neucom.2022.02.035","ISSN":"18728286","abstract":"Recognizing faces with partial occlusion is a challenging problem in many real-world applications. Although various methods have been proposed to deal with the facial image de-occlusion tasks, most of them only concern the local features of occluded images, obviously ignoring the global facial expressions and structural prior information. In this paper, we propose a novel end-to-end SILP-Autoencoder to effectively restore partial occluded faces. To improve the recovery quality and occlusion removal robustness, our framework mainly consists of two components, Laplacian prior subnetwork, and left-and-right symmetric match module (LR-match module), which preserve the global facial expression features and fully make use of the symmetrical characteristics of facial regions and structures respectively. Based on the above characteristics, a composite loss function is designed to achieve end-to-end training of the entire network. Extensive experiments on the face expression datasets with various shaded areas suggest that our approach achieves superior performance against the state-of-the-art methods. In particular, our method is more useful for facial detail recovery and distortion expression suppression.","author":[{"dropping-particle":"","family":"Sun","given":"Dengdi","non-dropping-particle":"","parse-names":false,"suffix":""},{"dropping-particle":"","family":"Xie","given":"Wandong","non-dropping-particle":"","parse-names":false,"suffix":""},{"dropping-particle":"","family":"Ding","given":"Zhuanlian","non-dropping-particle":"","parse-names":false,"suffix":""},{"dropping-particle":"","family":"Tang","given":"Jin","non-dropping-particle":"","parse-names":false,"suffix":""}],"container-title":"Neurocomputing","id":"ITEM-1","issued":{"date-parts":[["2022"]]},"page":"47-56","publisher":"Elsevier B.V.","title":"SILP-autoencoder for face de-occlusion","type":"article-journal","volume":"485"},"uris":["http://www.mendeley.com/documents/?uuid=3e674ebe-8197-4498-9a98-b87c5152fca0"]}],"mendeley":{"formattedCitation":"[4]","plainTextFormattedCitation":"[4]","previouslyFormattedCitation":"[4]"},"properties":{"noteIndex":0},"schema":"https://github.com/citation-style-language/schema/raw/master/csl-citation.json"}</w:instrText>
      </w:r>
      <w:r w:rsidR="00E23870" w:rsidRPr="00E23870">
        <w:fldChar w:fldCharType="separate"/>
      </w:r>
      <w:r w:rsidR="00E23870" w:rsidRPr="00E23870">
        <w:rPr>
          <w:noProof/>
        </w:rPr>
        <w:t>[4]</w:t>
      </w:r>
      <w:r w:rsidR="00E23870" w:rsidRPr="00E23870">
        <w:fldChar w:fldCharType="end"/>
      </w:r>
      <w:r w:rsidRPr="00E23870">
        <w:rPr>
          <w:rFonts w:eastAsia="Gulim"/>
        </w:rPr>
        <w:t xml:space="preserve">, which involves creating black block objects to randomly cover facial areas, and occlusion of specific areas like the eyes and hair </w:t>
      </w:r>
      <w:r w:rsidR="00E23870" w:rsidRPr="00E23870">
        <w:fldChar w:fldCharType="begin" w:fldLock="1"/>
      </w:r>
      <w:r w:rsidR="00E23870" w:rsidRPr="00E23870">
        <w:instrText>ADDIN CSL_CITATION {"citationItems":[{"id":"ITEM-1","itemData":{"DOI":"10.1109/TAI.2022.3207450","ISSN":"26914581","abstract":"Prior work has shown that the order in which different components of the face are learned using a sequential learner can play an important role in the performance of facial expression recognition systems. We propose FaceTopoNet, an end-to-end deep model for facial expression recognition, which is capable of learning an effective tree topology of the face. Our model then traverses the learned tree to generate a sequence, which is then used to form an embedding to feed a sequential learner. The devised model adopts one stream for learning structure and one stream for learning texture. The structure stream focuses on the positions of the facial landmarks, whereas the main focus of the texture stream is on the patches around the landmarks to learn textural information. We then fuse the outputs of the two streams by utilizing an effective attention-based fusion strategy. We perform extensive experiments on four large-scale in-the-wild facial expression datasets-namely AffectNet, FER2013, ExpW, and real-world affective face database-and one lab-controlled dataset (Cohn-Kanade) to evaluate our approach. FaceTopoNet achieves state-of-the-art performance on three of the five datasets and obtains competitive results on the other two datasets. We also perform rigorous ablation and sensitivity experiments to evaluate the impact of different components and parameters in our model. Finally, we perform robustness experiments and demonstrate that FaceTopoNet is more robust against occlusions in comparison to other leading methods in the area.","author":[{"dropping-particle":"","family":"Kolahdouzi","given":"Mojtaba","non-dropping-particle":"","parse-names":false,"suffix":""},{"dropping-particle":"","family":"Sepas-Moghaddam","given":"Alireza","non-dropping-particle":"","parse-names":false,"suffix":""},{"dropping-particle":"","family":"Etemad","given":"Ali","non-dropping-particle":"","parse-names":false,"suffix":""}],"container-title":"IEEE Transactions on Artificial Intelligence","id":"ITEM-1","issue":"6","issued":{"date-parts":[["2023","12"]]},"page":"1526-1539","title":"FaceTopoNet: Facial Expression Recognition Using Face Topology Learning","type":"article-journal","volume":"4"},"uris":["http://www.mendeley.com/documents/?uuid=52fd40ef-df50-4024-afcc-3a8170726b32"]}],"mendeley":{"formattedCitation":"[21]","plainTextFormattedCitation":"[21]","previouslyFormattedCitation":"[21]"},"properties":{"noteIndex":0},"schema":"https://github.com/citation-style-language/schema/raw/master/csl-citation.json"}</w:instrText>
      </w:r>
      <w:r w:rsidR="00E23870" w:rsidRPr="00E23870">
        <w:fldChar w:fldCharType="separate"/>
      </w:r>
      <w:r w:rsidR="00E23870" w:rsidRPr="00E23870">
        <w:rPr>
          <w:noProof/>
        </w:rPr>
        <w:t>[21]</w:t>
      </w:r>
      <w:r w:rsidR="00E23870" w:rsidRPr="00E23870">
        <w:fldChar w:fldCharType="end"/>
      </w:r>
      <w:r w:rsidR="00E23870" w:rsidRPr="00E23870">
        <w:t xml:space="preserve">, </w:t>
      </w:r>
      <w:r w:rsidR="00E23870" w:rsidRPr="00E23870">
        <w:fldChar w:fldCharType="begin" w:fldLock="1"/>
      </w:r>
      <w:r w:rsidR="00E23870" w:rsidRPr="00E23870">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7581f72e-b6f3-40c9-89bd-6bab3720a44e"]}],"mendeley":{"formattedCitation":"[16]","plainTextFormattedCitation":"[16]","previouslyFormattedCitation":"[16]"},"properties":{"noteIndex":0},"schema":"https://github.com/citation-style-language/schema/raw/master/csl-citation.json"}</w:instrText>
      </w:r>
      <w:r w:rsidR="00E23870" w:rsidRPr="00E23870">
        <w:fldChar w:fldCharType="separate"/>
      </w:r>
      <w:r w:rsidR="00E23870" w:rsidRPr="00E23870">
        <w:rPr>
          <w:noProof/>
        </w:rPr>
        <w:t>[16]</w:t>
      </w:r>
      <w:r w:rsidR="00E23870" w:rsidRPr="00E23870">
        <w:fldChar w:fldCharType="end"/>
      </w:r>
      <w:r w:rsidRPr="00E23870">
        <w:rPr>
          <w:rFonts w:eastAsia="Gulim"/>
        </w:rPr>
        <w:t>. This type of occlusion is designed to isolate the impac</w:t>
      </w:r>
      <w:r w:rsidRPr="00CC06A2">
        <w:rPr>
          <w:rFonts w:eastAsia="Gulim"/>
        </w:rPr>
        <w:t>t of certain areas on FER accuracy, helping to analyze the system's sensitivity to the loss of visual information.</w:t>
      </w:r>
    </w:p>
    <w:p w14:paraId="71233A6F" w14:textId="64ED2BD7" w:rsidR="00BA3014" w:rsidRDefault="00AD4F45" w:rsidP="00AD4F45">
      <w:pPr>
        <w:rPr>
          <w:rFonts w:eastAsia="Gulim"/>
        </w:rPr>
      </w:pPr>
      <w:r w:rsidRPr="00CC06A2">
        <w:rPr>
          <w:rFonts w:eastAsia="Gulim"/>
        </w:rPr>
        <w:t>From this synthesis, it can be concluded that occlusions covering key expression areas such as the eyes, mouth, and eyebrows have a significant impact on the accuracy of FER systems. Both natural and synthetic occlusions have been shown to reduce performance, depending on which part of the face is covered and the overall visual context. Therefore, mapping the types of occlusion is a crucial first step in developing FER systems that are robust to real-world conditions.</w:t>
      </w:r>
    </w:p>
    <w:p w14:paraId="0A49F407" w14:textId="383D7154" w:rsidR="008A5C4F" w:rsidRDefault="008A5C4F" w:rsidP="008A5C4F">
      <w:pPr>
        <w:pStyle w:val="Heading2"/>
        <w:jc w:val="both"/>
      </w:pPr>
      <w:r w:rsidRPr="008A5C4F">
        <w:t>RQ2: What composition of data is needed to test the resilience of FER models against occluded face conditions?</w:t>
      </w:r>
    </w:p>
    <w:p w14:paraId="3D9191CF" w14:textId="569DFFBB" w:rsidR="008A5C4F" w:rsidRDefault="008A5C4F" w:rsidP="008A5C4F">
      <w:pPr>
        <w:rPr>
          <w:rFonts w:eastAsia="Gulim"/>
          <w:color w:val="000000"/>
        </w:rPr>
      </w:pPr>
      <w:r w:rsidRPr="000A7A1F">
        <w:rPr>
          <w:rFonts w:eastAsia="Gulim"/>
          <w:color w:val="000000"/>
        </w:rPr>
        <w:t>To answer RQ2, this study finds datasets that have facial conditions that are blocked, both naturally and artificially.</w:t>
      </w:r>
      <w:r>
        <w:rPr>
          <w:rFonts w:eastAsia="Gulim"/>
          <w:color w:val="000000"/>
        </w:rPr>
        <w:t xml:space="preserve"> </w:t>
      </w:r>
      <w:r w:rsidRPr="000A7A1F">
        <w:rPr>
          <w:rFonts w:eastAsia="Gulim"/>
          <w:color w:val="000000"/>
        </w:rPr>
        <w:t xml:space="preserve">These datasets are essential for assessing the resilience of Facial Expression Recognition (FER) models to the degradation of visual information in particular facial regions.  Several datasets have been explicitly designed or modified to reflect various occlusion scenarios, including the use of medical masks, partial face covering, and visual disturbances caused by viewpoint angles or facial attributes such as hair and glasses. This section will talk about different datasets that are often used in </w:t>
      </w:r>
      <w:r w:rsidRPr="000A7A1F">
        <w:rPr>
          <w:rFonts w:eastAsia="Gulim"/>
          <w:color w:val="000000"/>
        </w:rPr>
        <w:t>research to see how well FER models do when they have to deal with occlusion problems. It will also talk about how each dataset is different in terms of how well it represents different types of occlusion.</w:t>
      </w:r>
    </w:p>
    <w:p w14:paraId="06689B34" w14:textId="77777777" w:rsidR="008A5C4F" w:rsidRDefault="008A5C4F" w:rsidP="008A5C4F">
      <w:pPr>
        <w:rPr>
          <w:rFonts w:eastAsia="Gulim"/>
          <w:color w:val="000000"/>
        </w:rPr>
      </w:pPr>
    </w:p>
    <w:p w14:paraId="443029C9" w14:textId="2D35F2C0" w:rsidR="008A5C4F" w:rsidRDefault="008A5C4F" w:rsidP="008A5C4F">
      <w:pPr>
        <w:ind w:firstLine="0"/>
        <w:jc w:val="center"/>
      </w:pPr>
      <w:r>
        <w:rPr>
          <w:noProof/>
        </w:rPr>
        <w:drawing>
          <wp:inline distT="0" distB="0" distL="0" distR="0" wp14:anchorId="78AD267A" wp14:editId="3A542583">
            <wp:extent cx="3199765" cy="2438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t="4610"/>
                    <a:stretch>
                      <a:fillRect/>
                    </a:stretch>
                  </pic:blipFill>
                  <pic:spPr bwMode="auto">
                    <a:xfrm>
                      <a:off x="0" y="0"/>
                      <a:ext cx="3199765" cy="2438400"/>
                    </a:xfrm>
                    <a:prstGeom prst="rect">
                      <a:avLst/>
                    </a:prstGeom>
                    <a:noFill/>
                    <a:ln>
                      <a:noFill/>
                    </a:ln>
                  </pic:spPr>
                </pic:pic>
              </a:graphicData>
            </a:graphic>
          </wp:inline>
        </w:drawing>
      </w:r>
    </w:p>
    <w:p w14:paraId="4F3DA0AD" w14:textId="0650CDE1" w:rsidR="008A5C4F" w:rsidRDefault="008A5C4F" w:rsidP="008A5C4F">
      <w:pPr>
        <w:ind w:firstLine="0"/>
      </w:pPr>
      <w:r>
        <w:t xml:space="preserve">Fig. </w:t>
      </w:r>
      <w:r w:rsidR="00020DC6">
        <w:t>2</w:t>
      </w:r>
      <w:r w:rsidRPr="00F87497">
        <w:rPr>
          <w:szCs w:val="18"/>
        </w:rPr>
        <w:t xml:space="preserve">. </w:t>
      </w:r>
      <w:r>
        <w:rPr>
          <w:szCs w:val="18"/>
        </w:rPr>
        <w:t xml:space="preserve"> </w:t>
      </w:r>
      <w:r w:rsidRPr="004E61F6">
        <w:rPr>
          <w:i/>
          <w:iCs/>
        </w:rPr>
        <w:t>Dataset freq used</w:t>
      </w:r>
      <w:r>
        <w:t>.</w:t>
      </w:r>
    </w:p>
    <w:p w14:paraId="3FA83A96" w14:textId="73BDA32E" w:rsidR="00AD4F45" w:rsidRDefault="00AD4F45" w:rsidP="00AD4F45">
      <w:r w:rsidRPr="000A7A1F">
        <w:rPr>
          <w:rFonts w:eastAsia="Gulim"/>
          <w:color w:val="000000"/>
        </w:rPr>
        <w:t xml:space="preserve">The graph shows the frequency distribution of dataset usage, which shows that many popular and specialised datasets are often used for this purpose in research. Datasets like RAF-DB </w:t>
      </w:r>
      <w:r>
        <w:fldChar w:fldCharType="begin" w:fldLock="1"/>
      </w:r>
      <w:r w:rsidR="00E23870">
        <w:instrText>ADDIN CSL_CITATION {"citationItems":[{"id":"ITEM-1","itemData":{"DOI":"10.1109/CVPR.2017.277","ISBN":"9781538604571","abstract":"Past research on facial expressions have used relatively limited datasets, which makes it unclear whether current methods can be employed in real world. In this paper, we present a novel database, RAF-DB, which contains about 30000 facial images from thousands of individuals. Each image has been individually labeled about 40 times, then EM algorithm was used to filter out unreliable labels. Crowdsourcing reveals that real-world faces often express compound emotions, or even mixture ones. For all we know, RAF-DB is the first database that contains compound expressions in the wild. Our cross-database study shows that the action units of basic emotions in RAF-DB are much more diverse than, or even deviate from, those of lab-controlled ones. To address this problem, we propose a new DLP-CNN (Deep Locality-Preserving CNN) method, which aims to enhance the discriminative power of deep features by preserving the locality closeness while maximizing the inter-class scatters. The benchmark experiments on the 7-class basic expressions and 11-class compound expressions, as well as the additional experiments on SFEW and CK+ databases, show that the proposed DLP-CNN outperforms the state-of-the-art handcrafted features and deep learning based methods for the expression recognition in the wild.","author":[{"dropping-particle":"","family":"Li","given":"Shan","non-dropping-particle":"","parse-names":false,"suffix":""},{"dropping-particle":"","family":"Deng","given":"Weihong","non-dropping-particle":"","parse-names":false,"suffix":""},{"dropping-particle":"","family":"Du","given":"Jun Ping","non-dropping-particle":"","parse-names":false,"suffix":""}],"container-title":"Proceedings - 30th IEEE Conference on Computer Vision and Pattern Recognition, CVPR 2017","id":"ITEM-1","issued":{"date-parts":[["2017"]]},"page":"2584-2593","title":"Reliable crowdsourcing and deep locality-preserving learning for expression recognition in the wild","type":"article-journal","volume":"2017-Janua"},"uris":["http://www.mendeley.com/documents/?uuid=d7ffd5f2-cc35-4c8e-8688-18ef48957577"]}],"mendeley":{"formattedCitation":"[67]","plainTextFormattedCitation":"[67]","previouslyFormattedCitation":"[67]"},"properties":{"noteIndex":0},"schema":"https://github.com/citation-style-language/schema/raw/master/csl-citation.json"}</w:instrText>
      </w:r>
      <w:r>
        <w:fldChar w:fldCharType="separate"/>
      </w:r>
      <w:r w:rsidRPr="00AD4F45">
        <w:rPr>
          <w:noProof/>
        </w:rPr>
        <w:t>[67]</w:t>
      </w:r>
      <w:r>
        <w:fldChar w:fldCharType="end"/>
      </w:r>
      <w:r w:rsidRPr="000A7A1F">
        <w:rPr>
          <w:rFonts w:eastAsia="Gulim"/>
          <w:color w:val="000000"/>
        </w:rPr>
        <w:t xml:space="preserve">, CK+ </w:t>
      </w:r>
      <w:r>
        <w:fldChar w:fldCharType="begin" w:fldLock="1"/>
      </w:r>
      <w:r w:rsidR="00E23870">
        <w:instrText>ADDIN CSL_CITATION {"citationItems":[{"id":"ITEM-1","itemData":{"DOI":"10.1109/CVPRW.2010.5543262","ISBN":"9781424470297","abstract":"In 2000, the Cohn-Kanade (CK) database was released for the purpose of promoting research into automatically detecting individual facial expressions. Since then, the CK database has become one of the most widely used test-beds for algorithm development and evaluation. During this period, three limitations have become apparent: 1) While AU codes are well validated, emotion labels are not, as they refer to what was requested rather than what was actually performed, 2) The lack of a common performance metric against which to evaluate new algorithms, and 3) Standard protocols for common databases have not emerged. As a consequence, the CK database has been used for both AU and emotion detection (even though labels for the latter have not been validated), comparison with benchmark algorithms is missing, and use of random subsets of the original database makes meta-analyses difficult. To address these and other concerns, we present the Extended Cohn-Kanade (CK+) database. The number of sequences is increased by 22% and the number of subjects by 27%. The target expression for each sequence is fully FACS coded and emotion labels have been revised and validated. In addition to this, non-posed sequences for several types of smiles and their associated metadata have been added. We present baseline results using Active Appearance Models (AAMs) and a linear support vector machine (SVM) classifier using a leaveone- out subject cross-validation for both AU and emotion detection for the posed data. The emotion and AU labels, along with the extended image data and tracked landmarks will be made available July 2010. © 2010 IEEE.","author":[{"dropping-particle":"","family":"Lucey","given":"Patrick","non-dropping-particle":"","parse-names":false,"suffix":""},{"dropping-particle":"","family":"Cohn","given":"Jeffrey F.","non-dropping-particle":"","parse-names":false,"suffix":""},{"dropping-particle":"","family":"Kanade","given":"Takeo","non-dropping-particle":"","parse-names":false,"suffix":""},{"dropping-particle":"","family":"Saragih","given":"Jason","non-dropping-particle":"","parse-names":false,"suffix":""},{"dropping-particle":"","family":"Ambadar","given":"Zara","non-dropping-particle":"","parse-names":false,"suffix":""},{"dropping-particle":"","family":"Matthews","given":"Iain","non-dropping-particle":"","parse-names":false,"suffix":""}],"container-title":"2010 IEEE Computer Society Conference on Computer Vision and Pattern Recognition - Workshops, CVPRW 2010","id":"ITEM-1","issue":"July","issued":{"date-parts":[["2010"]]},"page":"94-101","publisher":"IEEE","title":"The extended Cohn-Kanade dataset (CK+): A complete dataset for action unit and emotion-specified expression","type":"article-journal"},"uris":["http://www.mendeley.com/documents/?uuid=0224c01f-e46c-43a2-b242-0a2136cdf4d8"]}],"mendeley":{"formattedCitation":"[68]","plainTextFormattedCitation":"[68]","previouslyFormattedCitation":"[68]"},"properties":{"noteIndex":0},"schema":"https://github.com/citation-style-language/schema/raw/master/csl-citation.json"}</w:instrText>
      </w:r>
      <w:r>
        <w:fldChar w:fldCharType="separate"/>
      </w:r>
      <w:r w:rsidRPr="00AD4F45">
        <w:rPr>
          <w:noProof/>
        </w:rPr>
        <w:t>[68]</w:t>
      </w:r>
      <w:r>
        <w:fldChar w:fldCharType="end"/>
      </w:r>
      <w:r w:rsidRPr="000A7A1F">
        <w:rPr>
          <w:rFonts w:eastAsia="Gulim"/>
          <w:color w:val="000000"/>
        </w:rPr>
        <w:t>, AffectNet-7</w:t>
      </w:r>
      <w:r>
        <w:rPr>
          <w:rFonts w:eastAsia="Gulim"/>
          <w:color w:val="000000"/>
        </w:rPr>
        <w:t xml:space="preserve"> </w:t>
      </w:r>
      <w:r>
        <w:fldChar w:fldCharType="begin" w:fldLock="1"/>
      </w:r>
      <w:r w:rsidR="00E23870">
        <w:instrText>ADDIN CSL_CITATION {"citationItems":[{"id":"ITEM-1","itemData":{"DOI":"10.1109/TAFFC.2017.2740923","ISSN":"19493045","abstract":"Automated affective computing in the wild setting is a challenging problem in computer vision. Existing annotated databases of facial expressions in the wild are small and mostly cover discrete emotions (aka the categorical model). There are very limited annotated facial databases for affective computing in the continuous dimensional model (e.g., valence and arousal). To meet this need, we collected, annotated, and prepared for public distribution a new database of facial emotions in the wild (called AffectNet). AffectNet contains more than 1,000,000 facial images from the Internet by querying three major search engines using 1,250 emotion related keywords in six different languages. About half of the retrieved images were manually annotated for the presence of seven discrete facial expressions and the intensity of valence and arousal. AffectNet is by far the largest database of facial expression, valence, and arousal in the wild enabling research in automated facial expression recognition in two different emotion models. Two baseline deep neural networks are used to classify images in the categorical model and predict the intensity of valence and arousal. Various evaluation metrics show that our deep neural network baselines can perform better than conventional machine learning methods and off-the-shelf facial expression recognition systems.","author":[{"dropping-particle":"","family":"Mollahosseini","given":"Ali","non-dropping-particle":"","parse-names":false,"suffix":""},{"dropping-particle":"","family":"Hasani","given":"Behzad","non-dropping-particle":"","parse-names":false,"suffix":""},{"dropping-particle":"","family":"Mahoor","given":"Mohammad H.","non-dropping-particle":"","parse-names":false,"suffix":""}],"container-title":"IEEE Transactions on Affective Computing","id":"ITEM-1","issue":"1","issued":{"date-parts":[["2019"]]},"page":"18-31","publisher":"IEEE","title":"AffectNet: A Database for Facial Expression, Valence, and Arousal Computing in the Wild","type":"article-journal","volume":"10"},"uris":["http://www.mendeley.com/documents/?uuid=fd3dbbde-c62f-453b-9798-0d73cd4f3e7d"]}],"mendeley":{"formattedCitation":"[69]","plainTextFormattedCitation":"[69]","previouslyFormattedCitation":"[69]"},"properties":{"noteIndex":0},"schema":"https://github.com/citation-style-language/schema/raw/master/csl-citation.json"}</w:instrText>
      </w:r>
      <w:r>
        <w:fldChar w:fldCharType="separate"/>
      </w:r>
      <w:r w:rsidRPr="00AD4F45">
        <w:rPr>
          <w:noProof/>
        </w:rPr>
        <w:t>[69]</w:t>
      </w:r>
      <w:r>
        <w:fldChar w:fldCharType="end"/>
      </w:r>
      <w:r w:rsidRPr="000A7A1F">
        <w:rPr>
          <w:rFonts w:eastAsia="Gulim"/>
          <w:color w:val="000000"/>
        </w:rPr>
        <w:t xml:space="preserve">, FERPlus </w:t>
      </w:r>
      <w:r>
        <w:fldChar w:fldCharType="begin" w:fldLock="1"/>
      </w:r>
      <w:r w:rsidR="00E23870">
        <w:instrText>ADDIN CSL_CITATION {"citationItems":[{"id":"ITEM-1","itemData":{"DOI":"10.1145/2993148.2993165","ISBN":"9781450345569","abstract":"Crowd sourcing has become a widely adopted scheme to collect ground truth labels. However, it is a well-known problem that these labels can be very noisy. In this paper, we demonstrate how to learn a deep convolutional neural network (DCNN) from noisy labels, using facial expression recognition as an example. More specifically, we have 10 taggers to label each input image, and compare four different approaches to utilizing the multiple labels: majority voting, multi-label learning, probabilistic label drawing, and cross-entropy loss. We show that the traditional majority voting scheme does not perform as well as the last two approaches that fully leverage the label distribution. An enhanced FER+ data set with multiple labels for each face image will also be shared with the research community.","author":[{"dropping-particle":"","family":"Barsoum","given":"Emad","non-dropping-particle":"","parse-names":false,"suffix":""},{"dropping-particle":"","family":"Zhang","given":"Cha","non-dropping-particle":"","parse-names":false,"suffix":""},{"dropping-particle":"","family":"Ferrer","given":"Cristian Canton","non-dropping-particle":"","parse-names":false,"suffix":""},{"dropping-particle":"","family":"Zhang","given":"Zhengyou","non-dropping-particle":"","parse-names":false,"suffix":""}],"container-title":"ICMI 2016 - Proceedings of the 18th ACM International Conference on Multimodal Interaction","id":"ITEM-1","issued":{"date-parts":[["2016"]]},"page":"279-283","title":"Training deep networks for facial expression recognition with crowd-sourced label distribution","type":"article-journal"},"uris":["http://www.mendeley.com/documents/?uuid=5ac60ca7-6144-468e-876e-eae191f0e5d6"]}],"mendeley":{"formattedCitation":"[70]","plainTextFormattedCitation":"[70]","previouslyFormattedCitation":"[70]"},"properties":{"noteIndex":0},"schema":"https://github.com/citation-style-language/schema/raw/master/csl-citation.json"}</w:instrText>
      </w:r>
      <w:r>
        <w:fldChar w:fldCharType="separate"/>
      </w:r>
      <w:r w:rsidRPr="00AD4F45">
        <w:rPr>
          <w:noProof/>
        </w:rPr>
        <w:t>[70]</w:t>
      </w:r>
      <w:r>
        <w:fldChar w:fldCharType="end"/>
      </w:r>
      <w:r w:rsidRPr="000A7A1F">
        <w:rPr>
          <w:rFonts w:eastAsia="Gulim"/>
          <w:color w:val="000000"/>
        </w:rPr>
        <w:t xml:space="preserve">, and FER2013 </w:t>
      </w:r>
      <w:r>
        <w:fldChar w:fldCharType="begin" w:fldLock="1"/>
      </w:r>
      <w:r w:rsidR="00E23870">
        <w:instrText>ADDIN CSL_CITATION {"citationItems":[{"id":"ITEM-1","itemData":{"DOI":"10.1016/j.neunet.2014.09.005","ISSN":"18792782","PMID":"25613956","abstract":"The ICML 2013 Workshop on Challenges in Representation Learning. 11http://deeplearning.net/icml2013-workshop-competition. focused on three challenges: the black box learning challenge, the facial expression recognition challenge, and the multimodal learning challenge. We describe the datasets created for these challenges and summarize the results of the competitions. We provide suggestions for organizers of future challenges and some comments on what kind of knowledge can be gained from machine learning competitions.","author":[{"dropping-particle":"","family":"Goodfellow","given":"Ian J.","non-dropping-particle":"","parse-names":false,"suffix":""},{"dropping-particle":"","family":"Erhan","given":"Dumitru","non-dropping-particle":"","parse-names":false,"suffix":""},{"dropping-particle":"","family":"Luc Carrier","given":"Pierre","non-dropping-particle":"","parse-names":false,"suffix":""},{"dropping-particle":"","family":"Courville","given":"Aaron","non-dropping-particle":"","parse-names":false,"suffix":""},{"dropping-particle":"","family":"Mirza","given":"Mehdi","non-dropping-particle":"","parse-names":false,"suffix":""},{"dropping-particle":"","family":"Hamner","given":"Ben","non-dropping-particle":"","parse-names":false,"suffix":""},{"dropping-particle":"","family":"Cukierski","given":"Will","non-dropping-particle":"","parse-names":false,"suffix":""},{"dropping-particle":"","family":"Tang","given":"Yichuan","non-dropping-particle":"","parse-names":false,"suffix":""},{"dropping-particle":"","family":"Thaler","given":"David","non-dropping-particle":"","parse-names":false,"suffix":""},{"dropping-particle":"","family":"Lee","given":"Dong Hyun","non-dropping-particle":"","parse-names":false,"suffix":""},{"dropping-particle":"","family":"Zhou","given":"Yingbo","non-dropping-particle":"","parse-names":false,"suffix":""},{"dropping-particle":"","family":"Ramaiah","given":"Chetan","non-dropping-particle":"","parse-names":false,"suffix":""},{"dropping-particle":"","family":"Feng","given":"Fangxiang","non-dropping-particle":"","parse-names":false,"suffix":""},{"dropping-particle":"","family":"Li","given":"Ruifan","non-dropping-particle":"","parse-names":false,"suffix":""},{"dropping-particle":"","family":"Wang","given":"Xiaojie","non-dropping-particle":"","parse-names":false,"suffix":""},{"dropping-particle":"","family":"Athanasakis","given":"Dimitris","non-dropping-particle":"","parse-names":false,"suffix":""},{"dropping-particle":"","family":"Shawe-Taylor","given":"John","non-dropping-particle":"","parse-names":false,"suffix":""},{"dropping-particle":"","family":"Milakov","given":"Maxim","non-dropping-particle":"","parse-names":false,"suffix":""},{"dropping-particle":"","family":"Park","given":"John","non-dropping-particle":"","parse-names":false,"suffix":""},{"dropping-particle":"","family":"Ionescu","given":"Radu","non-dropping-particle":"","parse-names":false,"suffix":""},{"dropping-particle":"","family":"Popescu","given":"Marius","non-dropping-particle":"","parse-names":false,"suffix":""},{"dropping-particle":"","family":"Grozea","given":"Cristian","non-dropping-particle":"","parse-names":false,"suffix":""},{"dropping-particle":"","family":"Bergstra","given":"James","non-dropping-particle":"","parse-names":false,"suffix":""},{"dropping-particle":"","family":"Xie","given":"Jingjing","non-dropping-particle":"","parse-names":false,"suffix":""},{"dropping-particle":"","family":"Romaszko","given":"Lukasz","non-dropping-particle":"","parse-names":false,"suffix":""},{"dropping-particle":"","family":"Xu","given":"Bing","non-dropping-particle":"","parse-names":false,"suffix":""},{"dropping-particle":"","family":"Chuang","given":"Zhang","non-dropping-particle":"","parse-names":false,"suffix":""},{"dropping-particle":"","family":"Bengio","given":"Yoshua","non-dropping-particle":"","parse-names":false,"suffix":""}],"container-title":"Neural Networks","id":"ITEM-1","issued":{"date-parts":[["2015"]]},"page":"59-63","publisher":"Elsevier Ltd","title":"Challenges in representation learning: A report on three machine learning contests","type":"article-journal","volume":"64"},"uris":["http://www.mendeley.com/documents/?uuid=eca56db4-20ac-49f5-8dfd-6aa78f8a0942"]}],"mendeley":{"formattedCitation":"[71]","plainTextFormattedCitation":"[71]","previouslyFormattedCitation":"[71]"},"properties":{"noteIndex":0},"schema":"https://github.com/citation-style-language/schema/raw/master/csl-citation.json"}</w:instrText>
      </w:r>
      <w:r>
        <w:fldChar w:fldCharType="separate"/>
      </w:r>
      <w:r w:rsidRPr="00AD4F45">
        <w:rPr>
          <w:noProof/>
        </w:rPr>
        <w:t>[71]</w:t>
      </w:r>
      <w:r>
        <w:fldChar w:fldCharType="end"/>
      </w:r>
      <w:r>
        <w:t xml:space="preserve"> </w:t>
      </w:r>
      <w:r w:rsidRPr="000A7A1F">
        <w:rPr>
          <w:rFonts w:eastAsia="Gulim"/>
          <w:color w:val="000000"/>
        </w:rPr>
        <w:t>are the most used</w:t>
      </w:r>
      <w:r w:rsidR="008A5C4F">
        <w:t>.</w:t>
      </w:r>
    </w:p>
    <w:p w14:paraId="53E13D42" w14:textId="77777777" w:rsidR="00AD4F45" w:rsidRDefault="008A5C4F" w:rsidP="00AD4F45">
      <w:pPr>
        <w:pStyle w:val="ListParagraph"/>
        <w:numPr>
          <w:ilvl w:val="0"/>
          <w:numId w:val="19"/>
        </w:numPr>
        <w:ind w:left="284" w:hanging="284"/>
      </w:pPr>
      <w:r>
        <w:t>CK+ (Extended Cohn-Kanade) is a dataset that has 593 sequences of facial expressions from 123 people. Each sequence has an emotion label for the last frame. This dataset is widely used for dynamic expression analysis because it focusses on controlled expressions that change from neutral to peak.</w:t>
      </w:r>
    </w:p>
    <w:p w14:paraId="2FA4ED7B" w14:textId="77777777" w:rsidR="00AD4F45" w:rsidRDefault="008A5C4F" w:rsidP="00AD4F45">
      <w:pPr>
        <w:pStyle w:val="ListParagraph"/>
        <w:numPr>
          <w:ilvl w:val="0"/>
          <w:numId w:val="19"/>
        </w:numPr>
        <w:ind w:left="284" w:hanging="284"/>
      </w:pPr>
      <w:r>
        <w:t>AffectNet-7 is a part of AffectNet and has more than 450,000 facial images with labels for 7 basic emotions. The images were collected through internet searches utilising emotion-related keywords and were manually annotated by human annotators, resulting in one of the largest and most intricate datasets in emotion recognition.</w:t>
      </w:r>
    </w:p>
    <w:p w14:paraId="627CCDF3" w14:textId="77777777" w:rsidR="00AD4F45" w:rsidRDefault="008A5C4F" w:rsidP="00AD4F45">
      <w:pPr>
        <w:pStyle w:val="ListParagraph"/>
        <w:numPr>
          <w:ilvl w:val="0"/>
          <w:numId w:val="19"/>
        </w:numPr>
        <w:ind w:left="284" w:hanging="284"/>
      </w:pPr>
      <w:r>
        <w:t>FER2013 is a dataset introduced in the Kaggle competition, which is a dataset of 35,887 greyscale facial images that are 48x48 pixels in size and have labels for seven basic emotions.  The pictures were automatically taken from the web and became an early standard for recognising facial expressions in a simple visual domain.</w:t>
      </w:r>
    </w:p>
    <w:p w14:paraId="0789FB89" w14:textId="5E118DE1" w:rsidR="008A5C4F" w:rsidRDefault="008A5C4F" w:rsidP="00AD4F45">
      <w:pPr>
        <w:pStyle w:val="ListParagraph"/>
        <w:numPr>
          <w:ilvl w:val="0"/>
          <w:numId w:val="19"/>
        </w:numPr>
        <w:ind w:left="284" w:hanging="284"/>
      </w:pPr>
      <w:r>
        <w:t>FERPlus is an improved version of FER2013. This dataset also contains 35,887 facial images of size 48x48 pixels, but the emotion labels were updated through re-annotation by eight raters per image, covering 8 emotions: happy, sad, surprise, fear, disgust, anger, neutral, and contempt.</w:t>
      </w:r>
    </w:p>
    <w:p w14:paraId="7E33B9A7" w14:textId="7AACA047" w:rsidR="00AD4F45" w:rsidRDefault="00AD4F45" w:rsidP="00AD4F45">
      <w:pPr>
        <w:rPr>
          <w:rFonts w:eastAsia="Gulim"/>
        </w:rPr>
      </w:pPr>
      <w:r w:rsidRPr="007F3788">
        <w:rPr>
          <w:rFonts w:eastAsia="Gulim"/>
        </w:rPr>
        <w:t>Additionally, there are datasets specifically designed to test models under occlusion conditions, such as Occlusion-AffectNet, Occlusion-RAF-DB, Occlusion-FERPlus, Pose-AffectNet, Pose-RAF-DB, and Pose-FERPlus. All these datasets were created by</w:t>
      </w:r>
      <w:r w:rsidR="00E23870">
        <w:rPr>
          <w:rFonts w:eastAsia="Gulim"/>
        </w:rPr>
        <w:t xml:space="preserve"> </w:t>
      </w:r>
      <w:r w:rsidR="00E23870">
        <w:t>Wang, K. et al. (2020)</w:t>
      </w:r>
      <w:r w:rsidRPr="007F3788">
        <w:rPr>
          <w:rFonts w:eastAsia="Gulim"/>
        </w:rPr>
        <w:t xml:space="preserve"> </w:t>
      </w:r>
      <w:r w:rsidR="00E23870" w:rsidRPr="00C127AA">
        <w:fldChar w:fldCharType="begin" w:fldLock="1"/>
      </w:r>
      <w:r w:rsidR="00E23870" w:rsidRPr="00C127AA">
        <w:instrText>ADDIN CSL_CITATION {"citationItems":[{"id":"ITEM-1","itemData":{"DOI":"10.1109/TIP.2019.2956143","ISSN":"19410042","abstract":"Occlusion and pose variations, which can change facial appearance significantly, are two major obstacles for automatic Facial Expression Recognition (FER). Though automatic FER has made substantial progresses in the past few decades, occlusion-robust and pose-invariant issues of FER have received relatively less attention, especially in real-world scenarios. This paper addresses the real-world pose and occlusion robust FER problem in the following aspects. First, to stimulate the research of FER under real-world occlusions and variant poses, we annotate several in-the-wild FER datasets with pose and occlusion attributes for the community. Second, we propose a novel Region Attention Network (RAN), to adaptively capture the importance of facial regions for occlusion and pose variant FER. The RAN aggregates and embeds varied number of region features produced by a backbone convolutional neural network into a compact fixed-length representation. Last, inspired by the fact that facial expressions are mainly defined by facial action units, we propose a region biased loss to encourage high attention weights for the most important regions. We validate our RAN and region biased loss on both our built test datasets and four popular datasets: FERPlus, AffectNet, RAF-DB, and SFEW. Extensive experiments show that our RAN and region biased loss largely improve the performance of FER with occlusion and variant pose. Our method also achieves state-of-the-art results on FERPlus, AffectNet, RAF-DB, and SFEW. Code and the collected test data will be publicly available.","author":[{"dropping-particle":"","family":"Wang","given":"Kai","non-dropping-particle":"","parse-names":false,"suffix":""},{"dropping-particle":"","family":"Peng","given":"Xiaojiang","non-dropping-particle":"","parse-names":false,"suffix":""},{"dropping-particle":"","family":"Yang","given":"Jianfei","non-dropping-particle":"","parse-names":false,"suffix":""},{"dropping-particle":"","family":"Meng","given":"Debin","non-dropping-particle":"","parse-names":false,"suffix":""},{"dropping-particle":"","family":"Qiao","given":"Yu","non-dropping-particle":"","parse-names":false,"suffix":""}],"container-title":"IEEE Transactions on Image Processing","id":"ITEM-1","issued":{"date-parts":[["2020"]]},"page":"4057-4069","publisher":"IEEE","title":"Region Attention Networks for Pose and Occlusion Robust Facial Expression Recognition","type":"article-journal","volume":"29"},"uris":["http://www.mendeley.com/documents/?uuid=883a8834-7e82-46c6-b404-35958b1c3c85"]}],"mendeley":{"formattedCitation":"[2]","plainTextFormattedCitation":"[2]","previouslyFormattedCitation":"[2]"},"properties":{"noteIndex":0},"schema":"https://github.com/citation-style-language/schema/raw/master/csl-citation.json"}</w:instrText>
      </w:r>
      <w:r w:rsidR="00E23870" w:rsidRPr="00C127AA">
        <w:fldChar w:fldCharType="separate"/>
      </w:r>
      <w:r w:rsidR="00E23870" w:rsidRPr="00C127AA">
        <w:rPr>
          <w:noProof/>
        </w:rPr>
        <w:t>[2]</w:t>
      </w:r>
      <w:r w:rsidR="00E23870" w:rsidRPr="00C127AA">
        <w:fldChar w:fldCharType="end"/>
      </w:r>
      <w:r>
        <w:rPr>
          <w:rFonts w:eastAsia="Gulim"/>
        </w:rPr>
        <w:t xml:space="preserve">, </w:t>
      </w:r>
      <w:r w:rsidRPr="007F3788">
        <w:rPr>
          <w:rFonts w:eastAsia="Gulim"/>
        </w:rPr>
        <w:t>with the goal of testing the resilience of models against facial data variations in pose and various forms of occlusion.</w:t>
      </w:r>
    </w:p>
    <w:p w14:paraId="56EF28A9" w14:textId="77777777" w:rsidR="00AD4F45" w:rsidRDefault="00AD4F45" w:rsidP="00AD4F45">
      <w:pPr>
        <w:pStyle w:val="ListParagraph"/>
        <w:numPr>
          <w:ilvl w:val="0"/>
          <w:numId w:val="25"/>
        </w:numPr>
        <w:ind w:left="284" w:hanging="284"/>
        <w:rPr>
          <w:rFonts w:eastAsia="Gulim"/>
        </w:rPr>
      </w:pPr>
      <w:r w:rsidRPr="00AD4F45">
        <w:rPr>
          <w:rFonts w:eastAsia="Gulim"/>
        </w:rPr>
        <w:t>Occlusion-AffectNet is a version of AffectNet that has been modified by adding artificial occlusion (such as hands, masks, or other objects covering part of the face) to evaluate the resilience of models against partially occluded facial expressions.</w:t>
      </w:r>
    </w:p>
    <w:p w14:paraId="07AD9DBC" w14:textId="77777777" w:rsidR="00AD4F45" w:rsidRDefault="00AD4F45" w:rsidP="00AD4F45">
      <w:pPr>
        <w:pStyle w:val="ListParagraph"/>
        <w:numPr>
          <w:ilvl w:val="0"/>
          <w:numId w:val="25"/>
        </w:numPr>
        <w:ind w:left="284" w:hanging="284"/>
        <w:rPr>
          <w:rFonts w:eastAsia="Gulim"/>
        </w:rPr>
      </w:pPr>
      <w:r w:rsidRPr="00AD4F45">
        <w:rPr>
          <w:rFonts w:eastAsia="Gulim"/>
        </w:rPr>
        <w:t xml:space="preserve">Occlusion-RAF-DB is a variant of RAF-DB that introduces occlusion </w:t>
      </w:r>
      <w:r w:rsidRPr="00AD4F45">
        <w:rPr>
          <w:rFonts w:eastAsia="Gulim"/>
        </w:rPr>
        <w:lastRenderedPageBreak/>
        <w:t>to facial images, either synthetically or from original images with parts of the face covered (e.g., by hands or glasses). This version is used to test the robustness of models under real-world, non-ideal conditions.</w:t>
      </w:r>
    </w:p>
    <w:p w14:paraId="7FB79530" w14:textId="77777777" w:rsidR="00AD4F45" w:rsidRDefault="00AD4F45" w:rsidP="00AD4F45">
      <w:pPr>
        <w:pStyle w:val="ListParagraph"/>
        <w:numPr>
          <w:ilvl w:val="0"/>
          <w:numId w:val="25"/>
        </w:numPr>
        <w:ind w:left="284" w:hanging="284"/>
        <w:rPr>
          <w:rFonts w:eastAsia="Gulim"/>
        </w:rPr>
      </w:pPr>
      <w:r w:rsidRPr="00AD4F45">
        <w:rPr>
          <w:rFonts w:eastAsia="Gulim"/>
        </w:rPr>
        <w:t>Occlusion-FERPlus is a modification of FERPlus where facial images are occluded in areas such as the eyes, nose, or mouth, aiming to assess the model’s ability to recognize emotions when important facial features are obstructed.</w:t>
      </w:r>
    </w:p>
    <w:p w14:paraId="66FF0E0F" w14:textId="77777777" w:rsidR="00AD4F45" w:rsidRDefault="00AD4F45" w:rsidP="00AD4F45">
      <w:pPr>
        <w:pStyle w:val="ListParagraph"/>
        <w:numPr>
          <w:ilvl w:val="0"/>
          <w:numId w:val="25"/>
        </w:numPr>
        <w:ind w:left="284" w:hanging="284"/>
        <w:rPr>
          <w:rFonts w:eastAsia="Gulim"/>
        </w:rPr>
      </w:pPr>
      <w:r w:rsidRPr="00AD4F45">
        <w:rPr>
          <w:rFonts w:eastAsia="Gulim"/>
        </w:rPr>
        <w:t>Pose-AffectNet is a subset of AffectNet focused on facial pose variations, including images with sideways, downward, upward, or tilted poses. This dataset is designed to evaluate the performance of models in recognizing expressions from non-frontal face viewpoints.</w:t>
      </w:r>
    </w:p>
    <w:p w14:paraId="3E06AE5F" w14:textId="77777777" w:rsidR="00AD4F45" w:rsidRDefault="00AD4F45" w:rsidP="00AD4F45">
      <w:pPr>
        <w:pStyle w:val="ListParagraph"/>
        <w:numPr>
          <w:ilvl w:val="0"/>
          <w:numId w:val="25"/>
        </w:numPr>
        <w:ind w:left="284" w:hanging="284"/>
        <w:rPr>
          <w:rFonts w:eastAsia="Gulim"/>
        </w:rPr>
      </w:pPr>
      <w:r w:rsidRPr="00AD4F45">
        <w:rPr>
          <w:rFonts w:eastAsia="Gulim"/>
        </w:rPr>
        <w:t>Pose-RAF-DB is a version of RAF-DB that focuses on facial pose variations, including both frontal and non-frontal poses. Pose labels are typically obtained from landmarks or face pose estimation to analyze how facial angle influences emotion classification accuracy.</w:t>
      </w:r>
    </w:p>
    <w:p w14:paraId="0D2CA8B2" w14:textId="5930BE70" w:rsidR="00AD4F45" w:rsidRPr="00AD4F45" w:rsidRDefault="00AD4F45" w:rsidP="00AD4F45">
      <w:pPr>
        <w:pStyle w:val="ListParagraph"/>
        <w:numPr>
          <w:ilvl w:val="0"/>
          <w:numId w:val="25"/>
        </w:numPr>
        <w:ind w:left="284" w:hanging="284"/>
        <w:rPr>
          <w:rFonts w:eastAsia="Gulim"/>
        </w:rPr>
      </w:pPr>
      <w:r w:rsidRPr="00AD4F45">
        <w:rPr>
          <w:rFonts w:eastAsia="Gulim"/>
        </w:rPr>
        <w:t>Pose-FERPlus is a dataset resulting from the augmentation or subset of FERPlus that retains facial pose variations, used to test model reliability in recognizing expressions when the face is not directly facing the camera.</w:t>
      </w:r>
    </w:p>
    <w:p w14:paraId="055079E7" w14:textId="77777777" w:rsidR="00AD4F45" w:rsidRPr="007F3788" w:rsidRDefault="00AD4F45" w:rsidP="00AD4F45">
      <w:pPr>
        <w:rPr>
          <w:rFonts w:eastAsia="Gulim"/>
        </w:rPr>
      </w:pPr>
      <w:r w:rsidRPr="007F3788">
        <w:rPr>
          <w:rFonts w:eastAsia="Gulim"/>
        </w:rPr>
        <w:t>Information about these datasets is crucial for answering RQ2, as this study provides facial data with real occlusion disturbances, allowing the evaluation of FER model performance in more challenging and realistic situations.</w:t>
      </w:r>
    </w:p>
    <w:p w14:paraId="4CBFB9AA" w14:textId="305CA2D2" w:rsidR="008A5C4F" w:rsidRDefault="00AD4F45" w:rsidP="00AD4F45">
      <w:r w:rsidRPr="007F3788">
        <w:rPr>
          <w:rFonts w:eastAsia="Gulim"/>
        </w:rPr>
        <w:t xml:space="preserve">Meanwhile, datasets with lower frequencies such as JAFFE </w:t>
      </w:r>
      <w:r>
        <w:fldChar w:fldCharType="begin" w:fldLock="1"/>
      </w:r>
      <w:r w:rsidR="00E23870">
        <w:instrText>ADDIN CSL_CITATION {"citationItems":[{"id":"ITEM-1","itemData":{"abstract":"OBJECTIVE: To prepare and identify mouse anti-human CD52 antibody. METHODS: The RNA was extracted from Hut-78 cells. CD52 gene was amplified by RT-PCR. With the double-enzyme digestion, CD52 gene was cloned into pcDNA3.1(+) eukaryotic expression vector, named as pcDNA3.1(+)/CD52. We transfected the recombinant into CHO cell by Lipofectamine 2000. Stable transfected CHO cell line was established, and the CD52 expression in the transfected cells was detected by RT-PCR, FACS and immunocytochemical staining. BALB/c mice were immunized with synthetic peptide CD52. The titer of anti-CD52 serum was detected with indirect ELISA. Inhibition of leukemia LCL cell proliferation by immunized mouse serum was identified with MTS assay. RESULTS: The eukaryotic expression vector pcDNA3.1(+)/CD52 was constructed, stable transfected CHO cell line was established. High titer anti-CD52 antibody was identified. The immunized mouse serum inhibits proliferation of LCL cells by MTS assay. CONCLUSION: Preparation of functional antibody against CD52 and stable transfected CHO cell line have established successfully.","author":[{"dropping-particle":"","family":"Kamachi","given":"Miyuki","non-dropping-particle":"","parse-names":false,"suffix":""},{"dropping-particle":"","family":"Lyons","given":"Michael","non-dropping-particle":"","parse-names":false,"suffix":""},{"dropping-particle":"","family":"Gyoba","given":"Jiro","non-dropping-particle":"","parse-names":false,"suffix":""}],"container-title":"Proceedings of the 3rd International Con- ference on Automatic Face and Gesture Recognition","id":"ITEM-1","issue":"January","issued":{"date-parts":[["1998"]]},"page":"32","title":"The japanese female facial expression (jaffe) database","type":"article-journal","volume":"21"},"uris":["http://www.mendeley.com/documents/?uuid=a40bd002-9f55-42f7-8a41-21f61350d24a"]}],"mendeley":{"formattedCitation":"[72]","plainTextFormattedCitation":"[72]","previouslyFormattedCitation":"[72]"},"properties":{"noteIndex":0},"schema":"https://github.com/citation-style-language/schema/raw/master/csl-citation.json"}</w:instrText>
      </w:r>
      <w:r>
        <w:fldChar w:fldCharType="separate"/>
      </w:r>
      <w:r w:rsidRPr="00AD4F45">
        <w:rPr>
          <w:noProof/>
        </w:rPr>
        <w:t>[72]</w:t>
      </w:r>
      <w:r>
        <w:fldChar w:fldCharType="end"/>
      </w:r>
      <w:r w:rsidRPr="007F3788">
        <w:rPr>
          <w:rFonts w:eastAsia="Gulim"/>
        </w:rPr>
        <w:t xml:space="preserve">, SFEW </w:t>
      </w:r>
      <w:r>
        <w:fldChar w:fldCharType="begin" w:fldLock="1"/>
      </w:r>
      <w:r w:rsidR="00E23870">
        <w:instrText>ADDIN CSL_CITATION {"citationItems":[{"id":"ITEM-1","itemData":{"DOI":"10.1109/ICCVW.2011.6130508","ISBN":"9781467300629","abstract":"Quality data recorded in varied realistic environments is vital for effective human face related research. Currently available datasets for human facial expression analysis have been generated in highly controlled lab environments. We present a new static facial expression database Static Facial Expressions in the Wild (SFEW) extracted from a temporal facial expressions database Acted Facial Expressions in the Wild (AFEW) [9], which we have extracted from movies. In the past, many robust methods have been reported in the literature. However, these methods have been experimented on different databases or using different protocols within the same databases. The lack of a standard protocol makes it difficult to compare systems and acts as a hindrance in the progress of the field. Therefore, we propose a person independent training and testing protocol for expression recognition as part of the BEFIT workshop. Further, we compare our dataset with the JAFFE and Multi-PIE datasets and provide baseline results. © 2011 IEEE.","author":[{"dropping-particle":"","family":"Dhall","given":"Abhinav","non-dropping-particle":"","parse-names":false,"suffix":""},{"dropping-particle":"","family":"Goecke","given":"Roland","non-dropping-particle":"","parse-names":false,"suffix":""},{"dropping-particle":"","family":"Lucey","given":"Simon","non-dropping-particle":"","parse-names":false,"suffix":""},{"dropping-particle":"","family":"Gedeon","given":"Tom","non-dropping-particle":"","parse-names":false,"suffix":""}],"container-title":"Proceedings of the IEEE International Conference on Computer Vision","id":"ITEM-1","issued":{"date-parts":[["2011"]]},"page":"2106-2112","publisher":"IEEE","title":"Static facial expression analysis in tough conditions: Data, evaluation protocol and benchmark","type":"article-journal"},"uris":["http://www.mendeley.com/documents/?uuid=5d123bb0-eaa8-46a2-b9e2-1faa8e055798"]}],"mendeley":{"formattedCitation":"[73]","plainTextFormattedCitation":"[73]","previouslyFormattedCitation":"[73]"},"properties":{"noteIndex":0},"schema":"https://github.com/citation-style-language/schema/raw/master/csl-citation.json"}</w:instrText>
      </w:r>
      <w:r>
        <w:fldChar w:fldCharType="separate"/>
      </w:r>
      <w:r w:rsidRPr="00AD4F45">
        <w:rPr>
          <w:noProof/>
        </w:rPr>
        <w:t>[73]</w:t>
      </w:r>
      <w:r>
        <w:fldChar w:fldCharType="end"/>
      </w:r>
      <w:r w:rsidRPr="007F3788">
        <w:rPr>
          <w:rFonts w:eastAsia="Gulim"/>
        </w:rPr>
        <w:t xml:space="preserve">, and Oulu-Casia </w:t>
      </w:r>
      <w:r>
        <w:fldChar w:fldCharType="begin" w:fldLock="1"/>
      </w:r>
      <w:r w:rsidR="00E23870">
        <w:instrText>ADDIN CSL_CITATION {"citationItems":[{"id":"ITEM-1","itemData":{"DOI":"10.1016/j.imavis.2011.07.002","ISSN":"02628856","abstract":"Facial expression recognition is to determine the emotional state of the face regardless of its identity. Most of the existing datasets for facial expressions are captured in a visible light spectrum. However, the visible light (VIS) can change with time and location, causing significant variations in appearance and texture. In this paper, we present a novel research on a dynamic facial expression recognition, using near-infrared (NIR) video sequences and LBP-TOP (Local binary patterns from three orthogonal planes) feature descriptors. NIR imaging combined with LBP-TOP features provide an illumination invariant description of face video sequences. Appearance and motion features in slices are used for expression classification, and for this, discriminative weights are learned from training examples. Furthermore, component-based facial features are presented to combine geometric and appearance information, providing an effective way for representing the facial expressions. Experimental results of facial expression recognition using a novel Oulu-CASIA NIR&amp;VIS facial expression database, a support vector machine and sparse representation classifiers show good and robust results against illumination variations. This provides a baseline for future research on NIR-based facial expression recognition. © 2011 Elsevier B.V. ALl Rights Reserved.","author":[{"dropping-particle":"","family":"Zhao","given":"Guoying","non-dropping-particle":"","parse-names":false,"suffix":""},{"dropping-particle":"","family":"Huang","given":"Xiaohua","non-dropping-particle":"","parse-names":false,"suffix":""},{"dropping-particle":"","family":"Taini","given":"Matti","non-dropping-particle":"","parse-names":false,"suffix":""},{"dropping-particle":"","family":"Li","given":"Stan Z.","non-dropping-particle":"","parse-names":false,"suffix":""},{"dropping-particle":"","family":"Pietikäinen","given":"Matti","non-dropping-particle":"","parse-names":false,"suffix":""}],"container-title":"Image and Vision Computing","id":"ITEM-1","issue":"9","issued":{"date-parts":[["2011"]]},"page":"607-619","publisher":"Elsevier B.V.","title":"Facial expression recognition from near-infrared videos","type":"article-journal","volume":"29"},"uris":["http://www.mendeley.com/documents/?uuid=da5ac668-53e7-4955-a619-d81bd42676d7"]}],"mendeley":{"formattedCitation":"[74]","plainTextFormattedCitation":"[74]","previouslyFormattedCitation":"[74]"},"properties":{"noteIndex":0},"schema":"https://github.com/citation-style-language/schema/raw/master/csl-citation.json"}</w:instrText>
      </w:r>
      <w:r>
        <w:fldChar w:fldCharType="separate"/>
      </w:r>
      <w:r w:rsidRPr="00AD4F45">
        <w:rPr>
          <w:noProof/>
        </w:rPr>
        <w:t>[74]</w:t>
      </w:r>
      <w:r>
        <w:fldChar w:fldCharType="end"/>
      </w:r>
      <w:r w:rsidRPr="007F3788">
        <w:rPr>
          <w:rFonts w:eastAsia="Gulim"/>
        </w:rPr>
        <w:t xml:space="preserve"> still provide valuable contributions to model testing, especially for specific conditions or expressions. In Figure 2, there is a category labeled “Others,” which represents datasets in this study with a frequency of one, and these will still be presented in Table </w:t>
      </w:r>
      <w:r w:rsidR="001C651F">
        <w:rPr>
          <w:rFonts w:eastAsia="Gulim"/>
        </w:rPr>
        <w:t>IV</w:t>
      </w:r>
      <w:r w:rsidRPr="007F3788">
        <w:rPr>
          <w:rFonts w:eastAsia="Gulim"/>
        </w:rPr>
        <w:t xml:space="preserve"> as alternative datasets that can be used to test FER models under occlusion conditions.</w:t>
      </w:r>
    </w:p>
    <w:p w14:paraId="42770AB1" w14:textId="2D8DF1C9" w:rsidR="00020DC6" w:rsidRPr="00020DC6" w:rsidRDefault="00020DC6" w:rsidP="00020DC6">
      <w:pPr>
        <w:pStyle w:val="TableTitle"/>
        <w:rPr>
          <w:rFonts w:eastAsia="Gulim"/>
        </w:rPr>
      </w:pPr>
      <w:bookmarkStart w:id="3" w:name="_Hlk202475951"/>
      <w:r w:rsidRPr="00BA3014">
        <w:rPr>
          <w:rFonts w:eastAsia="Gulim"/>
        </w:rPr>
        <w:t xml:space="preserve">TABLE </w:t>
      </w:r>
      <w:r>
        <w:rPr>
          <w:rFonts w:eastAsia="Gulim"/>
        </w:rPr>
        <w:t xml:space="preserve">IV. </w:t>
      </w:r>
      <w:r>
        <w:t xml:space="preserve">The "Others" category dataset as shown in </w:t>
      </w:r>
      <w:r w:rsidRPr="00BD541C">
        <w:rPr>
          <w:rStyle w:val="Strong"/>
          <w:b w:val="0"/>
          <w:bCs w:val="0"/>
        </w:rPr>
        <w:t>Figure 2</w:t>
      </w:r>
      <w:bookmarkEnd w:id="3"/>
    </w:p>
    <w:tbl>
      <w:tblPr>
        <w:tblStyle w:val="PlainTable2"/>
        <w:tblW w:w="4962" w:type="dxa"/>
        <w:jc w:val="center"/>
        <w:tblLook w:val="07A0" w:firstRow="1" w:lastRow="0" w:firstColumn="1" w:lastColumn="1" w:noHBand="1" w:noVBand="1"/>
      </w:tblPr>
      <w:tblGrid>
        <w:gridCol w:w="2410"/>
        <w:gridCol w:w="2552"/>
      </w:tblGrid>
      <w:tr w:rsidR="00020DC6" w:rsidRPr="003C1ED0" w14:paraId="37FBDF80" w14:textId="77777777" w:rsidTr="00CB449E">
        <w:trPr>
          <w:cnfStyle w:val="100000000000" w:firstRow="1" w:lastRow="0" w:firstColumn="0" w:lastColumn="0" w:oddVBand="0" w:evenVBand="0" w:oddHBand="0" w:evenHBand="0" w:firstRowFirstColumn="0" w:firstRowLastColumn="0" w:lastRowFirstColumn="0" w:lastRowLastColumn="0"/>
          <w:trHeight w:val="195"/>
          <w:jc w:val="center"/>
        </w:trPr>
        <w:tc>
          <w:tcPr>
            <w:cnfStyle w:val="001000000000" w:firstRow="0" w:lastRow="0" w:firstColumn="1" w:lastColumn="0" w:oddVBand="0" w:evenVBand="0" w:oddHBand="0" w:evenHBand="0" w:firstRowFirstColumn="0" w:firstRowLastColumn="0" w:lastRowFirstColumn="0" w:lastRowLastColumn="0"/>
            <w:tcW w:w="4962" w:type="dxa"/>
            <w:gridSpan w:val="2"/>
            <w:vAlign w:val="center"/>
          </w:tcPr>
          <w:p w14:paraId="7A01F408" w14:textId="77777777" w:rsidR="00020DC6" w:rsidRPr="003C1ED0" w:rsidRDefault="00020DC6" w:rsidP="00020DC6">
            <w:pPr>
              <w:pStyle w:val="TableText"/>
              <w:spacing w:after="0"/>
              <w:ind w:firstLine="0"/>
              <w:jc w:val="center"/>
            </w:pPr>
            <w:r w:rsidRPr="003C1ED0">
              <w:t>Dataset</w:t>
            </w:r>
          </w:p>
        </w:tc>
      </w:tr>
      <w:tr w:rsidR="00CB449E" w:rsidRPr="003C1ED0" w14:paraId="29E3CFC0" w14:textId="77777777" w:rsidTr="00CB449E">
        <w:trPr>
          <w:trHeight w:val="195"/>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54BA106F" w14:textId="3B4277CB" w:rsidR="00020DC6" w:rsidRPr="00020DC6" w:rsidRDefault="00020DC6" w:rsidP="00020DC6">
            <w:pPr>
              <w:pStyle w:val="TableText"/>
              <w:spacing w:after="0"/>
              <w:ind w:firstLine="0"/>
              <w:jc w:val="center"/>
              <w:rPr>
                <w:b w:val="0"/>
                <w:bCs w:val="0"/>
              </w:rPr>
            </w:pPr>
            <w:r w:rsidRPr="00020DC6">
              <w:rPr>
                <w:b w:val="0"/>
                <w:bCs w:val="0"/>
              </w:rPr>
              <w:t xml:space="preserve">SAMM </w:t>
            </w:r>
            <w:r w:rsidRPr="00020DC6">
              <w:fldChar w:fldCharType="begin" w:fldLock="1"/>
            </w:r>
            <w:r w:rsidR="00E23870">
              <w:rPr>
                <w:b w:val="0"/>
                <w:bCs w:val="0"/>
              </w:rPr>
              <w:instrText>ADDIN CSL_CITATION {"citationItems":[{"id":"ITEM-1","itemData":{"DOI":"10.1109/TAFFC.2016.2573832","ISSN":"19493045","abstract":"Micro-facial expressions are spontaneous, involuntary movements of the face when a person experiences an emotion but attempts to hide their facial expression, most likely in a high-stakes environment. Recently, research in this field has grown in popularity, however publicly available datasets of micro-expressions have limitations due to the difficulty of naturally inducing spontaneous micro-expressions. Other issues include lighting, low resolution and low participant diversity. We present a newly developed spontaneous micro-facial movement dataset with diverse participants and coded using the Facial Action Coding System. The experimental protocol addresses the limitations of previous datasets, including eliciting emotional responses from stimuli tailored to each participant. Dataset evaluation was completed by running preliminary experiments to classify micro-movements from non-movements. Results were obtained using a selection of spatio-temporal descriptors and machine learning. We further evaluate the dataset on emerging methods of feature difference analysis and propose an Adaptive Baseline Threshold that uses individualised neutral expression to improve the performance of micro-movement detection. In contrast to machine learning approaches, we outperform the state of the art with a recall of 0.91. The outcomes show the dataset can become a new standard for micro-movement data, with future work expanding on data representation and analysis.","author":[{"dropping-particle":"","family":"Davison","given":"Adrian K.","non-dropping-particle":"","parse-names":false,"suffix":""},{"dropping-particle":"","family":"Lansley","given":"Cliff","non-dropping-particle":"","parse-names":false,"suffix":""},{"dropping-particle":"","family":"Costen","given":"Nicholas","non-dropping-particle":"","parse-names":false,"suffix":""},{"dropping-particle":"","family":"Tan","given":"Kevin","non-dropping-particle":"","parse-names":false,"suffix":""},{"dropping-particle":"","family":"Yap","given":"Moi Hoon","non-dropping-particle":"","parse-names":false,"suffix":""}],"container-title":"IEEE Transactions on Affective Computing","id":"ITEM-1","issue":"1","issued":{"date-parts":[["2018"]]},"page":"116-129","publisher":"IEEE","title":"SAMM: A Spontaneous Micro-Facial Movement Dataset","type":"article-journal","volume":"9"},"uris":["http://www.mendeley.com/documents/?uuid=fbe6b037-c125-4ec0-96a7-4e592cb39016"]}],"mendeley":{"formattedCitation":"[75]","plainTextFormattedCitation":"[75]","previouslyFormattedCitation":"[75]"},"properties":{"noteIndex":0},"schema":"https://github.com/citation-style-language/schema/raw/master/csl-citation.json"}</w:instrText>
            </w:r>
            <w:r w:rsidRPr="00020DC6">
              <w:fldChar w:fldCharType="separate"/>
            </w:r>
            <w:r w:rsidR="00AD4F45" w:rsidRPr="00AD4F45">
              <w:rPr>
                <w:b w:val="0"/>
                <w:bCs w:val="0"/>
                <w:noProof/>
              </w:rPr>
              <w:t>[75]</w:t>
            </w:r>
            <w:r w:rsidRPr="00020DC6">
              <w:fldChar w:fldCharType="end"/>
            </w:r>
          </w:p>
        </w:tc>
        <w:tc>
          <w:tcPr>
            <w:cnfStyle w:val="000100000000" w:firstRow="0" w:lastRow="0" w:firstColumn="0" w:lastColumn="1" w:oddVBand="0" w:evenVBand="0" w:oddHBand="0" w:evenHBand="0" w:firstRowFirstColumn="0" w:firstRowLastColumn="0" w:lastRowFirstColumn="0" w:lastRowLastColumn="0"/>
            <w:tcW w:w="2552" w:type="dxa"/>
            <w:vAlign w:val="center"/>
          </w:tcPr>
          <w:p w14:paraId="0115517D" w14:textId="0F01647F" w:rsidR="00020DC6" w:rsidRPr="00020DC6" w:rsidRDefault="00020DC6" w:rsidP="00020DC6">
            <w:pPr>
              <w:pStyle w:val="TableText"/>
              <w:spacing w:after="0"/>
              <w:ind w:firstLine="0"/>
              <w:jc w:val="center"/>
              <w:rPr>
                <w:b w:val="0"/>
                <w:bCs w:val="0"/>
              </w:rPr>
            </w:pPr>
            <w:r w:rsidRPr="00020DC6">
              <w:rPr>
                <w:b w:val="0"/>
                <w:bCs w:val="0"/>
              </w:rPr>
              <w:t>LFW</w:t>
            </w:r>
            <w:r w:rsidR="00B86E67">
              <w:rPr>
                <w:b w:val="0"/>
                <w:bCs w:val="0"/>
              </w:rPr>
              <w:t xml:space="preserve"> </w:t>
            </w:r>
            <w:r w:rsidR="00B86E67">
              <w:fldChar w:fldCharType="begin" w:fldLock="1"/>
            </w:r>
            <w:r w:rsidR="00B86E67">
              <w:rPr>
                <w:b w:val="0"/>
                <w:bCs w:val="0"/>
              </w:rPr>
              <w:instrText>ADDIN CSL_CITATION {"citationItems":[{"id":"ITEM-1","itemData":{"author":[{"dropping-particle":"","family":"Huang","given":"Gary B","non-dropping-particle":"","parse-names":false,"suffix":""},{"dropping-particle":"","family":"Mattar","given":"Marwan","non-dropping-particle":"","parse-names":false,"suffix":""},{"dropping-particle":"","family":"Berg","given":"Tamara","non-dropping-particle":"","parse-names":false,"suffix":""},{"dropping-particle":"","family":"Learned-Miller","given":"Eric","non-dropping-particle":"","parse-names":false,"suffix":""}],"container-title":"Workshop on Faces in 'Real-Life' Images: Detection, Alignment, and Recognition","id":"ITEM-1","issued":{"date-parts":[["2008","10"]]},"publisher-place":"Marseille, France","title":"Labeled Faces in the Wild: A Database forStudying Face Recognition in Unconstrained Environments","type":"paper-conference"},"uris":["http://www.mendeley.com/documents/?uuid=e747034c-a0e2-4e59-a875-2ba1cd623b48"]}],"mendeley":{"formattedCitation":"[76]","plainTextFormattedCitation":"[76]","previouslyFormattedCitation":"[76]"},"properties":{"noteIndex":0},"schema":"https://github.com/citation-style-language/schema/raw/master/csl-citation.json"}</w:instrText>
            </w:r>
            <w:r w:rsidR="00B86E67">
              <w:fldChar w:fldCharType="separate"/>
            </w:r>
            <w:r w:rsidR="00B86E67" w:rsidRPr="00B86E67">
              <w:rPr>
                <w:b w:val="0"/>
                <w:bCs w:val="0"/>
                <w:noProof/>
              </w:rPr>
              <w:t>[76]</w:t>
            </w:r>
            <w:r w:rsidR="00B86E67">
              <w:fldChar w:fldCharType="end"/>
            </w:r>
          </w:p>
        </w:tc>
      </w:tr>
      <w:tr w:rsidR="00CB449E" w:rsidRPr="003C1ED0" w14:paraId="76F15A55" w14:textId="77777777" w:rsidTr="00CB449E">
        <w:trPr>
          <w:trHeight w:val="195"/>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23A5BA17" w14:textId="62C606A3" w:rsidR="00020DC6" w:rsidRPr="00020DC6" w:rsidRDefault="00020DC6" w:rsidP="00020DC6">
            <w:pPr>
              <w:pStyle w:val="TableText"/>
              <w:spacing w:after="0"/>
              <w:ind w:firstLine="0"/>
              <w:jc w:val="center"/>
              <w:rPr>
                <w:b w:val="0"/>
                <w:bCs w:val="0"/>
              </w:rPr>
            </w:pPr>
            <w:r w:rsidRPr="00020DC6">
              <w:rPr>
                <w:b w:val="0"/>
                <w:bCs w:val="0"/>
              </w:rPr>
              <w:t xml:space="preserve">RafD </w:t>
            </w:r>
            <w:r w:rsidRPr="00020DC6">
              <w:fldChar w:fldCharType="begin" w:fldLock="1"/>
            </w:r>
            <w:r w:rsidR="00E23870">
              <w:rPr>
                <w:b w:val="0"/>
                <w:bCs w:val="0"/>
              </w:rPr>
              <w:instrText>ADDIN CSL_CITATION {"citationItems":[{"id":"ITEM-1","itemData":{"DOI":"10.1080/02699930903485076","ISBN":"0269993090348","ISSN":"02699931","abstract":"Many research fields concerned with the processing of information contained in human faces would benefit from face stimulus sets in which specific facial characteristics are systematically varied while other important picture characteristics are kept constant. Specifically, a face database in which displayed expressions, gaze direction, and head orientation are parametrically varied in a complete factorial design would be highly useful in many research domains. Furthermore, these stimuli should be standardised in several important, technical aspects. The present article presents the freely available Radboud Faces Database offering such a stimulus set, containing both Caucasian adult and children images. This face database is described both procedurally and in terms of content, and a validation study concerning its most important characteristics is presented. In the validation study, all frontal images were rated with respect to the shown facial expression, intensity of expression, clarity of expression, genuineness of expression, attractiveness, and valence. The results show very high recognition of the intended facial expressions. © 2010 Psychology Press.","author":[{"dropping-particle":"","family":"Langner","given":"Oliver","non-dropping-particle":"","parse-names":false,"suffix":""},{"dropping-particle":"","family":"Dotsch","given":"Ron","non-dropping-particle":"","parse-names":false,"suffix":""},{"dropping-particle":"","family":"Bijlstra","given":"Gijsbert","non-dropping-particle":"","parse-names":false,"suffix":""},{"dropping-particle":"","family":"Wigboldus","given":"Daniel H.J.","non-dropping-particle":"","parse-names":false,"suffix":""},{"dropping-particle":"","family":"Hawk","given":"Skyler T.","non-dropping-particle":"","parse-names":false,"suffix":""},{"dropping-particle":"","family":"Knippenberg","given":"Ad","non-dropping-particle":"van","parse-names":false,"suffix":""}],"container-title":"Cognition and Emotion","id":"ITEM-1","issue":"8","issued":{"date-parts":[["2010"]]},"page":"1377-1388","title":"Presentation and validation of the Radboud Faces Database","type":"article-journal","volume":"24"},"uris":["http://www.mendeley.com/documents/?uuid=4868767a-8c7f-4c7b-aa88-f69826143eea"]}],"mendeley":{"formattedCitation":"[77]","plainTextFormattedCitation":"[77]","previouslyFormattedCitation":"[77]"},"properties":{"noteIndex":0},"schema":"https://github.com/citation-style-language/schema/raw/master/csl-citation.json"}</w:instrText>
            </w:r>
            <w:r w:rsidRPr="00020DC6">
              <w:fldChar w:fldCharType="separate"/>
            </w:r>
            <w:r w:rsidR="00AD4F45" w:rsidRPr="00AD4F45">
              <w:rPr>
                <w:b w:val="0"/>
                <w:bCs w:val="0"/>
                <w:noProof/>
              </w:rPr>
              <w:t>[77]</w:t>
            </w:r>
            <w:r w:rsidRPr="00020DC6">
              <w:fldChar w:fldCharType="end"/>
            </w:r>
          </w:p>
        </w:tc>
        <w:tc>
          <w:tcPr>
            <w:cnfStyle w:val="000100000000" w:firstRow="0" w:lastRow="0" w:firstColumn="0" w:lastColumn="1" w:oddVBand="0" w:evenVBand="0" w:oddHBand="0" w:evenHBand="0" w:firstRowFirstColumn="0" w:firstRowLastColumn="0" w:lastRowFirstColumn="0" w:lastRowLastColumn="0"/>
            <w:tcW w:w="2552" w:type="dxa"/>
            <w:vAlign w:val="center"/>
          </w:tcPr>
          <w:p w14:paraId="27E0D252" w14:textId="4F12D4A1" w:rsidR="00020DC6" w:rsidRPr="00020DC6" w:rsidRDefault="00020DC6" w:rsidP="00020DC6">
            <w:pPr>
              <w:pStyle w:val="TableText"/>
              <w:spacing w:after="0"/>
              <w:ind w:firstLine="0"/>
              <w:jc w:val="center"/>
              <w:rPr>
                <w:b w:val="0"/>
                <w:bCs w:val="0"/>
              </w:rPr>
            </w:pPr>
            <w:r w:rsidRPr="00020DC6">
              <w:rPr>
                <w:b w:val="0"/>
                <w:bCs w:val="0"/>
              </w:rPr>
              <w:t xml:space="preserve">GENKI </w:t>
            </w:r>
            <w:r w:rsidRPr="00020DC6">
              <w:fldChar w:fldCharType="begin" w:fldLock="1"/>
            </w:r>
            <w:r w:rsidR="00E23870">
              <w:rPr>
                <w:b w:val="0"/>
                <w:bCs w:val="0"/>
              </w:rPr>
              <w:instrText>ADDIN CSL_CITATION {"citationItems":[{"id":"ITEM-1","itemData":{"ISBN":"9781618041647","author":[{"dropping-particle":"","family":"Jain","given":"Varun","non-dropping-particle":"","parse-names":false,"suffix":""},{"dropping-particle":"","family":"Crowley","given":"James","non-dropping-particle":"","parse-names":false,"suffix":""},{"dropping-particle":"","family":"others","given":"","non-dropping-particle":"","parse-names":false,"suffix":""}],"container-title":"12th WSEAS International Conference on Signal Processing, Robotics and Automation","id":"ITEM-1","issued":{"date-parts":[["2013"]]},"page":"149-154","title":"Smile detection using multi-scale gaussian derivatives","type":"article-journal"},"uris":["http://www.mendeley.com/documents/?uuid=6dfee7e3-83bd-448c-bc61-4a508f11ca8f"]}],"mendeley":{"formattedCitation":"[78]","plainTextFormattedCitation":"[78]","previouslyFormattedCitation":"[78]"},"properties":{"noteIndex":0},"schema":"https://github.com/citation-style-language/schema/raw/master/csl-citation.json"}</w:instrText>
            </w:r>
            <w:r w:rsidRPr="00020DC6">
              <w:fldChar w:fldCharType="separate"/>
            </w:r>
            <w:r w:rsidR="00AD4F45" w:rsidRPr="00AD4F45">
              <w:rPr>
                <w:b w:val="0"/>
                <w:bCs w:val="0"/>
                <w:noProof/>
              </w:rPr>
              <w:t>[78]</w:t>
            </w:r>
            <w:r w:rsidRPr="00020DC6">
              <w:fldChar w:fldCharType="end"/>
            </w:r>
          </w:p>
        </w:tc>
      </w:tr>
      <w:tr w:rsidR="00CB449E" w:rsidRPr="003C1ED0" w14:paraId="1CFECB57" w14:textId="77777777" w:rsidTr="00CB449E">
        <w:trPr>
          <w:trHeight w:val="196"/>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24235C77" w14:textId="093D6864" w:rsidR="00020DC6" w:rsidRPr="00020DC6" w:rsidRDefault="00020DC6" w:rsidP="00020DC6">
            <w:pPr>
              <w:pStyle w:val="TableText"/>
              <w:spacing w:after="0"/>
              <w:ind w:firstLine="0"/>
              <w:jc w:val="center"/>
              <w:rPr>
                <w:b w:val="0"/>
                <w:bCs w:val="0"/>
              </w:rPr>
            </w:pPr>
            <w:r w:rsidRPr="00020DC6">
              <w:rPr>
                <w:b w:val="0"/>
                <w:bCs w:val="0"/>
              </w:rPr>
              <w:t xml:space="preserve">RM-FRD </w:t>
            </w:r>
            <w:r w:rsidRPr="00020DC6">
              <w:fldChar w:fldCharType="begin" w:fldLock="1"/>
            </w:r>
            <w:r w:rsidR="00E23870">
              <w:rPr>
                <w:b w:val="0"/>
                <w:bCs w:val="0"/>
              </w:rPr>
              <w:instrText>ADDIN CSL_CITATION {"citationItems":[{"id":"ITEM-1","itemData":{"DOI":"10.1109/TBIOM.2023.3242085","ISSN":"26376407","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author":[{"dropping-particle":"","family":"Wang","given":"Zhongyuan","non-dropping-particle":"","parse-names":false,"suffix":""},{"dropping-particle":"","family":"Huang","given":"Baojin","non-dropping-particle":"","parse-names":false,"suffix":""},{"dropping-particle":"","family":"Wang","given":"Guangcheng","non-dropping-particle":"","parse-names":false,"suffix":""},{"dropping-particle":"","family":"Yi","given":"Peng","non-dropping-particle":"","parse-names":false,"suffix":""},{"dropping-particle":"","family":"Jiang","given":"Kui","non-dropping-particle":"","parse-names":false,"suffix":""}],"container-title":"IEEE Transactions on Biometrics, Behavior, and Identity Science","id":"ITEM-1","issue":"2","issued":{"date-parts":[["2023"]]},"page":"298-304","publisher":"IEEE","title":"Masked Face Recognition Dataset and Application","type":"article-journal","volume":"5"},"uris":["http://www.mendeley.com/documents/?uuid=30a78d17-c279-41ba-b5f8-aa3caeec5f88"]}],"mendeley":{"formattedCitation":"[79]","plainTextFormattedCitation":"[79]","previouslyFormattedCitation":"[79]"},"properties":{"noteIndex":0},"schema":"https://github.com/citation-style-language/schema/raw/master/csl-citation.json"}</w:instrText>
            </w:r>
            <w:r w:rsidRPr="00020DC6">
              <w:fldChar w:fldCharType="separate"/>
            </w:r>
            <w:r w:rsidR="00AD4F45" w:rsidRPr="00AD4F45">
              <w:rPr>
                <w:b w:val="0"/>
                <w:bCs w:val="0"/>
                <w:noProof/>
              </w:rPr>
              <w:t>[79]</w:t>
            </w:r>
            <w:r w:rsidRPr="00020DC6">
              <w:fldChar w:fldCharType="end"/>
            </w:r>
          </w:p>
        </w:tc>
        <w:tc>
          <w:tcPr>
            <w:cnfStyle w:val="000100000000" w:firstRow="0" w:lastRow="0" w:firstColumn="0" w:lastColumn="1" w:oddVBand="0" w:evenVBand="0" w:oddHBand="0" w:evenHBand="0" w:firstRowFirstColumn="0" w:firstRowLastColumn="0" w:lastRowFirstColumn="0" w:lastRowLastColumn="0"/>
            <w:tcW w:w="2552" w:type="dxa"/>
            <w:vAlign w:val="center"/>
          </w:tcPr>
          <w:p w14:paraId="7B9EFA8C" w14:textId="0AADF615" w:rsidR="00020DC6" w:rsidRPr="00020DC6" w:rsidRDefault="00020DC6" w:rsidP="00020DC6">
            <w:pPr>
              <w:pStyle w:val="TableText"/>
              <w:spacing w:after="0"/>
              <w:ind w:firstLine="0"/>
              <w:jc w:val="center"/>
              <w:rPr>
                <w:b w:val="0"/>
                <w:bCs w:val="0"/>
              </w:rPr>
            </w:pPr>
            <w:r w:rsidRPr="00020DC6">
              <w:rPr>
                <w:b w:val="0"/>
                <w:bCs w:val="0"/>
              </w:rPr>
              <w:t xml:space="preserve">DFEW </w:t>
            </w:r>
            <w:r w:rsidRPr="00020DC6">
              <w:fldChar w:fldCharType="begin" w:fldLock="1"/>
            </w:r>
            <w:r w:rsidR="00E23870">
              <w:rPr>
                <w:b w:val="0"/>
                <w:bCs w:val="0"/>
              </w:rPr>
              <w:instrText>ADDIN CSL_CITATION {"citationItems":[{"id":"ITEM-1","itemData":{"DOI":"10.1145/3394171.3413620","ISBN":"9781450379885","abstract":"Recently, facial expression recognition (FER) in the wild has gained a lot of researchers' attention because it is a valuable topic to enable the FER techniques to move from the laboratory to the real applications. In this paper, we focus on this challenging but interesting topic and make contributions from three aspects. First, we present a new large-scale 'in-the-wild' dynamic facial expression database, DFEW (Dynamic Facial Expression in the Wild), consisting of over 16,000 video clips from thousands of movies. These video clips contain various challenging interferences in practical scenarios such as extreme illumination, occlusions, and capricious pose changes. Second, we propose a novel method called Expression-Clustered Spatiotemporal Feature Learning (EC-STFL) framework to deal with dynamic FER in the wild. Third, we conduct extensive benchmark experiments on DFEW using a lot of spatiotemporal deep feature learning methods as well as our proposed EC-STFL. Experimental results show that DFEW is a well-designed and challenging database, and the proposed EC-STFL can promisingly improve the performance of existing spatiotemporal deep neural networks in coping with the problem of dynamic FER in the wild. Our DFEW database is publicly available and can be freely downloaded from https://dfew-dataset.github.io/.","author":[{"dropping-particle":"","family":"Jiang","given":"Xingxun","non-dropping-particle":"","parse-names":false,"suffix":""},{"dropping-particle":"","family":"Zong","given":"Yuan","non-dropping-particle":"","parse-names":false,"suffix":""},{"dropping-particle":"","family":"Zheng","given":"Wenming","non-dropping-particle":"","parse-names":false,"suffix":""},{"dropping-particle":"","family":"Tang","given":"Chuangao","non-dropping-particle":"","parse-names":false,"suffix":""},{"dropping-particle":"","family":"Xia","given":"Wanchuang","non-dropping-particle":"","parse-names":false,"suffix":""},{"dropping-particle":"","family":"Lu","given":"Cheng","non-dropping-particle":"","parse-names":false,"suffix":""},{"dropping-particle":"","family":"Liu","given":"Jiateng","non-dropping-particle":"","parse-names":false,"suffix":""}],"container-title":"MM 2020 - Proceedings of the 28th ACM International Conference on Multimedia","id":"ITEM-1","issued":{"date-parts":[["2020"]]},"note":"Export Date: 30 April 2025; Cited By: 118","page":"2881-2889","title":"DFEW: A Large-Scale Database for Recognizing Dynamic Facial Expressions in the Wild","type":"paper-conference"},"uris":["http://www.mendeley.com/documents/?uuid=959a301d-d98c-4cb8-ba1f-8969e145f0a4"]}],"mendeley":{"formattedCitation":"[80]","plainTextFormattedCitation":"[80]","previouslyFormattedCitation":"[80]"},"properties":{"noteIndex":0},"schema":"https://github.com/citation-style-language/schema/raw/master/csl-citation.json"}</w:instrText>
            </w:r>
            <w:r w:rsidRPr="00020DC6">
              <w:fldChar w:fldCharType="separate"/>
            </w:r>
            <w:r w:rsidR="00AD4F45" w:rsidRPr="00AD4F45">
              <w:rPr>
                <w:b w:val="0"/>
                <w:bCs w:val="0"/>
                <w:noProof/>
              </w:rPr>
              <w:t>[80]</w:t>
            </w:r>
            <w:r w:rsidRPr="00020DC6">
              <w:fldChar w:fldCharType="end"/>
            </w:r>
          </w:p>
        </w:tc>
      </w:tr>
      <w:tr w:rsidR="00CB449E" w:rsidRPr="003C1ED0" w14:paraId="6FB08865" w14:textId="77777777" w:rsidTr="00CB449E">
        <w:trPr>
          <w:trHeight w:val="195"/>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75CB9375" w14:textId="2AA4BB83" w:rsidR="00020DC6" w:rsidRPr="00020DC6" w:rsidRDefault="00020DC6" w:rsidP="00020DC6">
            <w:pPr>
              <w:pStyle w:val="TableText"/>
              <w:spacing w:after="0"/>
              <w:ind w:firstLine="0"/>
              <w:jc w:val="center"/>
              <w:rPr>
                <w:b w:val="0"/>
                <w:bCs w:val="0"/>
              </w:rPr>
            </w:pPr>
            <w:r w:rsidRPr="00020DC6">
              <w:rPr>
                <w:rStyle w:val="Strong"/>
              </w:rPr>
              <w:t xml:space="preserve">OLFER </w:t>
            </w:r>
            <w:r w:rsidRPr="00020DC6">
              <w:rPr>
                <w:rStyle w:val="Strong"/>
              </w:rPr>
              <w:fldChar w:fldCharType="begin" w:fldLock="1"/>
            </w:r>
            <w:r w:rsidR="00E23870">
              <w:rPr>
                <w:rStyle w:val="Strong"/>
              </w:rPr>
              <w:instrText>ADDIN CSL_CITATION {"citationItems":[{"id":"ITEM-1","itemData":{"DOI":"10.1016/j.neucom.2025.129656","ISSN":"18728286","abstract":"In online education, it is crucial to monitor the students’ learning status timely and accurately. Facial expression recognition serves as the main tool for assessing their engagement levels. Existing algorithms still have some issues when directly applied in online learning. These issues primarily involve the loss of facial features due to occlusion, which directly affects the accuracy of expression recognition and at the same time, the expression recognition models require a large number of parameters and significant computational power, making them difficult to deploy and apply effectively on mobile devices with limited hardware resources. We aims to address the two issues by a two-stage framework: training process of an occluded facial expression recognition model, and the compression process of the occlusion facial expression recognition. To be more specific, in the first stage, we propose an occlusion facial expression recognition model based on attention fusion (AFNet), which adopts a multi-branch spatial attention network, extracts local facial features, automatically perceives facial occluded regions, reduces the weight of the occluded areas, and enhance robustness to occlusion by combining with a randomly masked channel network. Meanwhile, a feature pyramid network is introduced to extract global multi-scale features. In the second stage, we propose a hybrid model compression algorithm based on multi-layer knowledge distillation (MKD). We introduce a spatial attention network to focus on the important knowledge, reducing the information loss during knowledge distillation. Experimental results on five datasets show that the AFNet and MKD outperformed the baseline.","author":[{"dropping-particle":"","family":"Chen","given":"Yan","non-dropping-particle":"","parse-names":false,"suffix":""},{"dropping-particle":"","family":"Li","given":"Kexuan","non-dropping-particle":"","parse-names":false,"suffix":""},{"dropping-particle":"","family":"Tian","given":"Feng","non-dropping-particle":"","parse-names":false,"suffix":""},{"dropping-particle":"","family":"Wei","given":"Ganglin","non-dropping-particle":"","parse-names":false,"suffix":""},{"dropping-particle":"","family":"Seberi","given":"Morteza","non-dropping-particle":"","parse-names":false,"suffix":""}],"container-title":"Neurocomputing","id":"ITEM-1","issued":{"date-parts":[["2025"]]},"note":"Query date: 2025-05-04 23:18:56","publisher":"Elsevier","title":"Lightweight expression recognition combined attention fusion network with hybrid knowledge distillation for occluded e-learner facial images","type":"article-journal","volume":"628"},"uris":["http://www.mendeley.com/documents/?uuid=35b5bcf8-6a37-3aa7-8fbc-6b5ef50fc879"]}],"mendeley":{"formattedCitation":"[36]","plainTextFormattedCitation":"[36]","previouslyFormattedCitation":"[36]"},"properties":{"noteIndex":0},"schema":"https://github.com/citation-style-language/schema/raw/master/csl-citation.json"}</w:instrText>
            </w:r>
            <w:r w:rsidRPr="00020DC6">
              <w:rPr>
                <w:rStyle w:val="Strong"/>
              </w:rPr>
              <w:fldChar w:fldCharType="separate"/>
            </w:r>
            <w:r w:rsidR="00AD4F45" w:rsidRPr="00AD4F45">
              <w:rPr>
                <w:rStyle w:val="Strong"/>
                <w:noProof/>
              </w:rPr>
              <w:t>[36]</w:t>
            </w:r>
            <w:r w:rsidRPr="00020DC6">
              <w:rPr>
                <w:rStyle w:val="Strong"/>
              </w:rPr>
              <w:fldChar w:fldCharType="end"/>
            </w:r>
          </w:p>
        </w:tc>
        <w:tc>
          <w:tcPr>
            <w:cnfStyle w:val="000100000000" w:firstRow="0" w:lastRow="0" w:firstColumn="0" w:lastColumn="1" w:oddVBand="0" w:evenVBand="0" w:oddHBand="0" w:evenHBand="0" w:firstRowFirstColumn="0" w:firstRowLastColumn="0" w:lastRowFirstColumn="0" w:lastRowLastColumn="0"/>
            <w:tcW w:w="2552" w:type="dxa"/>
            <w:vAlign w:val="center"/>
          </w:tcPr>
          <w:p w14:paraId="1DE4DAF4" w14:textId="110C74B6" w:rsidR="00020DC6" w:rsidRPr="00020DC6" w:rsidRDefault="00020DC6" w:rsidP="00020DC6">
            <w:pPr>
              <w:pStyle w:val="TableText"/>
              <w:spacing w:after="0"/>
              <w:ind w:firstLine="0"/>
              <w:jc w:val="center"/>
              <w:rPr>
                <w:b w:val="0"/>
                <w:bCs w:val="0"/>
              </w:rPr>
            </w:pPr>
            <w:r w:rsidRPr="00020DC6">
              <w:rPr>
                <w:b w:val="0"/>
                <w:bCs w:val="0"/>
              </w:rPr>
              <w:t xml:space="preserve">CelEBA </w:t>
            </w:r>
            <w:r w:rsidRPr="00020DC6">
              <w:fldChar w:fldCharType="begin" w:fldLock="1"/>
            </w:r>
            <w:r w:rsidR="00E23870">
              <w:rPr>
                <w:b w:val="0"/>
                <w:bCs w:val="0"/>
              </w:rPr>
              <w:instrText>ADDIN CSL_CITATION {"citationItems":[{"id":"ITEM-1","itemData":{"DOI":"10.1109/ICCV.2015.425","ISBN":"9781467383912","ISSN":"15505499","abstract":"Predicting face attributes in the wild is challenging due to complex face variations. We propose a novel deep learning framework for attribute prediction in the wild. It cascades two CNNs, LNet and ANet, which are fine-tuned jointly with attribute tags, but pre-trained differently. LNet is pre-trained by massive general object categories for face localization, while ANet is pre-trained by massive face identities for attribute prediction. This framework not only outperforms the state-of-the-art with a large margin, but also reveals valuable facts on learning face representation. (1) It shows how the performances of face localization (LNet) and attribute prediction (ANet) can be improved by different pre-training strategies. (2) It reveals that although the filters of LNet are fine-tuned only with image-level attribute tags, their response maps over entire images have strong indication of face locations. This fact enables training LNet for face localization with only image-level annotations, but without face bounding boxes or landmarks, which are required by all attribute recognition works. (3) It also demonstrates that the high-level hidden neurons of ANet automatically discover semantic concepts after pre-training with massive face identities, and such concepts are significantly enriched after fine-tuning with attribute tags. Each attribute can be well explained with a sparse linear combination of these concepts.","author":[{"dropping-particle":"","family":"Liu","given":"Ziwei","non-dropping-particle":"","parse-names":false,"suffix":""},{"dropping-particle":"","family":"Luo","given":"Ping","non-dropping-particle":"","parse-names":false,"suffix":""},{"dropping-particle":"","family":"Wang","given":"Xiaogang","non-dropping-particle":"","parse-names":false,"suffix":""},{"dropping-particle":"","family":"Tang","given":"Xiaoou","non-dropping-particle":"","parse-names":false,"suffix":""}],"container-title":"Proceedings of the IEEE International Conference on Computer Vision","id":"ITEM-1","issued":{"date-parts":[["2015"]]},"page":"3730-3738","publisher":"IEEE","title":"Deep learning face attributes in the wild","type":"article-journal","volume":"2015 Inter"},"uris":["http://www.mendeley.com/documents/?uuid=0df3f291-7e6a-4d87-9936-ff5096b58fef"]}],"mendeley":{"formattedCitation":"[81]","plainTextFormattedCitation":"[81]","previouslyFormattedCitation":"[81]"},"properties":{"noteIndex":0},"schema":"https://github.com/citation-style-language/schema/raw/master/csl-citation.json"}</w:instrText>
            </w:r>
            <w:r w:rsidRPr="00020DC6">
              <w:fldChar w:fldCharType="separate"/>
            </w:r>
            <w:r w:rsidR="00AD4F45" w:rsidRPr="00AD4F45">
              <w:rPr>
                <w:b w:val="0"/>
                <w:bCs w:val="0"/>
                <w:noProof/>
              </w:rPr>
              <w:t>[81]</w:t>
            </w:r>
            <w:r w:rsidRPr="00020DC6">
              <w:fldChar w:fldCharType="end"/>
            </w:r>
          </w:p>
        </w:tc>
      </w:tr>
      <w:tr w:rsidR="00CB449E" w:rsidRPr="003C1ED0" w14:paraId="48632B67" w14:textId="77777777" w:rsidTr="00CB449E">
        <w:trPr>
          <w:trHeight w:val="195"/>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626D8F03" w14:textId="0D3E58D2" w:rsidR="00020DC6" w:rsidRPr="00020DC6" w:rsidRDefault="00020DC6" w:rsidP="00020DC6">
            <w:pPr>
              <w:pStyle w:val="TableText"/>
              <w:spacing w:after="0"/>
              <w:ind w:firstLine="0"/>
              <w:jc w:val="center"/>
              <w:rPr>
                <w:rStyle w:val="Strong"/>
                <w:b/>
                <w:bCs/>
              </w:rPr>
            </w:pPr>
            <w:r w:rsidRPr="00020DC6">
              <w:rPr>
                <w:b w:val="0"/>
                <w:bCs w:val="0"/>
              </w:rPr>
              <w:t xml:space="preserve">OLFED-HO </w:t>
            </w:r>
            <w:r w:rsidRPr="00020DC6">
              <w:fldChar w:fldCharType="begin" w:fldLock="1"/>
            </w:r>
            <w:r w:rsidR="00E23870">
              <w:rPr>
                <w:b w:val="0"/>
                <w:bCs w:val="0"/>
              </w:rPr>
              <w:instrText>ADDIN CSL_CITATION {"citationItems":[{"id":"ITEM-1","itemData":{"DOI":"10.1016/j.compeleceng.2021.107667","ISSN":"00457906","abstract":"Academic emotions refer to various emotional experiences in connection with learners’ academic activities while learning, and these emotions are vital to the development of learners’ physiology and mentality. Facial expression recognition (FER) technology has been widely used in online learning to identify learners’ academic emotions. However, learners often inadvertently cover part of their face with their hands during online learning, which affects the accuracy of the technology's recognition of academic emotions. Most existing databases lack facial expression data with hand occlusion, which makes it difficult for researchers to further improve recognition accuracy. Therefore, this research established an online learners’ facial expression database with hand occlusion (OLFED-HO) to solve the above problem. This database has a total of 92,947 facial expression images of online learners, including four different hand occlusion situations (no occlusion, left occlusion, middle occlusion, and right occlusion) and seven academic emotions (confusion, curiosity, distraction, enjoyment, fatigue, depression, and neutrality). Then, to indicate the high reliability of the database established in this study, we analyzed the confusion matrix and concluded that the expression labels marked by different external coders have a high internal consistency. The database is expected to further promote the application of expression recognition technology in the field of education and provide online learners’ facial expressions with hand occlusion for the academic emotion database. In addition, an automatic facial expression recognition method with transfer learning based on region attention networks (RAN) is proposed in this paper, which efficiently reduces the impact of hand occlusion. The proposed architecture achieves an accuracy of 89% on the test set of our database.","author":[{"dropping-particle":"","family":"Lyu","given":"Li","non-dropping-particle":"","parse-names":false,"suffix":""},{"dropping-particle":"","family":"Zhang","given":"Ya","non-dropping-particle":"","parse-names":false,"suffix":""},{"dropping-particle":"","family":"Chi","given":"Meng Ya","non-dropping-particle":"","parse-names":false,"suffix":""},{"dropping-particle":"","family":"Yang","given":"Fei","non-dropping-particle":"","parse-names":false,"suffix":""},{"dropping-particle":"","family":"Zhang","given":"Shu Gang","non-dropping-particle":"","parse-names":false,"suffix":""},{"dropping-particle":"","family":"Liu","given":"Peng","non-dropping-particle":"","parse-names":false,"suffix":""},{"dropping-particle":"","family":"Lu","given":"Wei Gang","non-dropping-particle":"","parse-names":false,"suffix":""}],"container-title":"Computers and Electrical Engineering","id":"ITEM-1","issued":{"date-parts":[["2022"]]},"note":"Query date: 2025-05-04 23:18:56","publisher":"Elsevier","title":"Spontaneous facial expression database of learners’ academic emotions in online learning with hand occlusion","type":"article-journal","volume":"97"},"uris":["http://www.mendeley.com/documents/?uuid=5c8beac0-72df-4c24-bf2e-810804571da5"]}],"mendeley":{"formattedCitation":"[44]","plainTextFormattedCitation":"[44]","previouslyFormattedCitation":"[44]"},"properties":{"noteIndex":0},"schema":"https://github.com/citation-style-language/schema/raw/master/csl-citation.json"}</w:instrText>
            </w:r>
            <w:r w:rsidRPr="00020DC6">
              <w:fldChar w:fldCharType="separate"/>
            </w:r>
            <w:r w:rsidR="00AD4F45" w:rsidRPr="00AD4F45">
              <w:rPr>
                <w:b w:val="0"/>
                <w:bCs w:val="0"/>
                <w:noProof/>
              </w:rPr>
              <w:t>[44]</w:t>
            </w:r>
            <w:r w:rsidRPr="00020DC6">
              <w:fldChar w:fldCharType="end"/>
            </w:r>
          </w:p>
        </w:tc>
        <w:tc>
          <w:tcPr>
            <w:cnfStyle w:val="000100000000" w:firstRow="0" w:lastRow="0" w:firstColumn="0" w:lastColumn="1" w:oddVBand="0" w:evenVBand="0" w:oddHBand="0" w:evenHBand="0" w:firstRowFirstColumn="0" w:firstRowLastColumn="0" w:lastRowFirstColumn="0" w:lastRowLastColumn="0"/>
            <w:tcW w:w="2552" w:type="dxa"/>
            <w:vAlign w:val="center"/>
          </w:tcPr>
          <w:p w14:paraId="20145DE7" w14:textId="1C5EC092" w:rsidR="00020DC6" w:rsidRPr="00020DC6" w:rsidRDefault="00020DC6" w:rsidP="00020DC6">
            <w:pPr>
              <w:pStyle w:val="TableText"/>
              <w:spacing w:after="0"/>
              <w:ind w:firstLine="0"/>
              <w:jc w:val="center"/>
              <w:rPr>
                <w:b w:val="0"/>
                <w:bCs w:val="0"/>
              </w:rPr>
            </w:pPr>
            <w:r w:rsidRPr="00020DC6">
              <w:rPr>
                <w:b w:val="0"/>
                <w:bCs w:val="0"/>
              </w:rPr>
              <w:t xml:space="preserve">Casia-WebFace </w:t>
            </w:r>
            <w:r w:rsidRPr="00020DC6">
              <w:fldChar w:fldCharType="begin" w:fldLock="1"/>
            </w:r>
            <w:r w:rsidR="00E23870">
              <w:rPr>
                <w:b w:val="0"/>
                <w:bCs w:val="0"/>
              </w:rPr>
              <w:instrText>ADDIN CSL_CITATION {"citationItems":[{"id":"ITEM-1","itemData":{"abstract":"Pushing by big data and deep convolutional neural network (CNN), the performance of face recognition is becoming comparable to human. Using private large scale training datasets, several groups achieve very high performance on LFW, i.e., 97% to 99%. While there are many open source implementations of CNN, none of large scale face dataset is publicly available. The current situation in the field of face recognition is that data is more important than algorithm. To solve this problem, this paper proposes a semi-automatical way to collect face images from Internet and builds a large scale dataset containing about 10,000 subjects and 500,000 images, called CASIAWebFace. Based on the database, we use a 11-layer CNN to learn discriminative representation and obtain state-of-theart accuracy on LFW and YTF. The publication of CASIAWebFace will attract more research groups entering this field and accelerate the development of face recognition in the wild.","author":[{"dropping-particle":"","family":"Yi","given":"Dong","non-dropping-particle":"","parse-names":false,"suffix":""},{"dropping-particle":"","family":"Lei","given":"Zhen","non-dropping-particle":"","parse-names":false,"suffix":""},{"dropping-particle":"","family":"Liao","given":"Shengcai","non-dropping-particle":"","parse-names":false,"suffix":""},{"dropping-particle":"","family":"Li","given":"Stan Z.","non-dropping-particle":"","parse-names":false,"suffix":""}],"id":"ITEM-1","issued":{"date-parts":[["2014"]]},"title":"Learning Face Representation from Scratch","type":"article-journal"},"uris":["http://www.mendeley.com/documents/?uuid=ef2178f3-5e0d-4099-afac-bf660485a0e8"]}],"mendeley":{"formattedCitation":"[82]","plainTextFormattedCitation":"[82]","previouslyFormattedCitation":"[82]"},"properties":{"noteIndex":0},"schema":"https://github.com/citation-style-language/schema/raw/master/csl-citation.json"}</w:instrText>
            </w:r>
            <w:r w:rsidRPr="00020DC6">
              <w:fldChar w:fldCharType="separate"/>
            </w:r>
            <w:r w:rsidR="00AD4F45" w:rsidRPr="00AD4F45">
              <w:rPr>
                <w:b w:val="0"/>
                <w:bCs w:val="0"/>
                <w:noProof/>
              </w:rPr>
              <w:t>[82]</w:t>
            </w:r>
            <w:r w:rsidRPr="00020DC6">
              <w:fldChar w:fldCharType="end"/>
            </w:r>
          </w:p>
        </w:tc>
      </w:tr>
      <w:tr w:rsidR="00CB449E" w:rsidRPr="003C1ED0" w14:paraId="16A5C59B" w14:textId="77777777" w:rsidTr="00CB449E">
        <w:trPr>
          <w:trHeight w:val="196"/>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1F84E902" w14:textId="04C24FA2" w:rsidR="00020DC6" w:rsidRPr="00020DC6" w:rsidRDefault="00020DC6" w:rsidP="00020DC6">
            <w:pPr>
              <w:pStyle w:val="TableText"/>
              <w:spacing w:after="0"/>
              <w:ind w:firstLine="0"/>
              <w:jc w:val="center"/>
              <w:rPr>
                <w:b w:val="0"/>
                <w:bCs w:val="0"/>
              </w:rPr>
            </w:pPr>
            <w:r w:rsidRPr="00020DC6">
              <w:rPr>
                <w:b w:val="0"/>
                <w:bCs w:val="0"/>
              </w:rPr>
              <w:t xml:space="preserve">NFPA </w:t>
            </w:r>
            <w:r w:rsidRPr="00020DC6">
              <w:fldChar w:fldCharType="begin" w:fldLock="1"/>
            </w:r>
            <w:r w:rsidR="00E23870">
              <w:rPr>
                <w:b w:val="0"/>
                <w:bCs w:val="0"/>
              </w:rPr>
              <w:instrText>ADDIN CSL_CITATION {"citationItems":[{"id":"ITEM-1","itemData":{"DOI":"10.1016/j.compbiomed.2023.107462","ISSN":"18790534","PMID":"37716244","abstract":"Neonatal Facial Pain Assessment (NFPA) is essential to improve neonatal pain management. Pose variation and occlusion, which can significantly alter the facial appearance, are two major and still unstudied barriers to NFPA. We bridge this gap in terms of method and dataset. Techniques to tackle both challenges in other tasks either expect pose/occlusion-invariant deep learning methods or first generate a normal version of the input image before feature extraction, combining these we argue that it is more effective to jointly perform adversarial learning and end-to-end classification for their mutual benefit. To this end, we propose a Pose-invariant Occlusion-robust Pain Assessment (POPA) framework, with two novelties. We incorporate adversarial learning-based disturbance mitigation for end-to-end pain-level classification and propose a novel composite loss function for facial representation learning; compared to the vanilla discriminator that implicitly determines occlusion and pose conditions, we propose a multi-scale discriminator that determines explicitly, while incorporating local discriminators to enhance the discrimination of key regions. For a comprehensive evaluation, we built the first neonatal pain dataset with disturbance annotation involving 1091 neonates and also applied the proposed POPA to the facial expression recognition task. Extensive qualitative and quantitative experiments prove the superiority of the POPA.","author":[{"dropping-particle":"","family":"Zhao","given":"Yisheng","non-dropping-particle":"","parse-names":false,"suffix":""},{"dropping-particle":"","family":"Zhu","given":"Huaiyu","non-dropping-particle":"","parse-names":false,"suffix":""},{"dropping-particle":"","family":"Chen","given":"Xiaofei","non-dropping-particle":"","parse-names":false,"suffix":""},{"dropping-particle":"","family":"Luo","given":"Feixiang","non-dropping-particle":"","parse-names":false,"suffix":""},{"dropping-particle":"","family":"Li","given":"Mengting","non-dropping-particle":"","parse-names":false,"suffix":""},{"dropping-particle":"","family":"Zhou","given":"Jinyan","non-dropping-particle":"","parse-names":false,"suffix":""},{"dropping-particle":"","family":"Chen","given":"Shuohui","non-dropping-particle":"","parse-names":false,"suffix":""},{"dropping-particle":"","family":"Pan","given":"Yun","non-dropping-particle":"","parse-names":false,"suffix":""}],"container-title":"Computers in Biology and Medicine","id":"ITEM-1","issued":{"date-parts":[["2023"]]},"note":"Cited by: 3","title":"Pose-invariant and occlusion-robust neonatal facial pain assessment","type":"article-journal","volume":"165"},"uris":["http://www.mendeley.com/documents/?uuid=10804bbf-1327-42f2-a8d7-413089aeee33"]}],"mendeley":{"formattedCitation":"[42]","plainTextFormattedCitation":"[42]","previouslyFormattedCitation":"[42]"},"properties":{"noteIndex":0},"schema":"https://github.com/citation-style-language/schema/raw/master/csl-citation.json"}</w:instrText>
            </w:r>
            <w:r w:rsidRPr="00020DC6">
              <w:fldChar w:fldCharType="separate"/>
            </w:r>
            <w:r w:rsidR="00AD4F45" w:rsidRPr="00AD4F45">
              <w:rPr>
                <w:b w:val="0"/>
                <w:bCs w:val="0"/>
                <w:noProof/>
              </w:rPr>
              <w:t>[42]</w:t>
            </w:r>
            <w:r w:rsidRPr="00020DC6">
              <w:fldChar w:fldCharType="end"/>
            </w:r>
          </w:p>
        </w:tc>
        <w:tc>
          <w:tcPr>
            <w:cnfStyle w:val="000100000000" w:firstRow="0" w:lastRow="0" w:firstColumn="0" w:lastColumn="1" w:oddVBand="0" w:evenVBand="0" w:oddHBand="0" w:evenHBand="0" w:firstRowFirstColumn="0" w:firstRowLastColumn="0" w:lastRowFirstColumn="0" w:lastRowLastColumn="0"/>
            <w:tcW w:w="2552" w:type="dxa"/>
            <w:vAlign w:val="center"/>
          </w:tcPr>
          <w:p w14:paraId="48EBBC5B" w14:textId="0F6CF183" w:rsidR="00020DC6" w:rsidRPr="00020DC6" w:rsidRDefault="00020DC6" w:rsidP="00020DC6">
            <w:pPr>
              <w:pStyle w:val="TableText"/>
              <w:spacing w:after="0"/>
              <w:ind w:firstLine="0"/>
              <w:jc w:val="center"/>
              <w:rPr>
                <w:b w:val="0"/>
                <w:bCs w:val="0"/>
              </w:rPr>
            </w:pPr>
            <w:r w:rsidRPr="00020DC6">
              <w:rPr>
                <w:b w:val="0"/>
                <w:bCs w:val="0"/>
              </w:rPr>
              <w:t xml:space="preserve">CFEE </w:t>
            </w:r>
            <w:r w:rsidRPr="00020DC6">
              <w:fldChar w:fldCharType="begin" w:fldLock="1"/>
            </w:r>
            <w:r w:rsidR="00E23870">
              <w:rPr>
                <w:b w:val="0"/>
                <w:bCs w:val="0"/>
              </w:rPr>
              <w:instrText>ADDIN CSL_CITATION {"citationItems":[{"id":"ITEM-1","itemData":{"DOI":"10.1073/pnas.1322355111","ISSN":"10916490","PMID":"24706770","abstract":"Understanding the different categories of facial expressions of emotion regularly used by us is essential to gain insights into human cognition and affect as well as for the design of computational models and perceptual interfaces. Past research on facial expressions of emotion has focused on the study of six basic categories-happiness, surprise, anger, sadness, fear, and disgust. However, many more facial expressions of emotion exist and are used regularly by humans. This paper describes an important group of expressions, which we call compound emotion categories. Compound emotions are those that can be constructed by combining basic component categories to create new ones. For instance, happily surprised and angrily surprised are two distinct compound emotion categories. The present work defines 21 distinct emotion categories. Sample images of their facial expressions were collected from 230 human subjects. A Facial Action Coding System analysis shows the production of these 21 categories is different but consistent with the subordinate categories they represent (e.g., a happily surprised expression combines muscle movements observed in happiness and surprised). We show that these differences are sufficient to distinguish between the 21 defined categories. We then use a computational model of face perception to demonstrate that most of these categories are also visually discriminable from one another.","author":[{"dropping-particle":"","family":"Du","given":"Shichuan","non-dropping-particle":"","parse-names":false,"suffix":""},{"dropping-particle":"","family":"Tao","given":"Yong","non-dropping-particle":"","parse-names":false,"suffix":""},{"dropping-particle":"","family":"Martinez","given":"Aleix M.","non-dropping-particle":"","parse-names":false,"suffix":""}],"container-title":"Proceedings of the National Academy of Sciences of the United States of America","id":"ITEM-1","issue":"15","issued":{"date-parts":[["2014"]]},"title":"Compound facial expressions of emotion","type":"article-journal","volume":"111"},"uris":["http://www.mendeley.com/documents/?uuid=329abba3-f5c4-4144-af0d-e86c732b81d6"]}],"mendeley":{"formattedCitation":"[83]","plainTextFormattedCitation":"[83]","previouslyFormattedCitation":"[83]"},"properties":{"noteIndex":0},"schema":"https://github.com/citation-style-language/schema/raw/master/csl-citation.json"}</w:instrText>
            </w:r>
            <w:r w:rsidRPr="00020DC6">
              <w:fldChar w:fldCharType="separate"/>
            </w:r>
            <w:r w:rsidR="00AD4F45" w:rsidRPr="00AD4F45">
              <w:rPr>
                <w:b w:val="0"/>
                <w:bCs w:val="0"/>
                <w:noProof/>
              </w:rPr>
              <w:t>[83]</w:t>
            </w:r>
            <w:r w:rsidRPr="00020DC6">
              <w:fldChar w:fldCharType="end"/>
            </w:r>
          </w:p>
        </w:tc>
      </w:tr>
      <w:tr w:rsidR="00CB449E" w:rsidRPr="003C1ED0" w14:paraId="18D20F40" w14:textId="77777777" w:rsidTr="00CB449E">
        <w:trPr>
          <w:trHeight w:val="195"/>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709A76EA" w14:textId="2070044B" w:rsidR="00020DC6" w:rsidRPr="00020DC6" w:rsidRDefault="00020DC6" w:rsidP="00020DC6">
            <w:pPr>
              <w:pStyle w:val="TableText"/>
              <w:spacing w:after="0"/>
              <w:ind w:firstLine="0"/>
              <w:jc w:val="center"/>
              <w:rPr>
                <w:b w:val="0"/>
                <w:bCs w:val="0"/>
              </w:rPr>
            </w:pPr>
            <w:r w:rsidRPr="00020DC6">
              <w:rPr>
                <w:b w:val="0"/>
                <w:bCs w:val="0"/>
              </w:rPr>
              <w:t xml:space="preserve">MYRAF-3_KN95 </w:t>
            </w:r>
            <w:r w:rsidRPr="00020DC6">
              <w:fldChar w:fldCharType="begin" w:fldLock="1"/>
            </w:r>
            <w:r w:rsidR="00E23870">
              <w:rPr>
                <w:b w:val="0"/>
                <w:bCs w:val="0"/>
              </w:rPr>
              <w:instrText>ADDIN CSL_CITATION {"citationItems":[{"id":"ITEM-1","itemData":{"DOI":"10.3934/ERA.2024124","ISSN":"26881594","abstract":"Facial expression recognition plays a crucial role in human-computer intelligent interaction. Due to the problem of missing facial information caused by face masks, the average accuracy of facial expression recognition algorithms in mask-obscured scenes is relatively low. At present, most deep learning-based facial expression recognition methods primarily focus on global facial features, thus they are less suitable for scenarios where facial expressions are obscured by masks. Therefore, this paper proposes a facial expression recognition method, TransformerKNN (TKNN), which integrates eyebrow and eye state information in mask-obscured scenes. The proposed method utilizes facial feature points in the eyebrow and eye regions to calculate various relative distances and angles, capturing the state information of eyebrows and eyes. Subsequently, the original face images with masks are used to train a Swin-transformer model, and the eyebrow and eye state information is used to train a k-Nearest Neighbor (KNN) model. These models are then fused at the decision layer to achieve automated emotion computation in situations when facial expressions are obscured by masks. The TKNN method offers a novel approach by leveraging both local and global facial features, thereby enhancing the performance of facial expression recognition in mask-obscured scenes. Experimental results demonstrate that the average accuracy of the TKNN method is 85.8% and 70.3%, respectively. This provides better support for facial expression recognition in scenarios when facial information is partially obscured.","author":[{"dropping-particle":"","family":"Zheng","given":"Kun","non-dropping-particle":"","parse-names":false,"suffix":""},{"dropping-particle":"","family":"Tian","given":"Li","non-dropping-particle":"","parse-names":false,"suffix":""},{"dropping-particle":"","family":"Li","given":"Zichong","non-dropping-particle":"","parse-names":false,"suffix":""},{"dropping-particle":"","family":"Li","given":"Hui","non-dropping-particle":"","parse-names":false,"suffix":""},{"dropping-particle":"","family":"Zhang","given":"Junjie","non-dropping-particle":"","parse-names":false,"suffix":""}],"container-title":"Electronic Research Archive","id":"ITEM-1","issue":"4","issued":{"date-parts":[["2024"]]},"note":"Query date: 2025-05-04 23:18:56","page":"2745-2771","publisher":"aimspress.com","title":"Incorporating eyebrow and eye state information for facial expression recognition in mask-obscured scenes","type":"article-journal","volume":"32"},"uris":["http://www.mendeley.com/documents/?uuid=a0bf43e6-2a2b-3d5d-827c-6ee307e24b80"]}],"mendeley":{"formattedCitation":"[66]","plainTextFormattedCitation":"[66]","previouslyFormattedCitation":"[66]"},"properties":{"noteIndex":0},"schema":"https://github.com/citation-style-language/schema/raw/master/csl-citation.json"}</w:instrText>
            </w:r>
            <w:r w:rsidRPr="00020DC6">
              <w:fldChar w:fldCharType="separate"/>
            </w:r>
            <w:r w:rsidR="00AD4F45" w:rsidRPr="00AD4F45">
              <w:rPr>
                <w:b w:val="0"/>
                <w:bCs w:val="0"/>
                <w:noProof/>
              </w:rPr>
              <w:t>[66]</w:t>
            </w:r>
            <w:r w:rsidRPr="00020DC6">
              <w:fldChar w:fldCharType="end"/>
            </w:r>
          </w:p>
        </w:tc>
        <w:tc>
          <w:tcPr>
            <w:cnfStyle w:val="000100000000" w:firstRow="0" w:lastRow="0" w:firstColumn="0" w:lastColumn="1" w:oddVBand="0" w:evenVBand="0" w:oddHBand="0" w:evenHBand="0" w:firstRowFirstColumn="0" w:firstRowLastColumn="0" w:lastRowFirstColumn="0" w:lastRowLastColumn="0"/>
            <w:tcW w:w="2552" w:type="dxa"/>
            <w:vAlign w:val="center"/>
          </w:tcPr>
          <w:p w14:paraId="70D0E445" w14:textId="0EED79BE" w:rsidR="00020DC6" w:rsidRPr="00020DC6" w:rsidRDefault="00020DC6" w:rsidP="00020DC6">
            <w:pPr>
              <w:pStyle w:val="TableText"/>
              <w:spacing w:after="0"/>
              <w:ind w:firstLine="0"/>
              <w:jc w:val="center"/>
              <w:rPr>
                <w:b w:val="0"/>
                <w:bCs w:val="0"/>
              </w:rPr>
            </w:pPr>
            <w:r w:rsidRPr="00020DC6">
              <w:rPr>
                <w:b w:val="0"/>
                <w:bCs w:val="0"/>
              </w:rPr>
              <w:t xml:space="preserve">CEFE </w:t>
            </w:r>
            <w:r w:rsidRPr="00020DC6">
              <w:fldChar w:fldCharType="begin" w:fldLock="1"/>
            </w:r>
            <w:r w:rsidR="00E23870">
              <w:rPr>
                <w:b w:val="0"/>
                <w:bCs w:val="0"/>
              </w:rPr>
              <w:instrText>ADDIN CSL_CITATION {"citationItems":[{"id":"ITEM-1","itemData":{"DOI":"10.1016/j.neucom.2024.129323","ISSN":"18728286","abstract":"Facial expression recognition (FER) in the wild is a challenging computer vision task due to various uncontrollable factors such as facial occlusion and head pose variation. To address the above issues, we propose a global multi-scale extraction and local mixed multi-head attention network (GLMEA), which consists of a global multi-scale extraction module (GMEM), a local mixed multi-head attention module (LMAM), and an attention separation loss (ASL). Specifically, GMEM extracts global multi-scale features across the channel dimension using parallel multi-scale convolution, and then adaptively enhances discriminative features at different scales through a simple yet effective gating mechanism. This design achieves a richer global representation, reducing sensitivity to occlusion and pose variation. Subsequently, LMAM focuses on local salient features in a coarse-to-fine manner through multiple parallel mixed attention heads, enabling the model to learn a more comprehensive facial representation while preserving the integrity of the feature space. Finally, ASL reduces the consistency of attention maps learned by different mixed attention heads, mitigating attention overlap and encouraging a more diverse facial focus. Extensive experimental results demonstrate that our proposed GLMEA outperforms several current state-of-the-art methods on three challenging in-the-wild datasets, indicating superiority and robustness. In addition, considering the limited research on FER for elderly facial expressions and the potential applications of recognizing elderly emotional changes in intelligent diagnosis and treatment, we collected and labeled a new Chinese Elderly Facial Expression (CEFE) dataset to validate the potential of our method for recognizing elderly facial expressions.","author":[{"dropping-particle":"","family":"Fei","given":"Zixiang","non-dropping-particle":"","parse-names":false,"suffix":""},{"dropping-particle":"","family":"Zhang","given":"Bo","non-dropping-particle":"","parse-names":false,"suffix":""},{"dropping-particle":"","family":"Zhou","given":"Wenju","non-dropping-particle":"","parse-names":false,"suffix":""},{"dropping-particle":"","family":"Li","given":"Xia","non-dropping-particle":"","parse-names":false,"suffix":""},{"dropping-particle":"","family":"Zhang","given":"Yukun","non-dropping-particle":"","parse-names":false,"suffix":""},{"dropping-particle":"","family":"Fei","given":"Minrui","non-dropping-particle":"","parse-names":false,"suffix":""}],"container-title":"Neurocomputing","id":"ITEM-1","issued":{"date-parts":[["2025"]]},"note":"Query date: 2025-05-04 23:18:56","publisher":"Elsevier","title":"Global multi-scale extraction and local mixed multi-head attention for facial expression recognition in the wild","type":"article-journal"},"uris":["http://www.mendeley.com/documents/?uuid=beb20533-9355-39f7-979b-1b539f0a95d6"]}],"mendeley":{"formattedCitation":"[30]","plainTextFormattedCitation":"[30]","previouslyFormattedCitation":"[30]"},"properties":{"noteIndex":0},"schema":"https://github.com/citation-style-language/schema/raw/master/csl-citation.json"}</w:instrText>
            </w:r>
            <w:r w:rsidRPr="00020DC6">
              <w:fldChar w:fldCharType="separate"/>
            </w:r>
            <w:r w:rsidR="00AD4F45" w:rsidRPr="00AD4F45">
              <w:rPr>
                <w:b w:val="0"/>
                <w:bCs w:val="0"/>
                <w:noProof/>
              </w:rPr>
              <w:t>[30]</w:t>
            </w:r>
            <w:r w:rsidRPr="00020DC6">
              <w:fldChar w:fldCharType="end"/>
            </w:r>
          </w:p>
        </w:tc>
      </w:tr>
      <w:tr w:rsidR="00CB449E" w:rsidRPr="003C1ED0" w14:paraId="06BE3A02" w14:textId="77777777" w:rsidTr="00CB449E">
        <w:trPr>
          <w:trHeight w:val="195"/>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4D9FB82E" w14:textId="52720178" w:rsidR="00020DC6" w:rsidRPr="00020DC6" w:rsidRDefault="00020DC6" w:rsidP="00020DC6">
            <w:pPr>
              <w:pStyle w:val="TableText"/>
              <w:spacing w:after="0"/>
              <w:ind w:firstLine="0"/>
              <w:jc w:val="center"/>
              <w:rPr>
                <w:b w:val="0"/>
                <w:bCs w:val="0"/>
              </w:rPr>
            </w:pPr>
            <w:r w:rsidRPr="00020DC6">
              <w:rPr>
                <w:b w:val="0"/>
                <w:bCs w:val="0"/>
              </w:rPr>
              <w:t xml:space="preserve">MYLFW_KN95 </w:t>
            </w:r>
            <w:r w:rsidRPr="00020DC6">
              <w:fldChar w:fldCharType="begin" w:fldLock="1"/>
            </w:r>
            <w:r w:rsidR="00E23870">
              <w:rPr>
                <w:b w:val="0"/>
                <w:bCs w:val="0"/>
              </w:rPr>
              <w:instrText>ADDIN CSL_CITATION {"citationItems":[{"id":"ITEM-1","itemData":{"DOI":"10.3934/ERA.2024124","ISSN":"26881594","abstract":"Facial expression recognition plays a crucial role in human-computer intelligent interaction. Due to the problem of missing facial information caused by face masks, the average accuracy of facial expression recognition algorithms in mask-obscured scenes is relatively low. At present, most deep learning-based facial expression recognition methods primarily focus on global facial features, thus they are less suitable for scenarios where facial expressions are obscured by masks. Therefore, this paper proposes a facial expression recognition method, TransformerKNN (TKNN), which integrates eyebrow and eye state information in mask-obscured scenes. The proposed method utilizes facial feature points in the eyebrow and eye regions to calculate various relative distances and angles, capturing the state information of eyebrows and eyes. Subsequently, the original face images with masks are used to train a Swin-transformer model, and the eyebrow and eye state information is used to train a k-Nearest Neighbor (KNN) model. These models are then fused at the decision layer to achieve automated emotion computation in situations when facial expressions are obscured by masks. The TKNN method offers a novel approach by leveraging both local and global facial features, thereby enhancing the performance of facial expression recognition in mask-obscured scenes. Experimental results demonstrate that the average accuracy of the TKNN method is 85.8% and 70.3%, respectively. This provides better support for facial expression recognition in scenarios when facial information is partially obscured.","author":[{"dropping-particle":"","family":"Zheng","given":"Kun","non-dropping-particle":"","parse-names":false,"suffix":""},{"dropping-particle":"","family":"Tian","given":"Li","non-dropping-particle":"","parse-names":false,"suffix":""},{"dropping-particle":"","family":"Li","given":"Zichong","non-dropping-particle":"","parse-names":false,"suffix":""},{"dropping-particle":"","family":"Li","given":"Hui","non-dropping-particle":"","parse-names":false,"suffix":""},{"dropping-particle":"","family":"Zhang","given":"Junjie","non-dropping-particle":"","parse-names":false,"suffix":""}],"container-title":"Electronic Research Archive","id":"ITEM-1","issue":"4","issued":{"date-parts":[["2024"]]},"note":"Query date: 2025-05-04 23:18:56","page":"2745-2771","publisher":"aimspress.com","title":"Incorporating eyebrow and eye state information for facial expression recognition in mask-obscured scenes","type":"article-journal","volume":"32"},"uris":["http://www.mendeley.com/documents/?uuid=a0bf43e6-2a2b-3d5d-827c-6ee307e24b80"]}],"mendeley":{"formattedCitation":"[66]","plainTextFormattedCitation":"[66]","previouslyFormattedCitation":"[66]"},"properties":{"noteIndex":0},"schema":"https://github.com/citation-style-language/schema/raw/master/csl-citation.json"}</w:instrText>
            </w:r>
            <w:r w:rsidRPr="00020DC6">
              <w:fldChar w:fldCharType="separate"/>
            </w:r>
            <w:r w:rsidR="00AD4F45" w:rsidRPr="00AD4F45">
              <w:rPr>
                <w:b w:val="0"/>
                <w:bCs w:val="0"/>
                <w:noProof/>
              </w:rPr>
              <w:t>[66]</w:t>
            </w:r>
            <w:r w:rsidRPr="00020DC6">
              <w:fldChar w:fldCharType="end"/>
            </w:r>
          </w:p>
        </w:tc>
        <w:tc>
          <w:tcPr>
            <w:cnfStyle w:val="000100000000" w:firstRow="0" w:lastRow="0" w:firstColumn="0" w:lastColumn="1" w:oddVBand="0" w:evenVBand="0" w:oddHBand="0" w:evenHBand="0" w:firstRowFirstColumn="0" w:firstRowLastColumn="0" w:lastRowFirstColumn="0" w:lastRowLastColumn="0"/>
            <w:tcW w:w="2552" w:type="dxa"/>
            <w:vAlign w:val="center"/>
          </w:tcPr>
          <w:p w14:paraId="0369A3D1" w14:textId="3BC0CEB7" w:rsidR="00020DC6" w:rsidRPr="00020DC6" w:rsidRDefault="00020DC6" w:rsidP="00020DC6">
            <w:pPr>
              <w:pStyle w:val="TableText"/>
              <w:spacing w:after="0"/>
              <w:ind w:firstLine="0"/>
              <w:jc w:val="center"/>
              <w:rPr>
                <w:b w:val="0"/>
                <w:bCs w:val="0"/>
              </w:rPr>
            </w:pPr>
            <w:r w:rsidRPr="00020DC6">
              <w:rPr>
                <w:b w:val="0"/>
                <w:bCs w:val="0"/>
              </w:rPr>
              <w:t xml:space="preserve">CASME II </w:t>
            </w:r>
            <w:r w:rsidRPr="00020DC6">
              <w:fldChar w:fldCharType="begin" w:fldLock="1"/>
            </w:r>
            <w:r w:rsidR="00E23870">
              <w:rPr>
                <w:b w:val="0"/>
                <w:bCs w:val="0"/>
              </w:rPr>
              <w:instrText>ADDIN CSL_CITATION {"citationItems":[{"id":"ITEM-1","itemData":{"DOI":"10.1371/journal.pone.0086041","ISSN":"19326203","PMID":"24475068","abstract":"A robust automatic micro-expression recognition system would have broad applications in national safety, police interrogation, and clinical diagnosis. Developing such a system requires high quality databases with sufficient training samples which are currently not available. We reviewed the previously developed micro-expression databases and built an improved one (CASME II), with higher temporal resolution (200 fps) and spatial resolution (about 280x340 pixels on facial area). We elicited participants' facial expressions in a well-controlled laboratory environment and proper illumination (such as removing light flickering). Among nearly 3000 facial movements, 247 micro-expressions were selected for the database with action units (AUs) and emotions labeled. For baseline evaluation, LBP-TOP and SVM were employed respectively for feature extraction and classifier with the leave-one-subject-out cross-validation method. The best performance is 63.41% for 5-class classification. © 2014 Yan et al.","author":[{"dropping-particle":"","family":"Yan","given":"Wen Jing","non-dropping-particle":"","parse-names":false,"suffix":""},{"dropping-particle":"","family":"Li","given":"Xiaobai","non-dropping-particle":"","parse-names":false,"suffix":""},{"dropping-particle":"","family":"Wang","given":"Su Jing","non-dropping-particle":"","parse-names":false,"suffix":""},{"dropping-particle":"","family":"Zhao","given":"Guoying","non-dropping-particle":"","parse-names":false,"suffix":""},{"dropping-particle":"","family":"Liu","given":"Yong Jin","non-dropping-particle":"","parse-names":false,"suffix":""},{"dropping-particle":"","family":"Chen","given":"Yu Hsin","non-dropping-particle":"","parse-names":false,"suffix":""},{"dropping-particle":"","family":"Fu","given":"Xiaolan","non-dropping-particle":"","parse-names":false,"suffix":""}],"container-title":"PLoS ONE","id":"ITEM-1","issue":"1","issued":{"date-parts":[["2014"]]},"page":"1-8","title":"CASME II: An improved spontaneous micro-expression database and the baseline evaluation","type":"article-journal","volume":"9"},"uris":["http://www.mendeley.com/documents/?uuid=c5346855-377c-4eda-afb7-5bd704393100"]}],"mendeley":{"formattedCitation":"[84]","plainTextFormattedCitation":"[84]","previouslyFormattedCitation":"[84]"},"properties":{"noteIndex":0},"schema":"https://github.com/citation-style-language/schema/raw/master/csl-citation.json"}</w:instrText>
            </w:r>
            <w:r w:rsidRPr="00020DC6">
              <w:fldChar w:fldCharType="separate"/>
            </w:r>
            <w:r w:rsidR="00AD4F45" w:rsidRPr="00AD4F45">
              <w:rPr>
                <w:b w:val="0"/>
                <w:bCs w:val="0"/>
                <w:noProof/>
              </w:rPr>
              <w:t>[84]</w:t>
            </w:r>
            <w:r w:rsidRPr="00020DC6">
              <w:fldChar w:fldCharType="end"/>
            </w:r>
          </w:p>
        </w:tc>
      </w:tr>
      <w:tr w:rsidR="00CB449E" w:rsidRPr="003C1ED0" w14:paraId="4A6FDB1F" w14:textId="77777777" w:rsidTr="00CB449E">
        <w:trPr>
          <w:trHeight w:val="196"/>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4AC4113A" w14:textId="5D14A32D" w:rsidR="00020DC6" w:rsidRPr="00020DC6" w:rsidRDefault="00020DC6" w:rsidP="00020DC6">
            <w:pPr>
              <w:pStyle w:val="TableText"/>
              <w:spacing w:after="0"/>
              <w:ind w:firstLine="0"/>
              <w:jc w:val="center"/>
              <w:rPr>
                <w:b w:val="0"/>
                <w:bCs w:val="0"/>
              </w:rPr>
            </w:pPr>
            <w:r w:rsidRPr="00020DC6">
              <w:rPr>
                <w:b w:val="0"/>
                <w:bCs w:val="0"/>
              </w:rPr>
              <w:t xml:space="preserve">MMI </w:t>
            </w:r>
            <w:r w:rsidRPr="00020DC6">
              <w:fldChar w:fldCharType="begin" w:fldLock="1"/>
            </w:r>
            <w:r w:rsidR="00E23870">
              <w:rPr>
                <w:b w:val="0"/>
                <w:bCs w:val="0"/>
              </w:rPr>
              <w:instrText>ADDIN CSL_CITATION {"citationItems":[{"id":"ITEM-1","itemData":{"DOI":"10.1109/ICME.2005.1521424","ISBN":"0780393325","abstract":"In the last decade, the research topic of automatic analysis of facial expressions has become a central topic in machine vision research. Nonetheless, there is a glaring lack of a comprehensive, readily accessible reference set of face images that could be used as a basis for benchmarks for efforts in the field. This lack, of easily accessible, suitable, common testing resource forms the major impediment to comparing and extending the issues concerned with automatic facial expression analysis. In this paper, we discuss a number of issues that make the problem of creating a benchmark facial expression database difficult. We then present the MMI Facial Expression Database, which includes more than 1500 samples of both static images and image sequences of faces in frontal and in profile view displaying various expressions of emotion, single and multiple facial muscle activation. It has been built as a web-based, direct-manipulation application, allowing easy access and easy search of the available images. This database represents the most comprehensive reference set of images for studies on facial expression analysis to date. © 2005 IEEE.","author":[{"dropping-particle":"","family":"Pantic","given":"Maja","non-dropping-particle":"","parse-names":false,"suffix":""},{"dropping-particle":"","family":"Valstar","given":"Michel","non-dropping-particle":"","parse-names":false,"suffix":""},{"dropping-particle":"","family":"Rademaker","given":"Ron","non-dropping-particle":"","parse-names":false,"suffix":""},{"dropping-particle":"","family":"Maat","given":"Ludo","non-dropping-particle":"","parse-names":false,"suffix":""}],"container-title":"IEEE International Conference on Multimedia and Expo, ICME 2005","id":"ITEM-1","issued":{"date-parts":[["2005"]]},"page":"317-321","title":"Web-based database for facial expression analysis","type":"article-journal","volume":"2005"},"uris":["http://www.mendeley.com/documents/?uuid=d564e6dc-92d5-4ae8-8ba1-9028697cd085"]}],"mendeley":{"formattedCitation":"[85]","plainTextFormattedCitation":"[85]","previouslyFormattedCitation":"[85]"},"properties":{"noteIndex":0},"schema":"https://github.com/citation-style-language/schema/raw/master/csl-citation.json"}</w:instrText>
            </w:r>
            <w:r w:rsidRPr="00020DC6">
              <w:fldChar w:fldCharType="separate"/>
            </w:r>
            <w:r w:rsidR="00AD4F45" w:rsidRPr="00AD4F45">
              <w:rPr>
                <w:b w:val="0"/>
                <w:bCs w:val="0"/>
                <w:noProof/>
              </w:rPr>
              <w:t>[85]</w:t>
            </w:r>
            <w:r w:rsidRPr="00020DC6">
              <w:fldChar w:fldCharType="end"/>
            </w:r>
          </w:p>
        </w:tc>
        <w:tc>
          <w:tcPr>
            <w:cnfStyle w:val="000100000000" w:firstRow="0" w:lastRow="0" w:firstColumn="0" w:lastColumn="1" w:oddVBand="0" w:evenVBand="0" w:oddHBand="0" w:evenHBand="0" w:firstRowFirstColumn="0" w:firstRowLastColumn="0" w:lastRowFirstColumn="0" w:lastRowLastColumn="0"/>
            <w:tcW w:w="2552" w:type="dxa"/>
            <w:vAlign w:val="center"/>
          </w:tcPr>
          <w:p w14:paraId="5ED5C83E" w14:textId="30AFF336" w:rsidR="00020DC6" w:rsidRPr="00020DC6" w:rsidRDefault="00020DC6" w:rsidP="00020DC6">
            <w:pPr>
              <w:pStyle w:val="TableText"/>
              <w:spacing w:after="0"/>
              <w:ind w:firstLine="0"/>
              <w:jc w:val="center"/>
              <w:rPr>
                <w:b w:val="0"/>
                <w:bCs w:val="0"/>
              </w:rPr>
            </w:pPr>
            <w:r w:rsidRPr="00020DC6">
              <w:rPr>
                <w:b w:val="0"/>
                <w:bCs w:val="0"/>
              </w:rPr>
              <w:t xml:space="preserve">Aff-Wild2 </w:t>
            </w:r>
            <w:r w:rsidRPr="00020DC6">
              <w:fldChar w:fldCharType="begin" w:fldLock="1"/>
            </w:r>
            <w:r w:rsidR="00E23870">
              <w:rPr>
                <w:b w:val="0"/>
                <w:bCs w:val="0"/>
              </w:rPr>
              <w:instrText>ADDIN CSL_CITATION {"citationItems":[{"id":"ITEM-1","itemData":{"DOI":"10.1109/ICCVW54120.2021.00408","ISBN":"9781665401913","ISSN":"15505499","abstract":"The Affective Behavior Analysis in-the-wild (ABAW2) 2021 Competition is the second Competition -following the first very successful ABAW Competition held in conjunction with IEEE Conference on Face and Gesture Recognition 2020- that aims at automatically analyzing affect. ABAW2 is split into three Challenges, each one addressing one of the three main behavior tasks of Valence-Arousal Estimation, Seven Basic Expression Classification and Twelve Action Unit Detection. All three Challenges are based on a common benchmark database, Aff-Wild2, which is a large scale in-the-wild database and the first one to be annotated for all these three tasks.In this paper, we describe this Competition, to be held in conjunction with the International Conference on Computer Vision (ICCV) 2021. We present the three Challenges, with the utilized Competition corpora. We outline the evaluation metrics and present both the baseline systems and the top-5 performing teams' per Challenge; finally we present the obtained results of the baseline systems and of all participating teams. More information regarding the Competition, the leaderboard of each Challenge and de-tails for accessing the utilized database, are provided in the Competition website: https://ibug.doc.ic.ac.uk/resources/iccv-2021-2nd-abaw/.","author":[{"dropping-particle":"","family":"Kollias","given":"Dimitrios","non-dropping-particle":"","parse-names":false,"suffix":""},{"dropping-particle":"","family":"Zafeiriou","given":"Stefanos","non-dropping-particle":"","parse-names":false,"suffix":""}],"container-title":"Proceedings of the IEEE International Conference on Computer Vision","id":"ITEM-1","issued":{"date-parts":[["2021"]]},"page":"3645-3653","publisher":"IEEE","title":"Analysing Affective Behavior in the second ABAW2 Competition","type":"article-journal","volume":"2021-Octob"},"uris":["http://www.mendeley.com/documents/?uuid=924b472b-adad-473c-8ed3-282f5d02ffd5"]}],"mendeley":{"formattedCitation":"[86]","plainTextFormattedCitation":"[86]","previouslyFormattedCitation":"[86]"},"properties":{"noteIndex":0},"schema":"https://github.com/citation-style-language/schema/raw/master/csl-citation.json"}</w:instrText>
            </w:r>
            <w:r w:rsidRPr="00020DC6">
              <w:fldChar w:fldCharType="separate"/>
            </w:r>
            <w:r w:rsidR="00AD4F45" w:rsidRPr="00AD4F45">
              <w:rPr>
                <w:b w:val="0"/>
                <w:bCs w:val="0"/>
                <w:noProof/>
              </w:rPr>
              <w:t>[86]</w:t>
            </w:r>
            <w:r w:rsidRPr="00020DC6">
              <w:fldChar w:fldCharType="end"/>
            </w:r>
          </w:p>
        </w:tc>
      </w:tr>
    </w:tbl>
    <w:p w14:paraId="0748B3FB" w14:textId="77777777" w:rsidR="00020DC6" w:rsidRDefault="00020DC6" w:rsidP="002A795A">
      <w:pPr>
        <w:ind w:firstLine="0"/>
      </w:pPr>
    </w:p>
    <w:p w14:paraId="0C26BB65" w14:textId="4834337D" w:rsidR="00981AE2" w:rsidRDefault="00020DC6" w:rsidP="00981AE2">
      <w:r w:rsidRPr="00020DC6">
        <w:t>The frequency data of dataset usage not only mirrors the inclinations of the research community but also offers a definitive summary of suitable and illustrative dataset selections for evaluating the robustness of FER models in the presence of occluded data. Researchers can utilise this information as a reference for selecting datasets that correspond with their testing requirements, whether they are general or specifically focused on occlusion, thus improving the validity and robustness of the models under development.</w:t>
      </w:r>
    </w:p>
    <w:p w14:paraId="53EDADC3" w14:textId="77777777" w:rsidR="00337803" w:rsidRDefault="00337803" w:rsidP="00981AE2">
      <w:pPr>
        <w:sectPr w:rsidR="00337803" w:rsidSect="002A795A">
          <w:type w:val="continuous"/>
          <w:pgSz w:w="12240" w:h="15840" w:code="1"/>
          <w:pgMar w:top="1009" w:right="936" w:bottom="1009" w:left="936" w:header="431" w:footer="431" w:gutter="0"/>
          <w:cols w:num="2" w:space="289"/>
          <w:titlePg/>
          <w:docGrid w:linePitch="360"/>
        </w:sectPr>
      </w:pPr>
    </w:p>
    <w:p w14:paraId="15A82AA3" w14:textId="1A8591D9" w:rsidR="00337803" w:rsidRDefault="00337803" w:rsidP="00337803">
      <w:pPr>
        <w:jc w:val="center"/>
      </w:pPr>
      <w:r w:rsidRPr="00251E67">
        <w:rPr>
          <w:noProof/>
        </w:rPr>
        <w:drawing>
          <wp:inline distT="0" distB="0" distL="0" distR="0" wp14:anchorId="2B8BB603" wp14:editId="19433EBE">
            <wp:extent cx="5373505" cy="4578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t="7237" b="7327"/>
                    <a:stretch>
                      <a:fillRect/>
                    </a:stretch>
                  </pic:blipFill>
                  <pic:spPr bwMode="auto">
                    <a:xfrm>
                      <a:off x="0" y="0"/>
                      <a:ext cx="5384059" cy="4587342"/>
                    </a:xfrm>
                    <a:prstGeom prst="rect">
                      <a:avLst/>
                    </a:prstGeom>
                    <a:noFill/>
                    <a:ln>
                      <a:noFill/>
                    </a:ln>
                  </pic:spPr>
                </pic:pic>
              </a:graphicData>
            </a:graphic>
          </wp:inline>
        </w:drawing>
      </w:r>
    </w:p>
    <w:p w14:paraId="1D2E9741" w14:textId="77777777" w:rsidR="00337803" w:rsidRDefault="00337803" w:rsidP="00981AE2"/>
    <w:p w14:paraId="633A09B5" w14:textId="680DF978" w:rsidR="00E23870" w:rsidRDefault="00E23870" w:rsidP="00E23870">
      <w:pPr>
        <w:ind w:firstLine="0"/>
      </w:pPr>
      <w:r>
        <w:t>Fig. 3</w:t>
      </w:r>
      <w:r w:rsidRPr="00F87497">
        <w:rPr>
          <w:szCs w:val="18"/>
        </w:rPr>
        <w:t xml:space="preserve">. </w:t>
      </w:r>
      <w:r w:rsidRPr="00766DD8">
        <w:rPr>
          <w:rStyle w:val="Strong"/>
          <w:b w:val="0"/>
          <w:bCs w:val="0"/>
        </w:rPr>
        <w:t>Categories of Approaches to Address Occlusion Issues in FER</w:t>
      </w:r>
      <w:r>
        <w:t>.</w:t>
      </w:r>
    </w:p>
    <w:p w14:paraId="1E1876A1" w14:textId="0C563B9F" w:rsidR="00E23870" w:rsidRDefault="00E23870" w:rsidP="00E23870">
      <w:pPr>
        <w:ind w:firstLine="0"/>
        <w:sectPr w:rsidR="00E23870" w:rsidSect="00337803">
          <w:type w:val="continuous"/>
          <w:pgSz w:w="12240" w:h="15840" w:code="1"/>
          <w:pgMar w:top="1009" w:right="936" w:bottom="1009" w:left="936" w:header="431" w:footer="431" w:gutter="0"/>
          <w:cols w:space="289"/>
          <w:titlePg/>
          <w:docGrid w:linePitch="360"/>
        </w:sectPr>
      </w:pPr>
    </w:p>
    <w:p w14:paraId="0E39A055" w14:textId="77777777" w:rsidR="003441DD" w:rsidRDefault="003441DD" w:rsidP="003441DD">
      <w:pPr>
        <w:pStyle w:val="Heading2"/>
        <w:jc w:val="both"/>
      </w:pPr>
      <w:r w:rsidRPr="00CB449E">
        <w:lastRenderedPageBreak/>
        <w:t>RQ3: What approaches have been implemented to enhance FER performance on occluded facial data?</w:t>
      </w:r>
    </w:p>
    <w:p w14:paraId="53C896A6" w14:textId="59ABD81C" w:rsidR="003441DD" w:rsidRDefault="003441DD" w:rsidP="00105140">
      <w:r w:rsidRPr="00C50EE6">
        <w:t>All of the chosen papers that talk about occlusion in FER suggest different ways to solve this problem. These differences show that researchers use different strategies to make FER work better on occluded facial data. In this section, we try to group these methods into groups based on their main features, like how they preprocess data, how they build models, or how they extract features.</w:t>
      </w:r>
      <w:r>
        <w:t xml:space="preserve"> To provide a clearer picture, we present a visualization (Fig</w:t>
      </w:r>
      <w:r w:rsidR="008646A5">
        <w:t>u</w:t>
      </w:r>
      <w:r w:rsidR="001C651F">
        <w:t>re</w:t>
      </w:r>
      <w:r>
        <w:t xml:space="preserve"> 3) that shows the distribution of the approach categories used in these studies.</w:t>
      </w:r>
    </w:p>
    <w:p w14:paraId="514839DE" w14:textId="2D0D3702" w:rsidR="003441DD" w:rsidRDefault="003441DD" w:rsidP="00105140">
      <w:r>
        <w:t xml:space="preserve">The research articles from the period 2020-2025 presented in Figure 3 indicate that model development approaches based on deep learning dominate the methods used to tackle occlusion in FER. </w:t>
      </w:r>
      <w:r w:rsidRPr="00C50EE6">
        <w:t>A more detailed look at the different ways to develop deep learning-based models shows that the attention mechanism is the most popular one.</w:t>
      </w:r>
      <w:r>
        <w:t xml:space="preserve"> </w:t>
      </w:r>
      <w:r w:rsidRPr="00C50EE6">
        <w:t>The attention mechanism is a technique that lets the model dynamically focus on the most informative or nonoccluded parts of the face when it is trying to recognise facial expressions.</w:t>
      </w:r>
      <w:r>
        <w:t xml:space="preserve"> </w:t>
      </w:r>
      <w:r w:rsidRPr="00C50EE6">
        <w:t xml:space="preserve">In the realm of FER, attention is employed to ignore occluded or extraneous facial components (e.g., obscured by hands, masks, or other objects) </w:t>
      </w:r>
      <w:r>
        <w:fldChar w:fldCharType="begin" w:fldLock="1"/>
      </w:r>
      <w:r w:rsidR="00E23870">
        <w:instrText>ADDIN CSL_CITATION {"citationItems":[{"id":"ITEM-1","itemData":{"DOI":"10.1016/j.jvcir.2024.104062","ISSN":"10959076","abstract":"Facial expression recognition (FER) becomes challenging in real-world scenarios, which requires learning informative and discriminative features from challenging datasets to obtain robust facial expression recognition. In this paper, we propose an Informative and Discriminative Semantic Features Learning (IDSFL) network for FER against occlusion and head pose in the wild. Specifically, IDSFL aims to mine informative and discriminative semantic features from both low and high levels learned features to learn robust representations. First, a multi-channel feature (MCF) modulator incorporating low-level Gabor features is introduced to learn informative semantic features by capturing adequate diverse and detailed information. Additionally, a specific emotion-aware (SEA) module is proposed to learn discriminative semantic features by aggregating high-level emotion-specific features to focus on each expression category. Thus, IDSFL can collaboratively learn informative and discriminative representations. Extensive experiments on challenging in-the-wild datasets, including RAF-DB, FERPlus and AffectNet-7, demonstrate that our proposed method outperforms most state-of-the-art FER methods.","author":[{"dropping-particle":"","family":"Tan","given":"Yumei","non-dropping-particle":"","parse-names":false,"suffix":""},{"dropping-particle":"","family":"Xia","given":"Haiying","non-dropping-particle":"","parse-names":false,"suffix":""},{"dropping-particle":"","family":"Song","given":"Shuxiang","non-dropping-particle":"","parse-names":false,"suffix":""}],"container-title":"Journal of Visual Communication and Image Representation","id":"ITEM-1","issued":{"date-parts":[["2024"]]},"note":"Query date: 2025-05-04 23:18:56","publisher":"Elsevier","title":"Learning informative and discriminative semantic features for robust facial expression recognition","type":"article-journal","volume":"98"},"uris":["http://www.mendeley.com/documents/?uuid=839ffc39-f083-428a-bb1f-f882c49006a6"]}],"mendeley":{"formattedCitation":"[34]","plainTextFormattedCitation":"[34]","previouslyFormattedCitation":"[34]"},"properties":{"noteIndex":0},"schema":"https://github.com/citation-style-language/schema/raw/master/csl-citation.json"}</w:instrText>
      </w:r>
      <w:r>
        <w:fldChar w:fldCharType="separate"/>
      </w:r>
      <w:r w:rsidR="00AD4F45" w:rsidRPr="00AD4F45">
        <w:rPr>
          <w:noProof/>
        </w:rPr>
        <w:t>[34]</w:t>
      </w:r>
      <w:r>
        <w:fldChar w:fldCharType="end"/>
      </w:r>
      <w:r w:rsidRPr="00C50EE6">
        <w:t xml:space="preserve">, or to highlight essential expressive characteristics such as the eyes, eyebrows, or mouth </w:t>
      </w:r>
      <w:r>
        <w:fldChar w:fldCharType="begin" w:fldLock="1"/>
      </w:r>
      <w:r w:rsidR="00E23870">
        <w:instrText>ADDIN CSL_CITATION {"citationItems":[{"id":"ITEM-1","itemData":{"DOI":"10.1016/j.patrec.2021.01.029","ISSN":"01678655","abstract":"Attention based convolutional neural networks(CNNs) for facial expression recognition (FER) apply attention that is uniform across either spatial dimensions or channel dimensions or both spatial and channel dimensions. However, there are many issues viz. (i) in the presence of occlusions and pose variations, different channels respond differently, (ii) the response intensity of a channel differ across spatial locations, (iii) attention is defined based on external sources like landmark detectors and (iv) features used from pretrained face recognition (FR) model to complement the attention branch contain redundant information. To overcome these issues, an end-to-end architecture for FER is proposed in this work. This architecture obtains both local and global attention per channel per spatial location through a novel spatio-channel attention net (SCAN), without seeking any information from the landmark detectors. SCAN is complemented by a complementary context information (CCI) branch that builds expression representation from the pretrained FR features. Redundancies in FR features are eliminated by using efficient channel attention (ECA). The representation learnt by the proposed architecture is robust to occlusions and pose variations. This is demonstrated by the state-of-the-art performance of the proposed model on in-the-wild datasets including AffectNet, FERPlus, RAF-DB, SFEW and FED-RO. Further, the proposed architecture also reports superior performance on in-lab datasets (CK+, Oulu-CASIA and JAFFE) and a couple of constructed face masked datasets resembling masked faces in COVID-19 scenario. Codes are publicly available at https://github.com/1980x/SCAN-CCI-FER.","author":[{"dropping-particle":"","family":"Gera","given":"Darshan","non-dropping-particle":"","parse-names":false,"suffix":""},{"dropping-particle":"","family":"Balasubramanian","given":"S.","non-dropping-particle":"","parse-names":false,"suffix":""}],"container-title":"Pattern Recognition Letters","id":"ITEM-1","issued":{"date-parts":[["2021"]]},"page":"58-66","publisher":"Elsevier B.V.","title":"Landmark guidance independent spatio-channel attention and complementary context information based facial expression recognition","type":"article-journal","volume":"145"},"uris":["http://www.mendeley.com/documents/?uuid=4a5efc2c-0072-4ad7-b8d0-811207b8afd8"]}],"mendeley":{"formattedCitation":"[32]","plainTextFormattedCitation":"[32]","previouslyFormattedCitation":"[32]"},"properties":{"noteIndex":0},"schema":"https://github.com/citation-style-language/schema/raw/master/csl-citation.json"}</w:instrText>
      </w:r>
      <w:r>
        <w:fldChar w:fldCharType="separate"/>
      </w:r>
      <w:r w:rsidR="00AD4F45" w:rsidRPr="00AD4F45">
        <w:rPr>
          <w:noProof/>
        </w:rPr>
        <w:t>[32]</w:t>
      </w:r>
      <w:r>
        <w:fldChar w:fldCharType="end"/>
      </w:r>
      <w:r w:rsidRPr="00C50EE6">
        <w:t>.</w:t>
      </w:r>
    </w:p>
    <w:p w14:paraId="548B3A55" w14:textId="3FA60703" w:rsidR="003441DD" w:rsidRDefault="003441DD" w:rsidP="00105140">
      <w:r>
        <w:t xml:space="preserve">In addition to the model development-focused approach, there are also results indicating other approaches such as preprocessing techniques or feature extraction processes. In the preprocessing stage, techniques such as 3D </w:t>
      </w:r>
      <w:r>
        <w:fldChar w:fldCharType="begin" w:fldLock="1"/>
      </w:r>
      <w:r w:rsidR="00E23870">
        <w:instrText>ADDIN CSL_CITATION {"citationItems":[{"id":"ITEM-1","itemData":{"DOI":"10.1109/TCDS.2022.3157772","ISSN":"23798939","abstract":"Facial expression recognition (FER) in the wild unavoidably suffers from the effects of face posture, illumination, and partial occlusion. In this article, we attempt to alleviate the above negative effects and improve the performance of FER in the wild based on 3-D face feature reconstruction and learning. Three-dimensional face reconstruction not only can effectively make up for the facial apparent information missing inform a 2-D face images but can also extract accurate 3-D facial geometric information in self-occlusion and extreme illumination scenarios. Therefore, we propose a novel end-to-end trainable 3-D face feature reconstruction and learning network (3-DF-RLN) is proposed for FER in the wild. In 3-DF-RLN, the 2-D implicitly frontalized face apparent data and 3-D facial landmarks are reconstructed by a 3-D face reconstruction module and input to two feature extraction pathways. The appearance pathway learns apparent features from the reconstructed 2-D face apparent data using a convolutional neural network. The geometry pathway learns the geometric features from the reconstructed 3-D facial landmarks using a graph convolutional network. Finally, FER is achieved via the fusion of the two pathways. Extensive experiments were conducted to evaluate the proposed method with three benchmark databases, including Multi-PIE, RAF-DB, and AffectNet. The results show that the proposed 3-DF-RLN model has better FER performance, both in the lab and in the wild. In addition, the face graph from the geometry pathway reveals the correlations between facial landmarks in FER.","author":[{"dropping-particle":"","family":"Sun","given":"Ning","non-dropping-particle":"","parse-names":false,"suffix":""},{"dropping-particle":"","family":"Tao","given":"Jianglong","non-dropping-particle":"","parse-names":false,"suffix":""},{"dropping-particle":"","family":"Liu","given":"Jixin","non-dropping-particle":"","parse-names":false,"suffix":""},{"dropping-particle":"","family":"Sun","given":"Haian","non-dropping-particle":"","parse-names":false,"suffix":""},{"dropping-particle":"","family":"Han","given":"Guang","non-dropping-particle":"","parse-names":false,"suffix":""}],"container-title":"IEEE Transactions on Cognitive and Developmental Systems","id":"ITEM-1","issue":"1","issued":{"date-parts":[["2023"]]},"note":"Query date: 2025-05-04 23:18:56","page":"298-309","publisher":"ieeexplore.ieee.org","title":"3-D Facial Feature Reconstruction and Learning Network for Facial Expression Recognition in the Wild","type":"article-journal","volume":"15"},"uris":["http://www.mendeley.com/documents/?uuid=5b59b81a-7ee7-4444-9dc3-92d874298102"]}],"mendeley":{"formattedCitation":"[5]","plainTextFormattedCitation":"[5]","previouslyFormattedCitation":"[5]"},"properties":{"noteIndex":0},"schema":"https://github.com/citation-style-language/schema/raw/master/csl-citation.json"}</w:instrText>
      </w:r>
      <w:r>
        <w:fldChar w:fldCharType="separate"/>
      </w:r>
      <w:r w:rsidR="00AD4F45" w:rsidRPr="00AD4F45">
        <w:rPr>
          <w:noProof/>
        </w:rPr>
        <w:t>[5]</w:t>
      </w:r>
      <w:r>
        <w:fldChar w:fldCharType="end"/>
      </w:r>
      <w:r>
        <w:t xml:space="preserve"> and 2D </w:t>
      </w:r>
      <w:r>
        <w:fldChar w:fldCharType="begin" w:fldLock="1"/>
      </w:r>
      <w:r w:rsidR="00E23870">
        <w:instrText>ADDIN CSL_CITATION {"citationItems":[{"id":"ITEM-1","itemData":{"DOI":"10.1007/s11042-020-09566-2","ISSN":"15737721","abstract":"Recently, deep learning has made great achievements in facial expression recognition. However, occlusion and large skew will greatly affect the accuracy of facial expression recognition in practice. Therefore, we propose a novel framework based on symmetric SURF and heterogeneous soft partition network to quickly recognize facial recognition under partial occlusion. In this framework, an occlusion detection module based on symmetric SURF is presented to detect the occlusion part, which helps to locate the horizontal symmetric area of the occlusion area. After that, a face inpainting module based on mirror transition is presented to rapidly accomplish the face inpainting under the unsupervised circumstance. Moreover, a recognition network based on heterogeneous soft partitioning is proposed for the facial expression recognition. After heterogeneous soft partitioning, the weights of each part are input and to into the recognition network as more prior information for training. Finally, we feed the weighted image into the trained neural network for expression recognition. Experimental results show that the accuracy of the proposed method is respectively 7% and 8% higher than the average accuracies from the state-of-the-art methods on Cohn-Kanade (CK +) and fer2013 datasets. Besides, the run time of our method is 2.38 s faster than the most advanced.","author":[{"dropping-particle":"","family":"Hu","given":"Ke","non-dropping-particle":"","parse-names":false,"suffix":""},{"dropping-particle":"","family":"Huang","given":"Guoheng","non-dropping-particle":"","parse-names":false,"suffix":""},{"dropping-particle":"","family":"Yang","given":"Ying","non-dropping-particle":"","parse-names":false,"suffix":""},{"dropping-particle":"","family":"Pun","given":"Chi Man","non-dropping-particle":"","parse-names":false,"suffix":""},{"dropping-particle":"","family":"Ling","given":"Wing Kuen","non-dropping-particle":"","parse-names":false,"suffix":""},{"dropping-particle":"","family":"Cheng","given":"Lianglun","non-dropping-particle":"","parse-names":false,"suffix":""}],"container-title":"Multimedia Tools and Applications","id":"ITEM-1","issue":"41-42","issued":{"date-parts":[["2020"]]},"note":"Query date: 2025-05-04 23:18:56","page":"30861-30881","publisher":"Springer","title":"Rapid facial expression recognition under part occlusion based on symmetric SURF and heterogeneous soft partition network","type":"article-journal","volume":"79"},"uris":["http://www.mendeley.com/documents/?uuid=d015a60c-e57c-3768-9352-d9dfd2d52e22"]}],"mendeley":{"formattedCitation":"[43]","plainTextFormattedCitation":"[43]","previouslyFormattedCitation":"[43]"},"properties":{"noteIndex":0},"schema":"https://github.com/citation-style-language/schema/raw/master/csl-citation.json"}</w:instrText>
      </w:r>
      <w:r>
        <w:fldChar w:fldCharType="separate"/>
      </w:r>
      <w:r w:rsidR="00AD4F45" w:rsidRPr="00AD4F45">
        <w:rPr>
          <w:noProof/>
        </w:rPr>
        <w:t>[43]</w:t>
      </w:r>
      <w:r>
        <w:fldChar w:fldCharType="end"/>
      </w:r>
      <w:r>
        <w:t xml:space="preserve"> face reconstruction dominate. Face reconstruction with frontalization is also used to manipulate head poses that are not facing forward to make them face the front, either by using half-face data </w:t>
      </w:r>
      <w:r>
        <w:fldChar w:fldCharType="begin" w:fldLock="1"/>
      </w:r>
      <w:r w:rsidR="00E23870">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62]","plainTextFormattedCitation":"[62]","previouslyFormattedCitation":"[62]"},"properties":{"noteIndex":0},"schema":"https://github.com/citation-style-language/schema/raw/master/csl-citation.json"}</w:instrText>
      </w:r>
      <w:r>
        <w:fldChar w:fldCharType="separate"/>
      </w:r>
      <w:r w:rsidR="00AD4F45" w:rsidRPr="00AD4F45">
        <w:rPr>
          <w:noProof/>
        </w:rPr>
        <w:t>[62]</w:t>
      </w:r>
      <w:r>
        <w:fldChar w:fldCharType="end"/>
      </w:r>
      <w:r>
        <w:t xml:space="preserve"> or by combining two rotated images </w:t>
      </w:r>
      <w:r>
        <w:fldChar w:fldCharType="begin" w:fldLock="1"/>
      </w:r>
      <w:r w:rsidR="00E23870">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61]","plainTextFormattedCitation":"[61]","previouslyFormattedCitation":"[61]"},"properties":{"noteIndex":0},"schema":"https://github.com/citation-style-language/schema/raw/master/csl-citation.json"}</w:instrText>
      </w:r>
      <w:r>
        <w:fldChar w:fldCharType="separate"/>
      </w:r>
      <w:r w:rsidR="00AD4F45" w:rsidRPr="00AD4F45">
        <w:rPr>
          <w:noProof/>
        </w:rPr>
        <w:t>[61]</w:t>
      </w:r>
      <w:r>
        <w:fldChar w:fldCharType="end"/>
      </w:r>
      <w:r>
        <w:t xml:space="preserve">. This study also highlights a feature extraction approach, specifically through multi-channel feature fusion </w:t>
      </w:r>
      <w:r>
        <w:fldChar w:fldCharType="begin" w:fldLock="1"/>
      </w:r>
      <w:r w:rsidR="00E23870">
        <w:instrText>ADDIN CSL_CITATION {"citationItems":[{"id":"ITEM-1","itemData":{"DOI":"10.1016/j.jvcir.2024.104062","ISSN":"10959076","abstract":"Facial expression recognition (FER) becomes challenging in real-world scenarios, which requires learning informative and discriminative features from challenging datasets to obtain robust facial expression recognition. In this paper, we propose an Informative and Discriminative Semantic Features Learning (IDSFL) network for FER against occlusion and head pose in the wild. Specifically, IDSFL aims to mine informative and discriminative semantic features from both low and high levels learned features to learn robust representations. First, a multi-channel feature (MCF) modulator incorporating low-level Gabor features is introduced to learn informative semantic features by capturing adequate diverse and detailed information. Additionally, a specific emotion-aware (SEA) module is proposed to learn discriminative semantic features by aggregating high-level emotion-specific features to focus on each expression category. Thus, IDSFL can collaboratively learn informative and discriminative representations. Extensive experiments on challenging in-the-wild datasets, including RAF-DB, FERPlus and AffectNet-7, demonstrate that our proposed method outperforms most state-of-the-art FER methods.","author":[{"dropping-particle":"","family":"Tan","given":"Yumei","non-dropping-particle":"","parse-names":false,"suffix":""},{"dropping-particle":"","family":"Xia","given":"Haiying","non-dropping-particle":"","parse-names":false,"suffix":""},{"dropping-particle":"","family":"Song","given":"Shuxiang","non-dropping-particle":"","parse-names":false,"suffix":""}],"container-title":"Journal of Visual Communication and Image Representation","id":"ITEM-1","issued":{"date-parts":[["2024"]]},"note":"Query date: 2025-05-04 23:18:56","publisher":"Elsevier","title":"Learning informative and discriminative semantic features for robust facial expression recognition","type":"article-journal","volume":"98"},"uris":["http://www.mendeley.com/documents/?uuid=839ffc39-f083-428a-bb1f-f882c49006a6"]}],"mendeley":{"formattedCitation":"[34]","plainTextFormattedCitation":"[34]","previouslyFormattedCitation":"[34]"},"properties":{"noteIndex":0},"schema":"https://github.com/citation-style-language/schema/raw/master/csl-citation.json"}</w:instrText>
      </w:r>
      <w:r>
        <w:fldChar w:fldCharType="separate"/>
      </w:r>
      <w:r w:rsidR="00AD4F45" w:rsidRPr="00AD4F45">
        <w:rPr>
          <w:noProof/>
        </w:rPr>
        <w:t>[34]</w:t>
      </w:r>
      <w:r>
        <w:fldChar w:fldCharType="end"/>
      </w:r>
      <w:r>
        <w:t xml:space="preserve">. </w:t>
      </w:r>
    </w:p>
    <w:p w14:paraId="02451AED" w14:textId="77777777" w:rsidR="003441DD" w:rsidRDefault="003441DD" w:rsidP="003441DD">
      <w:pPr>
        <w:pStyle w:val="Heading2"/>
        <w:jc w:val="both"/>
      </w:pPr>
      <w:r w:rsidRPr="003441DD">
        <w:t>RQ4: How effective are existing approaches in improving FER accuracy on occluded facial data?</w:t>
      </w:r>
    </w:p>
    <w:p w14:paraId="3026A080" w14:textId="53FC056A" w:rsidR="003441DD" w:rsidRPr="00766DD8" w:rsidRDefault="003441DD" w:rsidP="00225BB6">
      <w:r w:rsidRPr="00766DD8">
        <w:t xml:space="preserve">To answer RQ4 regarding the improvement in accuracy of existing methods in occluded FER, this study applied a selection rule where the included papers are those that perform tests comparing the baseline condition and the results of the proposed method to assess its impact on FER system accuracy. Unfortunately, not all papers included in the study provided comparisons between the baseline condition and the results of their proposed method. The papers that meet the inclusion criteria are presented in Table </w:t>
      </w:r>
      <w:r w:rsidR="00E23870">
        <w:t>V</w:t>
      </w:r>
      <w:r w:rsidRPr="00766DD8">
        <w:t xml:space="preserve">. </w:t>
      </w:r>
    </w:p>
    <w:p w14:paraId="5E44FE18" w14:textId="58DB3F0C" w:rsidR="003441DD" w:rsidRDefault="003441DD" w:rsidP="00225BB6">
      <w:r w:rsidRPr="00766DD8">
        <w:t>A total of 30 studies specifically present the results of ablation experiments, comparing the performance evaluation of models under baseline conditions (without additional components or modifications) and the proposed method (with the suggested approach or architecture). Each study reports evaluation metrics such as accuracy (and, in some cases, weighted average recall) to demonstrate the performance improvement of the model across various benchmark datasets such as RAF-DB, AffectNet, FER2013, CK+, FED-RO, and others.</w:t>
      </w:r>
    </w:p>
    <w:p w14:paraId="46043CE7" w14:textId="759BC4DD" w:rsidR="00337803" w:rsidRDefault="003441DD" w:rsidP="00105140">
      <w:r w:rsidRPr="00766DD8">
        <w:t xml:space="preserve">In the papers presented in Table </w:t>
      </w:r>
      <w:r w:rsidR="00E23870">
        <w:t>V</w:t>
      </w:r>
      <w:r w:rsidRPr="00766DD8">
        <w:t>, the experiments are not always conducted on just one dataset but may involve two or more datasets. However, in this study, we focus on ablation experiment data from datasets that are representative of occluded facial data and are commonly used to validate the proposed methods, such as RAF-DB, AffectNet, and FED-RO, which contain extensive facial occlusion data</w:t>
      </w:r>
    </w:p>
    <w:p w14:paraId="69D3A7B1" w14:textId="61EE1AF6" w:rsidR="002A795A" w:rsidRDefault="003441DD" w:rsidP="00105140">
      <w:r w:rsidRPr="00766DD8">
        <w:t xml:space="preserve">The results of ablation experiments are crucial in measuring the effectiveness of the contributions from the approaches taken to address the occlusion problem in FER. These results also serve as important insights to answer RQ4 regarding the effectiveness of the </w:t>
      </w:r>
      <w:r w:rsidRPr="00766DD8">
        <w:t>approaches implemented</w:t>
      </w:r>
      <w:r>
        <w:t>.</w:t>
      </w:r>
    </w:p>
    <w:p w14:paraId="0DEDA516" w14:textId="307C43C0" w:rsidR="00772456" w:rsidRPr="00772456" w:rsidRDefault="00772456" w:rsidP="00772456">
      <w:pPr>
        <w:pStyle w:val="TableTitle"/>
        <w:rPr>
          <w:b/>
          <w:bCs/>
          <w:sz w:val="24"/>
          <w:szCs w:val="24"/>
        </w:rPr>
      </w:pPr>
      <w:r w:rsidRPr="00772456">
        <w:rPr>
          <w:rFonts w:eastAsia="Gulim"/>
          <w:color w:val="000000"/>
        </w:rPr>
        <w:t>T</w:t>
      </w:r>
      <w:r>
        <w:rPr>
          <w:rFonts w:eastAsia="Gulim"/>
          <w:color w:val="000000"/>
        </w:rPr>
        <w:t>ABLE</w:t>
      </w:r>
      <w:r w:rsidRPr="00772456">
        <w:rPr>
          <w:rFonts w:eastAsia="Gulim"/>
          <w:color w:val="000000"/>
        </w:rPr>
        <w:t xml:space="preserve"> </w:t>
      </w:r>
      <w:r>
        <w:rPr>
          <w:rFonts w:eastAsia="Gulim"/>
          <w:color w:val="000000"/>
        </w:rPr>
        <w:t>V</w:t>
      </w:r>
      <w:r w:rsidRPr="00EA590E">
        <w:rPr>
          <w:rFonts w:eastAsia="Gulim"/>
          <w:b/>
          <w:bCs/>
          <w:color w:val="000000"/>
        </w:rPr>
        <w:t xml:space="preserve">. </w:t>
      </w:r>
      <w:r w:rsidRPr="00EA590E">
        <w:rPr>
          <w:rStyle w:val="Strong"/>
          <w:b w:val="0"/>
          <w:bCs w:val="0"/>
        </w:rPr>
        <w:t>Comparison of Performance Between Baseline</w:t>
      </w:r>
      <w:r w:rsidR="00B86E67">
        <w:rPr>
          <w:rStyle w:val="Strong"/>
          <w:b w:val="0"/>
          <w:bCs w:val="0"/>
        </w:rPr>
        <w:t xml:space="preserve"> </w:t>
      </w:r>
      <w:r w:rsidR="00447252">
        <w:rPr>
          <w:rStyle w:val="Strong"/>
          <w:b w:val="0"/>
          <w:bCs w:val="0"/>
        </w:rPr>
        <w:t>Condition</w:t>
      </w:r>
      <w:r w:rsidRPr="00EA590E">
        <w:rPr>
          <w:rStyle w:val="Strong"/>
          <w:b w:val="0"/>
          <w:bCs w:val="0"/>
        </w:rPr>
        <w:t xml:space="preserve"> </w:t>
      </w:r>
      <w:r w:rsidR="00447252">
        <w:rPr>
          <w:rStyle w:val="Strong"/>
          <w:b w:val="0"/>
          <w:bCs w:val="0"/>
        </w:rPr>
        <w:t xml:space="preserve">(A) </w:t>
      </w:r>
      <w:r w:rsidRPr="00EA590E">
        <w:rPr>
          <w:rStyle w:val="Strong"/>
          <w:b w:val="0"/>
          <w:bCs w:val="0"/>
        </w:rPr>
        <w:t>and Proposed Method</w:t>
      </w:r>
      <w:r w:rsidR="00B86E67">
        <w:rPr>
          <w:rStyle w:val="Strong"/>
          <w:b w:val="0"/>
          <w:bCs w:val="0"/>
        </w:rPr>
        <w:t xml:space="preserve"> Result (B)</w:t>
      </w:r>
    </w:p>
    <w:tbl>
      <w:tblPr>
        <w:tblStyle w:val="PlainTable2"/>
        <w:tblW w:w="4962" w:type="dxa"/>
        <w:jc w:val="center"/>
        <w:tblLayout w:type="fixed"/>
        <w:tblLook w:val="07A0" w:firstRow="1" w:lastRow="0" w:firstColumn="1" w:lastColumn="1" w:noHBand="1" w:noVBand="1"/>
      </w:tblPr>
      <w:tblGrid>
        <w:gridCol w:w="1560"/>
        <w:gridCol w:w="992"/>
        <w:gridCol w:w="709"/>
        <w:gridCol w:w="708"/>
        <w:gridCol w:w="993"/>
      </w:tblGrid>
      <w:tr w:rsidR="003441DD" w:rsidRPr="00F01CF8" w14:paraId="2A529482" w14:textId="77777777" w:rsidTr="007724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7F7F7F" w:themeColor="text1" w:themeTint="80"/>
              <w:bottom w:val="single" w:sz="4" w:space="0" w:color="auto"/>
            </w:tcBorders>
            <w:vAlign w:val="center"/>
          </w:tcPr>
          <w:p w14:paraId="567AB0C9" w14:textId="77777777" w:rsidR="003441DD" w:rsidRPr="00F01CF8" w:rsidRDefault="003441DD" w:rsidP="00337803">
            <w:pPr>
              <w:pStyle w:val="TableText"/>
              <w:spacing w:after="0"/>
              <w:ind w:firstLine="0"/>
              <w:jc w:val="center"/>
            </w:pPr>
            <w:r w:rsidRPr="00F01CF8">
              <w:t>Method</w:t>
            </w:r>
          </w:p>
        </w:tc>
        <w:tc>
          <w:tcPr>
            <w:tcW w:w="992" w:type="dxa"/>
            <w:vMerge w:val="restart"/>
            <w:tcBorders>
              <w:top w:val="single" w:sz="4" w:space="0" w:color="7F7F7F" w:themeColor="text1" w:themeTint="80"/>
              <w:bottom w:val="single" w:sz="4" w:space="0" w:color="auto"/>
            </w:tcBorders>
            <w:vAlign w:val="center"/>
          </w:tcPr>
          <w:p w14:paraId="3BDCF958" w14:textId="77777777" w:rsidR="003441DD" w:rsidRPr="00F01CF8" w:rsidRDefault="003441DD" w:rsidP="00772456">
            <w:pPr>
              <w:pStyle w:val="TableText"/>
              <w:spacing w:after="0"/>
              <w:ind w:firstLine="0"/>
              <w:jc w:val="center"/>
              <w:cnfStyle w:val="100000000000" w:firstRow="1" w:lastRow="0" w:firstColumn="0" w:lastColumn="0" w:oddVBand="0" w:evenVBand="0" w:oddHBand="0" w:evenHBand="0" w:firstRowFirstColumn="0" w:firstRowLastColumn="0" w:lastRowFirstColumn="0" w:lastRowLastColumn="0"/>
            </w:pPr>
            <w:r w:rsidRPr="00F01CF8">
              <w:t>Evaluation Metrics</w:t>
            </w:r>
          </w:p>
        </w:tc>
        <w:tc>
          <w:tcPr>
            <w:tcW w:w="1417" w:type="dxa"/>
            <w:gridSpan w:val="2"/>
            <w:tcBorders>
              <w:top w:val="single" w:sz="4" w:space="0" w:color="7F7F7F" w:themeColor="text1" w:themeTint="80"/>
              <w:bottom w:val="single" w:sz="4" w:space="0" w:color="auto"/>
            </w:tcBorders>
            <w:vAlign w:val="center"/>
          </w:tcPr>
          <w:p w14:paraId="27567525" w14:textId="77777777" w:rsidR="003441DD" w:rsidRPr="00F01CF8" w:rsidRDefault="003441DD" w:rsidP="00772456">
            <w:pPr>
              <w:pStyle w:val="TableText"/>
              <w:spacing w:after="0"/>
              <w:ind w:firstLine="0"/>
              <w:jc w:val="center"/>
              <w:cnfStyle w:val="100000000000" w:firstRow="1" w:lastRow="0" w:firstColumn="0" w:lastColumn="0" w:oddVBand="0" w:evenVBand="0" w:oddHBand="0" w:evenHBand="0" w:firstRowFirstColumn="0" w:firstRowLastColumn="0" w:lastRowFirstColumn="0" w:lastRowLastColumn="0"/>
            </w:pPr>
            <w:r w:rsidRPr="00F01CF8">
              <w:t>Performance %</w:t>
            </w:r>
          </w:p>
        </w:tc>
        <w:tc>
          <w:tcPr>
            <w:cnfStyle w:val="000100000000" w:firstRow="0" w:lastRow="0" w:firstColumn="0" w:lastColumn="1" w:oddVBand="0" w:evenVBand="0" w:oddHBand="0" w:evenHBand="0" w:firstRowFirstColumn="0" w:firstRowLastColumn="0" w:lastRowFirstColumn="0" w:lastRowLastColumn="0"/>
            <w:tcW w:w="993" w:type="dxa"/>
            <w:vMerge w:val="restart"/>
            <w:tcBorders>
              <w:top w:val="single" w:sz="4" w:space="0" w:color="7F7F7F" w:themeColor="text1" w:themeTint="80"/>
              <w:bottom w:val="single" w:sz="4" w:space="0" w:color="auto"/>
            </w:tcBorders>
            <w:vAlign w:val="center"/>
          </w:tcPr>
          <w:p w14:paraId="3AD8CD8E" w14:textId="77777777" w:rsidR="003441DD" w:rsidRPr="00F01CF8" w:rsidRDefault="003441DD" w:rsidP="00772456">
            <w:pPr>
              <w:pStyle w:val="TableText"/>
              <w:spacing w:after="0"/>
              <w:ind w:firstLine="0"/>
              <w:jc w:val="center"/>
            </w:pPr>
            <w:r w:rsidRPr="00F01CF8">
              <w:t>Dataset</w:t>
            </w:r>
          </w:p>
        </w:tc>
      </w:tr>
      <w:tr w:rsidR="003441DD" w:rsidRPr="00F01CF8" w14:paraId="069660B1"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4" w:space="0" w:color="auto"/>
              <w:bottom w:val="single" w:sz="4" w:space="0" w:color="595959" w:themeColor="text1" w:themeTint="A6"/>
            </w:tcBorders>
            <w:vAlign w:val="center"/>
          </w:tcPr>
          <w:p w14:paraId="3D18037D" w14:textId="77777777" w:rsidR="003441DD" w:rsidRPr="00F01CF8" w:rsidRDefault="003441DD" w:rsidP="00337803">
            <w:pPr>
              <w:pStyle w:val="TableText"/>
              <w:spacing w:after="0"/>
              <w:ind w:firstLine="0"/>
              <w:rPr>
                <w:b w:val="0"/>
                <w:bCs w:val="0"/>
              </w:rPr>
            </w:pPr>
          </w:p>
        </w:tc>
        <w:tc>
          <w:tcPr>
            <w:tcW w:w="992" w:type="dxa"/>
            <w:vMerge/>
            <w:tcBorders>
              <w:top w:val="single" w:sz="4" w:space="0" w:color="auto"/>
              <w:bottom w:val="single" w:sz="4" w:space="0" w:color="595959" w:themeColor="text1" w:themeTint="A6"/>
            </w:tcBorders>
            <w:vAlign w:val="center"/>
          </w:tcPr>
          <w:p w14:paraId="5D4A9818" w14:textId="77777777" w:rsidR="003441DD" w:rsidRPr="00F01CF8"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p>
        </w:tc>
        <w:tc>
          <w:tcPr>
            <w:tcW w:w="709" w:type="dxa"/>
            <w:tcBorders>
              <w:top w:val="single" w:sz="4" w:space="0" w:color="auto"/>
              <w:bottom w:val="single" w:sz="4" w:space="0" w:color="595959" w:themeColor="text1" w:themeTint="A6"/>
            </w:tcBorders>
            <w:vAlign w:val="center"/>
          </w:tcPr>
          <w:p w14:paraId="11B9A7B7" w14:textId="1782B38E" w:rsidR="003441DD" w:rsidRPr="00F01CF8" w:rsidRDefault="00B86E67"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A</w:t>
            </w:r>
          </w:p>
        </w:tc>
        <w:tc>
          <w:tcPr>
            <w:tcW w:w="708" w:type="dxa"/>
            <w:tcBorders>
              <w:top w:val="single" w:sz="4" w:space="0" w:color="auto"/>
              <w:bottom w:val="single" w:sz="4" w:space="0" w:color="595959" w:themeColor="text1" w:themeTint="A6"/>
            </w:tcBorders>
            <w:vAlign w:val="center"/>
          </w:tcPr>
          <w:p w14:paraId="1A63C68A" w14:textId="6B58D478" w:rsidR="003441DD" w:rsidRPr="00F01CF8" w:rsidRDefault="00B86E67"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B</w:t>
            </w:r>
          </w:p>
        </w:tc>
        <w:tc>
          <w:tcPr>
            <w:cnfStyle w:val="000100000000" w:firstRow="0" w:lastRow="0" w:firstColumn="0" w:lastColumn="1" w:oddVBand="0" w:evenVBand="0" w:oddHBand="0" w:evenHBand="0" w:firstRowFirstColumn="0" w:firstRowLastColumn="0" w:lastRowFirstColumn="0" w:lastRowLastColumn="0"/>
            <w:tcW w:w="993" w:type="dxa"/>
            <w:vMerge/>
            <w:tcBorders>
              <w:top w:val="single" w:sz="4" w:space="0" w:color="auto"/>
              <w:bottom w:val="single" w:sz="4" w:space="0" w:color="595959" w:themeColor="text1" w:themeTint="A6"/>
            </w:tcBorders>
            <w:vAlign w:val="center"/>
          </w:tcPr>
          <w:p w14:paraId="00C4524F" w14:textId="77777777" w:rsidR="003441DD" w:rsidRPr="00F01CF8" w:rsidRDefault="003441DD" w:rsidP="00772456">
            <w:pPr>
              <w:pStyle w:val="TableText"/>
              <w:spacing w:after="0"/>
              <w:ind w:firstLine="0"/>
              <w:jc w:val="center"/>
            </w:pPr>
          </w:p>
        </w:tc>
      </w:tr>
      <w:tr w:rsidR="003441DD" w:rsidRPr="00F01CF8" w14:paraId="28DF192E"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595959" w:themeColor="text1" w:themeTint="A6"/>
            </w:tcBorders>
            <w:vAlign w:val="center"/>
          </w:tcPr>
          <w:p w14:paraId="52081E6C" w14:textId="0AD1B631" w:rsidR="003441DD" w:rsidRPr="00F01CF8" w:rsidRDefault="003441DD" w:rsidP="00337803">
            <w:pPr>
              <w:pStyle w:val="TableText"/>
              <w:spacing w:after="0"/>
              <w:ind w:firstLine="0"/>
            </w:pPr>
            <w:r w:rsidRPr="00F01CF8">
              <w:rPr>
                <w:b w:val="0"/>
                <w:bCs w:val="0"/>
              </w:rPr>
              <w:t>Resnet50</w:t>
            </w:r>
            <w:r>
              <w:t xml:space="preserve"> </w:t>
            </w:r>
            <w:r w:rsidRPr="00F01CF8">
              <w:fldChar w:fldCharType="begin" w:fldLock="1"/>
            </w:r>
            <w:r w:rsidR="00E23870">
              <w:instrText>ADDIN CSL_CITATION {"citationItems":[{"id":"ITEM-1","itemData":{"DOI":"10.1007/s11042-022-14050-0","ISSN":"15737721","abstract":"People use various nonverbal communicative channels to convey emotions, among which facial expressions are considered the most important ones. Thus, automatic Facial Expression Recognition (FER) is a fundamental task to increase the perceptive skills of computers, especially in human-computer interaction. Like humans, state-of-art FER systems are able to recognize emotions from the entire face of a person. However, the COVID-19 pandemic has imposed a massive use of face masks that help in preventing infection but may hamper social communication and make the recognition of facial expressions a very challenging task due to facial occlusion. In this paper we propose a FER system capable to recognize emotions from masked faces. The system checks for the presence of a mask on the face image and, in case of mask detection, it extracts the eyes region and recognizes the emotion only considering that portion of the face. The effectiveness of the developed FER system was tested in recognizing emotions and their valence only from the eyes region and comparing the results when considering the entire face. As it was expected, emotions that are related mainly to the mouth region (e.g., disgust) are barely recognized, while positive emotions are better identified by considering only the eyes region. Moreover, we compared the results of our FER system to the human annotation of emotions on masked faces. We found out that the FER system outperforms the human annotation, thus showing that the model is able to learn proper features for each emotion leveraging only the eyes region.","author":[{"dropping-particle":"","family":"Castellano","given":"Giovanna","non-dropping-particle":"","parse-names":false,"suffix":""},{"dropping-particle":"","family":"Carolis","given":"Berardina","non-dropping-particle":"De","parse-names":false,"suffix":""},{"dropping-particle":"","family":"Macchiarulo","given":"Nicola","non-dropping-particle":"","parse-names":false,"suffix":""}],"container-title":"Multimedia Tools and Applications","id":"ITEM-1","issue":"9","issued":{"date-parts":[["2023"]]},"page":"12751-12769","publisher":"Multimedia Tools and Applications","title":"Automatic facial emotion recognition at the COVID-19 pandemic time","type":"article-journal","volume":"82"},"uris":["http://www.mendeley.com/documents/?uuid=f32d73de-eefb-40e0-aa7a-cb2a3a1e0f20"]}],"mendeley":{"formattedCitation":"[14]","plainTextFormattedCitation":"[14]","previouslyFormattedCitation":"[14]"},"properties":{"noteIndex":0},"schema":"https://github.com/citation-style-language/schema/raw/master/csl-citation.json"}</w:instrText>
            </w:r>
            <w:r w:rsidRPr="00F01CF8">
              <w:fldChar w:fldCharType="separate"/>
            </w:r>
            <w:r w:rsidR="00AD4F45" w:rsidRPr="00AD4F45">
              <w:rPr>
                <w:b w:val="0"/>
                <w:noProof/>
              </w:rPr>
              <w:t>[14]</w:t>
            </w:r>
            <w:r w:rsidRPr="00F01CF8">
              <w:fldChar w:fldCharType="end"/>
            </w:r>
          </w:p>
        </w:tc>
        <w:tc>
          <w:tcPr>
            <w:tcW w:w="992" w:type="dxa"/>
            <w:tcBorders>
              <w:top w:val="single" w:sz="4" w:space="0" w:color="595959" w:themeColor="text1" w:themeTint="A6"/>
            </w:tcBorders>
            <w:vAlign w:val="center"/>
          </w:tcPr>
          <w:p w14:paraId="1C83FC72" w14:textId="64D44F28" w:rsidR="003441DD" w:rsidRPr="00F01CF8" w:rsidRDefault="00772456"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tcBorders>
              <w:top w:val="single" w:sz="4" w:space="0" w:color="595959" w:themeColor="text1" w:themeTint="A6"/>
            </w:tcBorders>
            <w:vAlign w:val="center"/>
          </w:tcPr>
          <w:p w14:paraId="0E786886" w14:textId="77777777" w:rsidR="003441DD" w:rsidRPr="00F01CF8"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rsidRPr="00F01CF8">
              <w:t>72.00</w:t>
            </w:r>
          </w:p>
        </w:tc>
        <w:tc>
          <w:tcPr>
            <w:tcW w:w="708" w:type="dxa"/>
            <w:tcBorders>
              <w:top w:val="single" w:sz="4" w:space="0" w:color="595959" w:themeColor="text1" w:themeTint="A6"/>
            </w:tcBorders>
            <w:vAlign w:val="center"/>
          </w:tcPr>
          <w:p w14:paraId="3C4E9E9E" w14:textId="77777777" w:rsidR="003441DD" w:rsidRPr="00F01CF8"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rsidRPr="00F01CF8">
              <w:t>78.00</w:t>
            </w:r>
          </w:p>
        </w:tc>
        <w:tc>
          <w:tcPr>
            <w:cnfStyle w:val="000100000000" w:firstRow="0" w:lastRow="0" w:firstColumn="0" w:lastColumn="1" w:oddVBand="0" w:evenVBand="0" w:oddHBand="0" w:evenHBand="0" w:firstRowFirstColumn="0" w:firstRowLastColumn="0" w:lastRowFirstColumn="0" w:lastRowLastColumn="0"/>
            <w:tcW w:w="993" w:type="dxa"/>
            <w:tcBorders>
              <w:top w:val="single" w:sz="4" w:space="0" w:color="595959" w:themeColor="text1" w:themeTint="A6"/>
            </w:tcBorders>
            <w:vAlign w:val="center"/>
          </w:tcPr>
          <w:p w14:paraId="2F27E73F" w14:textId="77777777" w:rsidR="003441DD" w:rsidRPr="00772456" w:rsidRDefault="003441DD" w:rsidP="00772456">
            <w:pPr>
              <w:pStyle w:val="TableText"/>
              <w:spacing w:after="0"/>
              <w:ind w:firstLine="0"/>
              <w:rPr>
                <w:b w:val="0"/>
                <w:bCs w:val="0"/>
              </w:rPr>
            </w:pPr>
            <w:r w:rsidRPr="00772456">
              <w:rPr>
                <w:b w:val="0"/>
                <w:bCs w:val="0"/>
              </w:rPr>
              <w:t>M-LFW-FER</w:t>
            </w:r>
          </w:p>
        </w:tc>
      </w:tr>
      <w:tr w:rsidR="003441DD" w:rsidRPr="00F01CF8" w14:paraId="79066CA2"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1D5C385" w14:textId="283B8D18" w:rsidR="003441DD" w:rsidRPr="00F01CF8" w:rsidRDefault="003441DD" w:rsidP="00337803">
            <w:pPr>
              <w:pStyle w:val="TableText"/>
              <w:spacing w:after="0"/>
              <w:ind w:firstLine="0"/>
              <w:rPr>
                <w:b w:val="0"/>
                <w:bCs w:val="0"/>
              </w:rPr>
            </w:pPr>
            <w:r>
              <w:rPr>
                <w:b w:val="0"/>
                <w:bCs w:val="0"/>
              </w:rPr>
              <w:t xml:space="preserve">CERN </w:t>
            </w:r>
            <w:r>
              <w:fldChar w:fldCharType="begin" w:fldLock="1"/>
            </w:r>
            <w:r w:rsidR="00E23870">
              <w:rPr>
                <w:b w:val="0"/>
                <w:bCs w:val="0"/>
              </w:rPr>
              <w:instrText>ADDIN CSL_CITATION {"citationItems":[{"id":"ITEM-1","itemData":{"DOI":"10.1016/j.patrec.2022.01.013","ISSN":"01678655","abstract":"Since the renaissance of deep learning (DL), facial expression recognition (FER) has received a lot of interest, with continual improvement in the performance. Hand-in-hand with performance, new challenges have come up. Modern FER systems deal with face images captured under uncontrolled conditions (also called in-the-wild scenario) including occlusions and pose variations. They successfully handle such conditions using deep networks that come with various components like transfer learning, attention mechanism and local-global context extractor. However, these deep networks are highly complex with large number of parameters, making them unfit to be deployed in real scenarios. Is it possible to build a light-weight network that can still show significantly good performance on FER under in-the-wild scenario? In this work, we methodically build such a network and call it as Compact Expression Recognition Net (CERN). We leverage on the aforementioned components of deep networks for FER, and analyse, and appropriately fit them to arrive at CERN. Our CERN is a low-calorie net with only 1.45M parameters, which is almost 50x less than that of a state-of-the-art (SOTA) architecture. It requires only 17MB of storage. Further, during inference, it can process at the real time rate of 40 frames per second (fps) in an intel-i7 cpu. Though it is low-calorie, it is still power-packed in its performance, overpowering other light-weight architectures, and even few high capacity architectures. Specifically, CERN reports 87.09%, 88.17% and 62.06% accuracies on in-the-wild datasets RAFDB, FERPlus and AffectNet respectively. It also exhibits superior robustness under occlusions and pose variations in comparison to other light-weight architectures from the literature. Codes are publicly available at https://github.com/1980x/CFERNet.","author":[{"dropping-particle":"","family":"Gera","given":"Darshan","non-dropping-particle":"","parse-names":false,"suffix":""},{"dropping-particle":"","family":"Balasubramanian","given":"S.","non-dropping-particle":"","parse-names":false,"suffix":""},{"dropping-particle":"","family":"Jami","given":"Anwesh","non-dropping-particle":"","parse-names":false,"suffix":""}],"container-title":"Pattern Recognition Letters","id":"ITEM-1","issued":{"date-parts":[["2022"]]},"page":"9-18","publisher":"Elsevier B.V.","title":"CERN: Compact facial expression recognition net","type":"article-journal","volume":"155"},"uris":["http://www.mendeley.com/documents/?uuid=58ca3d39-7cde-49cf-99ff-ba57371835f6"]}],"mendeley":{"formattedCitation":"[15]","plainTextFormattedCitation":"[15]","previouslyFormattedCitation":"[15]"},"properties":{"noteIndex":0},"schema":"https://github.com/citation-style-language/schema/raw/master/csl-citation.json"}</w:instrText>
            </w:r>
            <w:r>
              <w:fldChar w:fldCharType="separate"/>
            </w:r>
            <w:r w:rsidR="00AD4F45" w:rsidRPr="00AD4F45">
              <w:rPr>
                <w:b w:val="0"/>
                <w:bCs w:val="0"/>
                <w:noProof/>
              </w:rPr>
              <w:t>[15]</w:t>
            </w:r>
            <w:r>
              <w:fldChar w:fldCharType="end"/>
            </w:r>
          </w:p>
        </w:tc>
        <w:tc>
          <w:tcPr>
            <w:tcW w:w="992" w:type="dxa"/>
            <w:vAlign w:val="center"/>
          </w:tcPr>
          <w:p w14:paraId="50BA7592"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1C3D3AFB" w14:textId="77777777" w:rsidR="003441DD" w:rsidRPr="00F01CF8"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63.25</w:t>
            </w:r>
          </w:p>
        </w:tc>
        <w:tc>
          <w:tcPr>
            <w:tcW w:w="708" w:type="dxa"/>
            <w:vAlign w:val="center"/>
          </w:tcPr>
          <w:p w14:paraId="740C79F6" w14:textId="77777777" w:rsidR="003441DD" w:rsidRPr="00F01CF8"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65.25</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1DAFB6D9" w14:textId="77777777" w:rsidR="003441DD" w:rsidRPr="00772456" w:rsidRDefault="003441DD" w:rsidP="00772456">
            <w:pPr>
              <w:pStyle w:val="TableText"/>
              <w:spacing w:after="0"/>
              <w:ind w:firstLine="0"/>
              <w:rPr>
                <w:b w:val="0"/>
                <w:bCs w:val="0"/>
              </w:rPr>
            </w:pPr>
            <w:r w:rsidRPr="00772456">
              <w:rPr>
                <w:b w:val="0"/>
                <w:bCs w:val="0"/>
              </w:rPr>
              <w:t>FED-RO</w:t>
            </w:r>
          </w:p>
        </w:tc>
      </w:tr>
      <w:tr w:rsidR="003441DD" w:rsidRPr="00F01CF8" w14:paraId="34C453FD"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06827FD6" w14:textId="2C97361E" w:rsidR="003441DD" w:rsidRDefault="003441DD" w:rsidP="00337803">
            <w:pPr>
              <w:pStyle w:val="TableText"/>
              <w:spacing w:after="0"/>
              <w:ind w:firstLine="0"/>
              <w:rPr>
                <w:b w:val="0"/>
                <w:bCs w:val="0"/>
              </w:rPr>
            </w:pPr>
            <w:r>
              <w:rPr>
                <w:b w:val="0"/>
                <w:bCs w:val="0"/>
              </w:rPr>
              <w:t xml:space="preserve">CSINet </w:t>
            </w:r>
            <w:r>
              <w:fldChar w:fldCharType="begin" w:fldLock="1"/>
            </w:r>
            <w:r w:rsidR="00E23870">
              <w:rPr>
                <w:b w:val="0"/>
                <w:bCs w:val="0"/>
              </w:rPr>
              <w:instrText>ADDIN CSL_CITATION {"citationItems":[{"id":"ITEM-1","itemData":{"DOI":"10.3390/sym16040471","ISSN":"20738994","abstract":"Occlusion or posture change of the face in natural scenes has typical asymmetry; however, an asymmetric face plays a key part in the lack of information available for facial expression recognition. To solve the problem of low accuracy of asymmetric facial expression recognition, this paper proposes a fusion of channel global features and a spatial local information expression recognition network called the “Channel–Spatial Integration Network” (CSINet). First, to extract the underlying detail information and deepen the network, the attention residual module with a redundant information filtering function is designed, and the backbone feature-extraction network is constituted by module stacking. Second, considering the loss of information in the local key area of face occlusion, the channel–spatial fusion structure is constructed, and the channel features and spatial features are combined to enhance the accuracy of occluded facial recognition. Finally, before the full connection layer, more local spatial information is embedded into the global channel information to capture the relationship between different channel–spatial targets, which improves the accuracy of feature expression. Experimental results on the natural scene facial expression data sets RAF-DB and FERPlus show that the recognition accuracies of the modeling approach proposed in this paper are 89.67% and 90.83%, which are 13.24% and 11.52% higher than that of the baseline network ResNet50, respectively. Compared with the latest facial expression recognition methods such as CVT, PACVT, etc., the method in this paper obtains better evaluation results of masked facial expression recognition, which provides certain theoretical and technical references for daily facial emotion analysis and human–computer interaction applications.","author":[{"dropping-particle":"","family":"Cheng","given":"Yan","non-dropping-particle":"","parse-names":false,"suffix":""},{"dropping-particle":"","family":"Kong","given":"Defeng","non-dropping-particle":"","parse-names":false,"suffix":""}],"container-title":"Symmetry","id":"ITEM-1","issue":"4","issued":{"date-parts":[["2024","4"]]},"note":"Export Date: 30 April 2025; Cited By: 2","page":"471","title":"CSINet: Channel–Spatial Fusion Networks for Asymmetric Facial Expression Recognition","type":"article-journal","volume":"16"},"uris":["http://www.mendeley.com/documents/?uuid=ad9ccc36-2ad1-4649-9feb-20be3a26f469"]}],"mendeley":{"formattedCitation":"[53]","plainTextFormattedCitation":"[53]","previouslyFormattedCitation":"[53]"},"properties":{"noteIndex":0},"schema":"https://github.com/citation-style-language/schema/raw/master/csl-citation.json"}</w:instrText>
            </w:r>
            <w:r>
              <w:fldChar w:fldCharType="separate"/>
            </w:r>
            <w:r w:rsidR="00AD4F45" w:rsidRPr="00AD4F45">
              <w:rPr>
                <w:b w:val="0"/>
                <w:bCs w:val="0"/>
                <w:noProof/>
              </w:rPr>
              <w:t>[53]</w:t>
            </w:r>
            <w:r>
              <w:fldChar w:fldCharType="end"/>
            </w:r>
          </w:p>
        </w:tc>
        <w:tc>
          <w:tcPr>
            <w:tcW w:w="992" w:type="dxa"/>
            <w:vAlign w:val="center"/>
          </w:tcPr>
          <w:p w14:paraId="576EE751"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54ACFF91"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76.43</w:t>
            </w:r>
          </w:p>
        </w:tc>
        <w:tc>
          <w:tcPr>
            <w:tcW w:w="708" w:type="dxa"/>
            <w:vAlign w:val="center"/>
          </w:tcPr>
          <w:p w14:paraId="0BD54228"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9.67</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0F57C244"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15B1D5F0"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6AD6EDF8" w14:textId="212ED810" w:rsidR="003441DD" w:rsidRDefault="003441DD" w:rsidP="00337803">
            <w:pPr>
              <w:pStyle w:val="TableText"/>
              <w:spacing w:after="0"/>
              <w:ind w:firstLine="0"/>
              <w:rPr>
                <w:b w:val="0"/>
                <w:bCs w:val="0"/>
              </w:rPr>
            </w:pPr>
            <w:r>
              <w:rPr>
                <w:b w:val="0"/>
                <w:bCs w:val="0"/>
              </w:rPr>
              <w:t xml:space="preserve">GMS-LPA </w:t>
            </w:r>
            <w:r>
              <w:fldChar w:fldCharType="begin" w:fldLock="1"/>
            </w:r>
            <w:r w:rsidR="00E23870">
              <w:rPr>
                <w:b w:val="0"/>
                <w:bCs w:val="0"/>
              </w:rPr>
              <w:instrText>ADDIN CSL_CITATION {"citationItems":[{"id":"ITEM-1","itemData":{"DOI":"10.32604/cmes.2023.031040","ISSN":"15261506","abstract":"Pose-invariant facial expression recognition (FER) is an active but challenging research topic in computer vision. Especially with the involvement of diverse observation angles, FER makes the training parameter models inconsistent from one view to another. This study develops a deep global multiple-scale and local patches attention (GMS-LPA) dual-branch network for pose-invariant FER to weaken the influence of pose variation and self-occlusion on recognition accuracy. In this research, the designed GMS-LPA network contains four main parts, i.e., the feature extraction module, the global multiple-scale (GMS) module, the local patches attention (LPA) module, and the model-level fusion model. The feature extraction module is designed to extract and normalize texture information to the same size. The GMS model can extract deep global features with different receptive fields, releasing the sensitivity of deeper convolution layers to pose-variant and self-occlusion. The LPA module is built to force the network to focus on local salient features, which can lower the effect of pose variation and self-occlusion on recognition results. Subsequently, the extracted features are fused with a model-level strategy to improve recognition accuracy. Extensive experiments were conducted on four public databases, and the recognition results demonstrated the feasibility and validity of the proposed methods.","author":[{"dropping-particle":"","family":"Liu","given":"Chaoji","non-dropping-particle":"","parse-names":false,"suffix":""},{"dropping-particle":"","family":"Liu","given":"Xingqiao","non-dropping-particle":"","parse-names":false,"suffix":""},{"dropping-particle":"","family":"Chen","given":"Chong","non-dropping-particle":"","parse-names":false,"suffix":""},{"dropping-particle":"","family":"Zhou","given":"Kang","non-dropping-particle":"","parse-names":false,"suffix":""}],"container-title":"CMES - Computer Modeling in Engineering and Sciences","id":"ITEM-1","issue":"1","issued":{"date-parts":[["2023"]]},"note":"Cited by: 1; All Open Access, Hybrid Gold Open Access","page":"405-440","title":"Deep Global Multiple-Scale and Local Patches Attention Dual-Branch Network for Pose-Invariant Facial Expression Recognition","type":"article-journal","volume":"139"},"uris":["http://www.mendeley.com/documents/?uuid=14caa303-3c10-45cf-a5f1-523a95219f7a"]}],"mendeley":{"formattedCitation":"[54]","plainTextFormattedCitation":"[54]","previouslyFormattedCitation":"[54]"},"properties":{"noteIndex":0},"schema":"https://github.com/citation-style-language/schema/raw/master/csl-citation.json"}</w:instrText>
            </w:r>
            <w:r>
              <w:fldChar w:fldCharType="separate"/>
            </w:r>
            <w:r w:rsidR="00AD4F45" w:rsidRPr="00AD4F45">
              <w:rPr>
                <w:b w:val="0"/>
                <w:bCs w:val="0"/>
                <w:noProof/>
              </w:rPr>
              <w:t>[54]</w:t>
            </w:r>
            <w:r>
              <w:fldChar w:fldCharType="end"/>
            </w:r>
          </w:p>
        </w:tc>
        <w:tc>
          <w:tcPr>
            <w:tcW w:w="992" w:type="dxa"/>
            <w:vAlign w:val="center"/>
          </w:tcPr>
          <w:p w14:paraId="527433DC"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4EF666FF"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4.14</w:t>
            </w:r>
          </w:p>
        </w:tc>
        <w:tc>
          <w:tcPr>
            <w:tcW w:w="708" w:type="dxa"/>
            <w:vAlign w:val="center"/>
          </w:tcPr>
          <w:p w14:paraId="5DDA29F0"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7.02</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1587CC35" w14:textId="77777777" w:rsidR="003441DD" w:rsidRPr="00772456" w:rsidRDefault="003441DD" w:rsidP="00772456">
            <w:pPr>
              <w:pStyle w:val="TableText"/>
              <w:spacing w:after="0"/>
              <w:ind w:firstLine="0"/>
              <w:rPr>
                <w:b w:val="0"/>
                <w:bCs w:val="0"/>
              </w:rPr>
            </w:pPr>
            <w:r w:rsidRPr="00772456">
              <w:rPr>
                <w:b w:val="0"/>
                <w:bCs w:val="0"/>
              </w:rPr>
              <w:t>Multi-PIE</w:t>
            </w:r>
          </w:p>
        </w:tc>
      </w:tr>
      <w:tr w:rsidR="003441DD" w:rsidRPr="00F01CF8" w14:paraId="5A24A01C"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62691301" w14:textId="4C405925" w:rsidR="003441DD" w:rsidRPr="00F20BF3" w:rsidRDefault="003441DD" w:rsidP="00337803">
            <w:pPr>
              <w:pStyle w:val="TableText"/>
              <w:spacing w:after="0"/>
              <w:ind w:firstLine="0"/>
              <w:rPr>
                <w:b w:val="0"/>
                <w:bCs w:val="0"/>
              </w:rPr>
            </w:pPr>
            <w:r w:rsidRPr="00F20BF3">
              <w:rPr>
                <w:b w:val="0"/>
                <w:bCs w:val="0"/>
                <w:color w:val="000000"/>
              </w:rPr>
              <w:t xml:space="preserve">Improved Efficient MAS </w:t>
            </w:r>
            <w:r>
              <w:rPr>
                <w:color w:val="000000"/>
              </w:rPr>
              <w:fldChar w:fldCharType="begin" w:fldLock="1"/>
            </w:r>
            <w:r w:rsidR="00E23870">
              <w:rPr>
                <w:b w:val="0"/>
                <w:bCs w:val="0"/>
                <w:color w:val="000000"/>
              </w:rPr>
              <w:instrText>ADDIN CSL_CITATION {"citationItems":[{"id":"ITEM-1","itemData":{"DOI":"10.3390/s24134153","ISSN":"14248220","PMID":"39000930","abstract":"Convolutional neural networks (CNNs) have made significant progress in the field of facial expression recognition (FER). However, due to challenges such as occlusion, lighting variations, and changes in head pose, facial expression recognition in real-world environments remains highly challenging. At the same time, methods solely based on CNN heavily rely on local spatial features, lack global information, and struggle to balance the relationship between computational complexity and recognition accuracy. Consequently, the CNN-based models still fall short in their ability to address FER adequately. To address these issues, we propose a lightweight facial expression recognition method based on a hybrid vision transformer. This method captures multi-scale facial features through an improved attention module, achieving richer feature integration, enhancing the network’s perception of key facial expression regions, and improving feature extraction capabilities. Additionally, to further enhance the model’s performance, we have designed the patch dropping (PD) module. This module aims to emulate the attention allocation mechanism of the human visual system for local features, guiding the network to focus on the most discriminative features, reducing the influence of irrelevant features, and intuitively lowering computational costs. Extensive experiments demonstrate that our approach significantly outperforms other methods, achieving an accuracy of 86.51% on RAF-DB and nearly 70% on FER2013, with a model size of only 3.64 MB. These results demonstrate that our method provides a new perspective for the field of facial expression recognition.","author":[{"dropping-particle":"","family":"Li","given":"Nianfeng","non-dropping-particle":"","parse-names":false,"suffix":""},{"dropping-particle":"","family":"Huang","given":"Yongyuan","non-dropping-particle":"","parse-names":false,"suffix":""},{"dropping-particle":"","family":"Wang","given":"Zhenyan","non-dropping-particle":"","parse-names":false,"suffix":""},{"dropping-particle":"","family":"Fan","given":"Ziyao","non-dropping-particle":"","parse-names":false,"suffix":""},{"dropping-particle":"","family":"Li","given":"Xinyuan","non-dropping-particle":"","parse-names":false,"suffix":""},{"dropping-particle":"","family":"Xiao","given":"Zhiguo","non-dropping-particle":"","parse-names":false,"suffix":""}],"container-title":"Sensors","id":"ITEM-1","issue":"13","issued":{"date-parts":[["2024","6","26"]]},"note":"Export Date: 30 April 2025; Cited By: 3","page":"4153","title":"Enhanced Hybrid Vision Transformer with Multi-Scale Feature Integration and Patch Dropping for Facial Expression Recognition","type":"article-journal","volume":"24"},"uris":["http://www.mendeley.com/documents/?uuid=b4a12f62-584f-4244-8116-ebbaa65c8133"]}],"mendeley":{"formattedCitation":"[19]","plainTextFormattedCitation":"[19]","previouslyFormattedCitation":"[19]"},"properties":{"noteIndex":0},"schema":"https://github.com/citation-style-language/schema/raw/master/csl-citation.json"}</w:instrText>
            </w:r>
            <w:r>
              <w:rPr>
                <w:color w:val="000000"/>
              </w:rPr>
              <w:fldChar w:fldCharType="separate"/>
            </w:r>
            <w:r w:rsidR="00AD4F45" w:rsidRPr="00AD4F45">
              <w:rPr>
                <w:b w:val="0"/>
                <w:bCs w:val="0"/>
                <w:noProof/>
                <w:color w:val="000000"/>
              </w:rPr>
              <w:t>[19]</w:t>
            </w:r>
            <w:r>
              <w:rPr>
                <w:color w:val="000000"/>
              </w:rPr>
              <w:fldChar w:fldCharType="end"/>
            </w:r>
          </w:p>
        </w:tc>
        <w:tc>
          <w:tcPr>
            <w:tcW w:w="992" w:type="dxa"/>
            <w:vAlign w:val="center"/>
          </w:tcPr>
          <w:p w14:paraId="740AFDC1"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64B5C0A2"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4.63</w:t>
            </w:r>
          </w:p>
        </w:tc>
        <w:tc>
          <w:tcPr>
            <w:tcW w:w="708" w:type="dxa"/>
            <w:vAlign w:val="center"/>
          </w:tcPr>
          <w:p w14:paraId="2BABF9DE"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6.51</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7F9D8C84"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39954ACB"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4A1F2B43" w14:textId="471321FE" w:rsidR="003441DD" w:rsidRPr="00F20BF3" w:rsidRDefault="003441DD" w:rsidP="00337803">
            <w:pPr>
              <w:pStyle w:val="TableText"/>
              <w:spacing w:after="0"/>
              <w:ind w:firstLine="0"/>
              <w:rPr>
                <w:b w:val="0"/>
                <w:bCs w:val="0"/>
                <w:color w:val="000000"/>
              </w:rPr>
            </w:pPr>
            <w:r>
              <w:rPr>
                <w:b w:val="0"/>
                <w:bCs w:val="0"/>
                <w:color w:val="000000"/>
              </w:rPr>
              <w:t xml:space="preserve">ESTLnet </w:t>
            </w:r>
            <w:r>
              <w:rPr>
                <w:color w:val="000000"/>
              </w:rPr>
              <w:fldChar w:fldCharType="begin" w:fldLock="1"/>
            </w:r>
            <w:r w:rsidR="00E23870">
              <w:rPr>
                <w:b w:val="0"/>
                <w:bCs w:val="0"/>
                <w:color w:val="000000"/>
              </w:rPr>
              <w:instrText>ADDIN CSL_CITATION {"citationItems":[{"id":"ITEM-1","itemData":{"DOI":"10.1016/j.bspc.2023.105316","ISSN":"17468108","abstract":"The recognition of dynamic facial expressions has received increasing attention since they can better reflect the real expression process of emotion than a static image. However, due to various factors such as subtle variation differences, pose, occlusion, and illumination, it has been a challenging vision task to obtain discriminative expression features in dynamic facial expression recognition. Traditional CNN-based deep learning networks lack global and temporal contextual expression understanding, which tends to affect the final recognition of dynamic expressions. Therefore, we propose an enhanced spatial–temporal learning network (ESTLNet) for more robust dynamic facial expression recognition, which consists of a spatial fusion learning module (SFLM) and a temporal transformer enhancement module (TTEM). First, the SFLM obtains a more expressive spatial feature representation through a dual-channel feature fusion learning module. Then, the TTEM extracts more valid temporal contextual expression features based on the above spatial features through an encoder constructed by cascading a self-attention learning network and an effective gated feed-forward network. Finally, the co-enhanced spatial–temporal model approach is assessed on the four broadly used dynamic expression datasets (DFEW, AFEW, CK+, and Oulu-CASIA). Extensive experimental outcomes demonstrate that our approach surpasses several existing state-of-the-art methods, leading to notable enhancements in performance.","author":[{"dropping-particle":"","family":"Gong","given":"Weijun","non-dropping-particle":"","parse-names":false,"suffix":""},{"dropping-particle":"","family":"Qian","given":"Yurong","non-dropping-particle":"","parse-names":false,"suffix":""},{"dropping-particle":"","family":"Zhou","given":"Weihang","non-dropping-particle":"","parse-names":false,"suffix":""},{"dropping-particle":"","family":"Leng","given":"Hongyong","non-dropping-particle":"","parse-names":false,"suffix":""}],"container-title":"Biomedical Signal Processing and Control","id":"ITEM-1","issue":"PC","issued":{"date-parts":[["2024"]]},"page":"105316","publisher":"Elsevier Ltd","title":"Enhanced spatial-temporal learning network for dynamic facial expression recognition","type":"article-journal","volume":"88"},"uris":["http://www.mendeley.com/documents/?uuid=d0b49ef8-5d28-43dc-8de0-b9bfd2128158"]}],"mendeley":{"formattedCitation":"[20]","plainTextFormattedCitation":"[20]","previouslyFormattedCitation":"[20]"},"properties":{"noteIndex":0},"schema":"https://github.com/citation-style-language/schema/raw/master/csl-citation.json"}</w:instrText>
            </w:r>
            <w:r>
              <w:rPr>
                <w:color w:val="000000"/>
              </w:rPr>
              <w:fldChar w:fldCharType="separate"/>
            </w:r>
            <w:r w:rsidR="00AD4F45" w:rsidRPr="00AD4F45">
              <w:rPr>
                <w:b w:val="0"/>
                <w:bCs w:val="0"/>
                <w:noProof/>
                <w:color w:val="000000"/>
              </w:rPr>
              <w:t>[20]</w:t>
            </w:r>
            <w:r>
              <w:rPr>
                <w:color w:val="000000"/>
              </w:rPr>
              <w:fldChar w:fldCharType="end"/>
            </w:r>
          </w:p>
        </w:tc>
        <w:tc>
          <w:tcPr>
            <w:tcW w:w="992" w:type="dxa"/>
            <w:vAlign w:val="center"/>
          </w:tcPr>
          <w:p w14:paraId="28CB820F"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22492F53"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78.54</w:t>
            </w:r>
          </w:p>
        </w:tc>
        <w:tc>
          <w:tcPr>
            <w:tcW w:w="708" w:type="dxa"/>
            <w:vAlign w:val="center"/>
          </w:tcPr>
          <w:p w14:paraId="6CA94DA1"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9.38</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36140875" w14:textId="77777777" w:rsidR="003441DD" w:rsidRPr="00772456" w:rsidRDefault="003441DD" w:rsidP="00772456">
            <w:pPr>
              <w:pStyle w:val="TableText"/>
              <w:spacing w:after="0"/>
              <w:ind w:firstLine="0"/>
              <w:rPr>
                <w:b w:val="0"/>
                <w:bCs w:val="0"/>
              </w:rPr>
            </w:pPr>
            <w:r w:rsidRPr="00772456">
              <w:rPr>
                <w:b w:val="0"/>
                <w:bCs w:val="0"/>
              </w:rPr>
              <w:t>Oulu-Casia</w:t>
            </w:r>
          </w:p>
        </w:tc>
      </w:tr>
      <w:tr w:rsidR="003441DD" w:rsidRPr="00F01CF8" w14:paraId="3A034BC4"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2F6322DE" w14:textId="24E405C9" w:rsidR="003441DD" w:rsidRDefault="003441DD" w:rsidP="00337803">
            <w:pPr>
              <w:pStyle w:val="TableText"/>
              <w:spacing w:after="0"/>
              <w:ind w:firstLine="0"/>
              <w:rPr>
                <w:b w:val="0"/>
                <w:bCs w:val="0"/>
                <w:color w:val="000000"/>
              </w:rPr>
            </w:pPr>
            <w:r>
              <w:rPr>
                <w:b w:val="0"/>
                <w:bCs w:val="0"/>
                <w:color w:val="000000"/>
              </w:rPr>
              <w:t xml:space="preserve">FT-CSAT </w:t>
            </w:r>
            <w:r>
              <w:rPr>
                <w:color w:val="000000"/>
              </w:rPr>
              <w:fldChar w:fldCharType="begin" w:fldLock="1"/>
            </w:r>
            <w:r w:rsidR="00E23870">
              <w:rPr>
                <w:b w:val="0"/>
                <w:bCs w:val="0"/>
                <w:color w:val="000000"/>
              </w:rPr>
              <w:instrText>ADDIN CSL_CITATION {"citationItems":[{"id":"ITEM-1","itemData":{"DOI":"10.3390/s23156799","ISSN":"14248220","PMID":"37571582","abstract":"Facial expressions help individuals convey their emotions. In recent years, thanks to the development of computer vision technology, facial expression recognition (FER) has become a research hotspot and made remarkable progress. However, human faces in real-world environments are affected by various unfavorable factors, such as facial occlusion and head pose changes, which are seldom encountered in controlled laboratory settings. These factors often lead to a reduction in expression recognition accuracy. Inspired by the recent success of transformers in many computer vision tasks, we propose a model called the fine-tuned channel–spatial attention transformer (FT-CSAT) to improve the accuracy of recognition of FER in the wild. FT-CSAT consists of two crucial components: channel–spatial attention module and fine-tuning module. In the channel–spatial attention module, the feature map is input into the channel attention module and the spatial attention module sequentially. The final output feature map will effectively incorporate both channel information and spatial information. Consequently, the network becomes adept at focusing on relevant and meaningful features associated with facial expressions. To further improve the model’s performance while controlling the number of excessive parameters, we employ a fine-tuning method. Extensive experimental results demonstrate that our FT-CSAT outperforms the state-of-the-art methods on two benchmark datasets: RAF-DB and FERPlus. The achieved recognition accuracy is 88.61% and 89.26%, respectively. Furthermore, to evaluate the robustness of FT-CSAT in the case of facial occlusion and head pose changes, we take tests on Occlusion-RAF-DB and Pose-RAF-DB data sets, and the results also show that the superior recognition performance of the proposed method under such conditions.","author":[{"dropping-particle":"","family":"Yao","given":"Huang","non-dropping-particle":"","parse-names":false,"suffix":""},{"dropping-particle":"","family":"Yang","given":"Xiaomeng","non-dropping-particle":"","parse-names":false,"suffix":""},{"dropping-particle":"","family":"Chen","given":"Di","non-dropping-particle":"","parse-names":false,"suffix":""},{"dropping-particle":"","family":"Wang","given":"Zhao","non-dropping-particle":"","parse-names":false,"suffix":""},{"dropping-particle":"","family":"Tian","given":"Yuan","non-dropping-particle":"","parse-names":false,"suffix":""}],"container-title":"Sensors","id":"ITEM-1","issue":"15","issued":{"date-parts":[["2023","7"]]},"note":"Export Date: 30 April 2025; Cited By: 5","page":"6799","title":"Facial Expression Recognition Based on Fine-Tuned Channel–Spatial Attention Transformer","type":"article-journal","volume":"23"},"uris":["http://www.mendeley.com/documents/?uuid=c6de15d0-3544-47da-8814-afecf271c728"]}],"mendeley":{"formattedCitation":"[22]","plainTextFormattedCitation":"[22]","previouslyFormattedCitation":"[22]"},"properties":{"noteIndex":0},"schema":"https://github.com/citation-style-language/schema/raw/master/csl-citation.json"}</w:instrText>
            </w:r>
            <w:r>
              <w:rPr>
                <w:color w:val="000000"/>
              </w:rPr>
              <w:fldChar w:fldCharType="separate"/>
            </w:r>
            <w:r w:rsidR="00AD4F45" w:rsidRPr="00AD4F45">
              <w:rPr>
                <w:b w:val="0"/>
                <w:bCs w:val="0"/>
                <w:noProof/>
                <w:color w:val="000000"/>
              </w:rPr>
              <w:t>[22]</w:t>
            </w:r>
            <w:r>
              <w:rPr>
                <w:color w:val="000000"/>
              </w:rPr>
              <w:fldChar w:fldCharType="end"/>
            </w:r>
          </w:p>
        </w:tc>
        <w:tc>
          <w:tcPr>
            <w:tcW w:w="992" w:type="dxa"/>
            <w:vAlign w:val="center"/>
          </w:tcPr>
          <w:p w14:paraId="093D5F51"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127E508A"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7.29</w:t>
            </w:r>
          </w:p>
        </w:tc>
        <w:tc>
          <w:tcPr>
            <w:tcW w:w="708" w:type="dxa"/>
            <w:vAlign w:val="center"/>
          </w:tcPr>
          <w:p w14:paraId="12E474C2"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8.61</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615FF9E9"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720B8B0A"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2B7E7C2A" w14:textId="150A4F24" w:rsidR="003441DD" w:rsidRDefault="003441DD" w:rsidP="00337803">
            <w:pPr>
              <w:pStyle w:val="TableText"/>
              <w:spacing w:after="0"/>
              <w:ind w:firstLine="0"/>
              <w:rPr>
                <w:b w:val="0"/>
                <w:bCs w:val="0"/>
                <w:color w:val="000000"/>
              </w:rPr>
            </w:pPr>
            <w:r>
              <w:rPr>
                <w:b w:val="0"/>
                <w:bCs w:val="0"/>
                <w:color w:val="000000"/>
              </w:rPr>
              <w:t xml:space="preserve">HLA-Vit </w:t>
            </w:r>
            <w:r>
              <w:rPr>
                <w:color w:val="000000"/>
              </w:rPr>
              <w:fldChar w:fldCharType="begin" w:fldLock="1"/>
            </w:r>
            <w:r w:rsidR="00E23870">
              <w:rPr>
                <w:b w:val="0"/>
                <w:bCs w:val="0"/>
                <w:color w:val="000000"/>
              </w:rPr>
              <w:instrText>ADDIN CSL_CITATION {"citationItems":[{"id":"ITEM-1","itemData":{"DOI":"10.3390/app14156471","ISSN":"20763417","abstract":"Facial expression recognition has wide application prospects in many occasions. Due to the complexity and variability of facial expressions, facial expression recognition has become a very challenging research topic. This paper proposes a Vision Transformer expression recognition method based on hybrid local attention (HLA-ViT). The network adopts a dual-stream structure. One stream extracts the hybrid local features and the other stream extracts the global contextual features. These two streams constitute a global–local fusion attention. The hybrid local attention module is proposed to enhance the network’s robustness to face occlusion and head pose variations. The convolutional neural network is combined with the hybrid local attention module to obtain feature maps with local prominent information. Robust features are then captured by the ViT from the global perspective of the visual sequence context. Finally, the decision-level fusion mechanism fuses the expression features with local prominent information, adding complementary information to enhance the network’s recognition performance and robustness against interference factors such as occlusion and head posture changes in natural scenes. Extensive experiments demonstrate that our HLA-ViT network achieves an excellent performance with 90.45% on RAF-DB, 90.13% on FERPlus, and 65.07% on AffectNet.","author":[{"dropping-particle":"","family":"Tian","given":"Yuan","non-dropping-particle":"","parse-names":false,"suffix":""},{"dropping-particle":"","family":"Zhu","given":"Jingxuan","non-dropping-particle":"","parse-names":false,"suffix":""},{"dropping-particle":"","family":"Yao","given":"Huang","non-dropping-particle":"","parse-names":false,"suffix":""},{"dropping-particle":"","family":"Chen","given":"Di","non-dropping-particle":"","parse-names":false,"suffix":""}],"container-title":"Applied Sciences (Switzerland)","id":"ITEM-1","issue":"15","issued":{"date-parts":[["2024"]]},"note":"Query date: 2025-05-04 23:18:56","publisher":"mdpi.com","title":"Facial Expression Recognition Based on Vision Transformer with Hybrid Local Attention","type":"article-journal","volume":"14"},"uris":["http://www.mendeley.com/documents/?uuid=39cc1234-6eed-4b78-ae5c-879f32e679cf"]}],"mendeley":{"formattedCitation":"[57]","plainTextFormattedCitation":"[57]","previouslyFormattedCitation":"[57]"},"properties":{"noteIndex":0},"schema":"https://github.com/citation-style-language/schema/raw/master/csl-citation.json"}</w:instrText>
            </w:r>
            <w:r>
              <w:rPr>
                <w:color w:val="000000"/>
              </w:rPr>
              <w:fldChar w:fldCharType="separate"/>
            </w:r>
            <w:r w:rsidR="00AD4F45" w:rsidRPr="00AD4F45">
              <w:rPr>
                <w:b w:val="0"/>
                <w:bCs w:val="0"/>
                <w:noProof/>
                <w:color w:val="000000"/>
              </w:rPr>
              <w:t>[57]</w:t>
            </w:r>
            <w:r>
              <w:rPr>
                <w:color w:val="000000"/>
              </w:rPr>
              <w:fldChar w:fldCharType="end"/>
            </w:r>
          </w:p>
        </w:tc>
        <w:tc>
          <w:tcPr>
            <w:tcW w:w="992" w:type="dxa"/>
            <w:vAlign w:val="center"/>
          </w:tcPr>
          <w:p w14:paraId="2E6E288E"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5316AC7F"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7.22</w:t>
            </w:r>
          </w:p>
        </w:tc>
        <w:tc>
          <w:tcPr>
            <w:tcW w:w="708" w:type="dxa"/>
            <w:vAlign w:val="center"/>
          </w:tcPr>
          <w:p w14:paraId="27E466F8"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90.45</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004F01FA"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0A0C0D3E"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FE1F9D1" w14:textId="054251B1" w:rsidR="003441DD" w:rsidRDefault="003441DD" w:rsidP="00337803">
            <w:pPr>
              <w:pStyle w:val="TableText"/>
              <w:spacing w:after="0"/>
              <w:ind w:firstLine="0"/>
              <w:rPr>
                <w:b w:val="0"/>
                <w:bCs w:val="0"/>
                <w:color w:val="000000"/>
              </w:rPr>
            </w:pPr>
            <w:r>
              <w:rPr>
                <w:b w:val="0"/>
                <w:bCs w:val="0"/>
                <w:color w:val="000000"/>
              </w:rPr>
              <w:t xml:space="preserve">TL-STN </w:t>
            </w:r>
            <w:r>
              <w:rPr>
                <w:color w:val="000000"/>
              </w:rPr>
              <w:fldChar w:fldCharType="begin" w:fldLock="1"/>
            </w:r>
            <w:r w:rsidR="00E23870">
              <w:rPr>
                <w:b w:val="0"/>
                <w:bCs w:val="0"/>
                <w:color w:val="000000"/>
              </w:rP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ff5d356e-fa4d-4456-807c-4440cafc62aa"]}],"mendeley":{"formattedCitation":"[24]","plainTextFormattedCitation":"[24]","previouslyFormattedCitation":"[24]"},"properties":{"noteIndex":0},"schema":"https://github.com/citation-style-language/schema/raw/master/csl-citation.json"}</w:instrText>
            </w:r>
            <w:r>
              <w:rPr>
                <w:color w:val="000000"/>
              </w:rPr>
              <w:fldChar w:fldCharType="separate"/>
            </w:r>
            <w:r w:rsidR="00AD4F45" w:rsidRPr="00AD4F45">
              <w:rPr>
                <w:b w:val="0"/>
                <w:bCs w:val="0"/>
                <w:noProof/>
                <w:color w:val="000000"/>
              </w:rPr>
              <w:t>[24]</w:t>
            </w:r>
            <w:r>
              <w:rPr>
                <w:color w:val="000000"/>
              </w:rPr>
              <w:fldChar w:fldCharType="end"/>
            </w:r>
          </w:p>
        </w:tc>
        <w:tc>
          <w:tcPr>
            <w:tcW w:w="992" w:type="dxa"/>
            <w:vAlign w:val="center"/>
          </w:tcPr>
          <w:p w14:paraId="5B39A077"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4CCDD164"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96.87</w:t>
            </w:r>
          </w:p>
        </w:tc>
        <w:tc>
          <w:tcPr>
            <w:tcW w:w="708" w:type="dxa"/>
            <w:vAlign w:val="center"/>
          </w:tcPr>
          <w:p w14:paraId="0EE6D335"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99.41</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48413E9E" w14:textId="77777777" w:rsidR="003441DD" w:rsidRPr="00772456" w:rsidRDefault="003441DD" w:rsidP="00772456">
            <w:pPr>
              <w:pStyle w:val="TableText"/>
              <w:spacing w:after="0"/>
              <w:ind w:firstLine="0"/>
              <w:rPr>
                <w:b w:val="0"/>
                <w:bCs w:val="0"/>
              </w:rPr>
            </w:pPr>
            <w:r w:rsidRPr="00772456">
              <w:rPr>
                <w:b w:val="0"/>
                <w:bCs w:val="0"/>
              </w:rPr>
              <w:t>CK+</w:t>
            </w:r>
          </w:p>
        </w:tc>
      </w:tr>
      <w:tr w:rsidR="003441DD" w:rsidRPr="00F01CF8" w14:paraId="6E72E333"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0B64AED6" w14:textId="70851AF6" w:rsidR="003441DD" w:rsidRDefault="003441DD" w:rsidP="00337803">
            <w:pPr>
              <w:pStyle w:val="TableText"/>
              <w:spacing w:after="0"/>
              <w:ind w:firstLine="0"/>
              <w:rPr>
                <w:b w:val="0"/>
                <w:bCs w:val="0"/>
                <w:color w:val="000000"/>
              </w:rPr>
            </w:pPr>
            <w:r>
              <w:rPr>
                <w:b w:val="0"/>
                <w:bCs w:val="0"/>
                <w:color w:val="000000"/>
              </w:rPr>
              <w:t xml:space="preserve">SWA-Net </w:t>
            </w:r>
            <w:r>
              <w:rPr>
                <w:color w:val="000000"/>
              </w:rPr>
              <w:fldChar w:fldCharType="begin" w:fldLock="1"/>
            </w:r>
            <w:r w:rsidR="00E23870">
              <w:rPr>
                <w:b w:val="0"/>
                <w:bCs w:val="0"/>
                <w:color w:val="000000"/>
              </w:rPr>
              <w:instrText>ADDIN CSL_CITATION {"citationItems":[{"id":"ITEM-1","itemData":{"DOI":"10.3390/s23073424","ISSN":"14248220","PMID":"37050483","abstract":"There are problems associated with facial expression recognition (FER), such as facial occlusion and head pose variations. These two problems lead to incomplete facial information in images, making feature extraction extremely difficult. Most current methods use prior knowledge or fixed-size patches to perform local cropping, thereby enhancing the ability to acquire fine-grained features. However, the former requires extra data processing work and is prone to errors; the latter destroys the integrity of local features. In this paper, we propose a local Sliding Window Attention Network (SWA-Net) for FER. Specifically, we propose a sliding window strategy for feature-level cropping, which preserves the integrity of local features and does not require complex preprocessing. Moreover, the local feature enhancement module mines fine-grained features with intraclass semantics through a multiscale depth network. The adaptive local feature selection module is introduced to prompt the model to find more essential local features. Extensive experiments demonstrate that our SWA-Net model achieves a comparable performance to that of state-of-the-art methods with scores of 90.03% on RAF-DB, 89.22% on FERPlus, 63.97% on AffectNet.","author":[{"dropping-particle":"","family":"Qiu","given":"Shuang","non-dropping-particle":"","parse-names":false,"suffix":""},{"dropping-particle":"","family":"Zhao","given":"Guangzhe","non-dropping-particle":"","parse-names":false,"suffix":""},{"dropping-particle":"","family":"Li","given":"Xiao","non-dropping-particle":"","parse-names":false,"suffix":""},{"dropping-particle":"","family":"Wang","given":"Xueping","non-dropping-particle":"","parse-names":false,"suffix":""}],"container-title":"Sensors","id":"ITEM-1","issue":"7","issued":{"date-parts":[["2023"]]},"note":"Query date: 2025-05-04 23:18:56","publisher":"mdpi.com","title":"Facial Expression Recognition Using Local Sliding Window Attention","type":"article-journal","volume":"23"},"uris":["http://www.mendeley.com/documents/?uuid=af97e977-16de-364e-9795-eaf2200b1b33"]}],"mendeley":{"formattedCitation":"[26]","plainTextFormattedCitation":"[26]","previouslyFormattedCitation":"[26]"},"properties":{"noteIndex":0},"schema":"https://github.com/citation-style-language/schema/raw/master/csl-citation.json"}</w:instrText>
            </w:r>
            <w:r>
              <w:rPr>
                <w:color w:val="000000"/>
              </w:rPr>
              <w:fldChar w:fldCharType="separate"/>
            </w:r>
            <w:r w:rsidR="00AD4F45" w:rsidRPr="00AD4F45">
              <w:rPr>
                <w:b w:val="0"/>
                <w:bCs w:val="0"/>
                <w:noProof/>
                <w:color w:val="000000"/>
              </w:rPr>
              <w:t>[26]</w:t>
            </w:r>
            <w:r>
              <w:rPr>
                <w:color w:val="000000"/>
              </w:rPr>
              <w:fldChar w:fldCharType="end"/>
            </w:r>
          </w:p>
        </w:tc>
        <w:tc>
          <w:tcPr>
            <w:tcW w:w="992" w:type="dxa"/>
            <w:vAlign w:val="center"/>
          </w:tcPr>
          <w:p w14:paraId="3093FAC5"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380825CB"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7.13</w:t>
            </w:r>
          </w:p>
        </w:tc>
        <w:tc>
          <w:tcPr>
            <w:tcW w:w="708" w:type="dxa"/>
            <w:vAlign w:val="center"/>
          </w:tcPr>
          <w:p w14:paraId="2B9EA880"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90.03</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00B3027B"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0398F599"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48831669" w14:textId="60FF1A17" w:rsidR="003441DD" w:rsidRDefault="003441DD" w:rsidP="00337803">
            <w:pPr>
              <w:pStyle w:val="TableText"/>
              <w:spacing w:after="0"/>
              <w:ind w:firstLine="0"/>
              <w:rPr>
                <w:b w:val="0"/>
                <w:bCs w:val="0"/>
                <w:color w:val="000000"/>
              </w:rPr>
            </w:pPr>
            <w:r>
              <w:rPr>
                <w:b w:val="0"/>
                <w:bCs w:val="0"/>
                <w:color w:val="000000"/>
              </w:rPr>
              <w:t xml:space="preserve">FER-VT </w:t>
            </w:r>
            <w:r>
              <w:rPr>
                <w:color w:val="000000"/>
              </w:rPr>
              <w:fldChar w:fldCharType="begin" w:fldLock="1"/>
            </w:r>
            <w:r w:rsidR="00E23870">
              <w:rPr>
                <w:b w:val="0"/>
                <w:bCs w:val="0"/>
                <w:color w:val="000000"/>
              </w:rPr>
              <w:instrText>ADDIN CSL_CITATION {"citationItems":[{"id":"ITEM-1","itemData":{"DOI":"10.1016/j.ins.2021.08.043","ISSN":"00200255","abstract":"Facial Expression Recognition (FER) has achieved remarkable progress as a result of using Convolutional Neural Networks (CNN). Relying on the spatial locality, convolutional filters in CNN, however, fail to learn long-range inductive biases between different facial regions in most neural layers. As such, the performance of a CNN-based model for FER is still limited. To address this problem, this paper introduces a novel FER framework with two attention mechanisms for CNN-based models, and these two attention mechanisms are used for the low-level feature learning the high-level semantic representation, respectively. In particular, in the low-level feature learning, a grid-wise attention mechanism is proposed to capture the dependencies of different regions from a facial expression image such that the parameter update of convolutional filters in low-level feature learning is regularized. In the high-level semantic representation, a visual transformer attention mechanism uses a sequence of visual semantic tokens (generated from pyramid features of high convolutional layer blocks) to learn the global representation. Extensive experiments have been conducted on three public facial expression datasets, CK+, FER+, and RAF-DB. The results show that our FER-VT has achieved state-of-the-art performance on these datasets, especially with a 100% accuracy on CK + datasets without any extra training data.","author":[{"dropping-particle":"","family":"Huang","given":"Qionghao","non-dropping-particle":"","parse-names":false,"suffix":""},{"dropping-particle":"","family":"Huang","given":"Changqin","non-dropping-particle":"","parse-names":false,"suffix":""},{"dropping-particle":"","family":"Wang","given":"Xizhe","non-dropping-particle":"","parse-names":false,"suffix":""},{"dropping-particle":"","family":"Jiang","given":"Fan","non-dropping-particle":"","parse-names":false,"suffix":""}],"container-title":"Information Sciences","id":"ITEM-1","issued":{"date-parts":[["2021"]]},"note":"Query date: 2025-05-04 23:18:56","page":"35-54","publisher":"Elsevier","title":"Facial expression recognition with grid-wise attention and visual transformer","type":"article-journal","volume":"580"},"uris":["http://www.mendeley.com/documents/?uuid=222b895a-7cde-40a6-a175-fbbfc80a7ed2"]}],"mendeley":{"formattedCitation":"[27]","plainTextFormattedCitation":"[27]","previouslyFormattedCitation":"[27]"},"properties":{"noteIndex":0},"schema":"https://github.com/citation-style-language/schema/raw/master/csl-citation.json"}</w:instrText>
            </w:r>
            <w:r>
              <w:rPr>
                <w:color w:val="000000"/>
              </w:rPr>
              <w:fldChar w:fldCharType="separate"/>
            </w:r>
            <w:r w:rsidR="00AD4F45" w:rsidRPr="00AD4F45">
              <w:rPr>
                <w:b w:val="0"/>
                <w:bCs w:val="0"/>
                <w:noProof/>
                <w:color w:val="000000"/>
              </w:rPr>
              <w:t>[27]</w:t>
            </w:r>
            <w:r>
              <w:rPr>
                <w:color w:val="000000"/>
              </w:rPr>
              <w:fldChar w:fldCharType="end"/>
            </w:r>
          </w:p>
        </w:tc>
        <w:tc>
          <w:tcPr>
            <w:tcW w:w="992" w:type="dxa"/>
            <w:vAlign w:val="center"/>
          </w:tcPr>
          <w:p w14:paraId="67FF9B53"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53F6AF8B"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76.83</w:t>
            </w:r>
          </w:p>
        </w:tc>
        <w:tc>
          <w:tcPr>
            <w:tcW w:w="708" w:type="dxa"/>
            <w:vAlign w:val="center"/>
          </w:tcPr>
          <w:p w14:paraId="39B95305"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4.31</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15B2B365"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213743CD"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E12A223" w14:textId="7AB1A940" w:rsidR="003441DD" w:rsidRDefault="003441DD" w:rsidP="00337803">
            <w:pPr>
              <w:pStyle w:val="TableText"/>
              <w:spacing w:after="0"/>
              <w:ind w:firstLine="0"/>
              <w:rPr>
                <w:b w:val="0"/>
                <w:bCs w:val="0"/>
                <w:color w:val="000000"/>
              </w:rPr>
            </w:pPr>
            <w:r>
              <w:rPr>
                <w:b w:val="0"/>
                <w:bCs w:val="0"/>
                <w:color w:val="000000"/>
              </w:rPr>
              <w:t xml:space="preserve">VTFF </w:t>
            </w:r>
            <w:r>
              <w:rPr>
                <w:color w:val="000000"/>
              </w:rPr>
              <w:fldChar w:fldCharType="begin" w:fldLock="1"/>
            </w:r>
            <w:r w:rsidR="00E23870">
              <w:rPr>
                <w:b w:val="0"/>
                <w:bCs w:val="0"/>
                <w:color w:val="000000"/>
              </w:rPr>
              <w:instrText>ADDIN CSL_CITATION {"citationItems":[{"id":"ITEM-1","itemData":{"DOI":"10.1109/TAFFC.2021.3122146","ISSN":"19493045","abstract":"Facial Expression Recognition (FER) in the wild is extremely challenging due to occlusions, variant head poses, face deformation and motion blur under unconstrained conditions. Although substantial progresses have been made in automatic FER in the past few decades, previous studies were mainly designed for lab-controlled FER. Real-world occlusions, variant head poses and other issues definitely increase the difficulty of FER on account of these information-deficient regions and complex backgrounds. Different from previous pure CNNs based methods, we argue that it is feasible and practical to translate facial images into sequences of visual words and perform expression recognition from a global perspective. Therefore, we propose the Visual Transformers with Feature Fusion (VTFF) to tackle FER in the wild by two main steps. First, we propose the attentional selective fusion (ASF) for leveraging two kinds of feature maps generated by two-branch CNNs. The ASF captures discriminative information by fusing multiple features with the global-local attention. The fused feature maps are then flattened and projected into sequences of visual words. Second, inspired by the success of Transformers in natural language processing, we propose to model relationships between these visual words with the global self-attention. The proposed method is evaluated on three public in-the-wild facial expression datasets (RAF-DB, FERPlus and AffectNet). Under the same settings, extensive experiments demonstrate that our method shows superior performance over other methods, setting new state of the art on RAF-DB with 88.14%, FERPlus with 88.81% and AffectNet with 61.85%. The cross-dataset evaluation on CK+ shows the promising generalization capability of the proposed method.","author":[{"dropping-particle":"","family":"Ma","given":"Fuyan","non-dropping-particle":"","parse-names":false,"suffix":""},{"dropping-particle":"","family":"Sun","given":"Bin","non-dropping-particle":"","parse-names":false,"suffix":""},{"dropping-particle":"","family":"Li","given":"Shutao","non-dropping-particle":"","parse-names":false,"suffix":""}],"container-title":"IEEE Transactions on Affective Computing","id":"ITEM-1","issue":"2","issued":{"date-parts":[["2023","4"]]},"page":"1236-1248","title":"Facial Expression Recognition With Visual Transformers and Attentional Selective Fusion","type":"article-journal","volume":"14"},"uris":["http://www.mendeley.com/documents/?uuid=d7573398-4f75-470f-9a90-ef1bfa55fbcb"]}],"mendeley":{"formattedCitation":"[28]","plainTextFormattedCitation":"[28]","previouslyFormattedCitation":"[28]"},"properties":{"noteIndex":0},"schema":"https://github.com/citation-style-language/schema/raw/master/csl-citation.json"}</w:instrText>
            </w:r>
            <w:r>
              <w:rPr>
                <w:color w:val="000000"/>
              </w:rPr>
              <w:fldChar w:fldCharType="separate"/>
            </w:r>
            <w:r w:rsidR="00AD4F45" w:rsidRPr="00AD4F45">
              <w:rPr>
                <w:b w:val="0"/>
                <w:bCs w:val="0"/>
                <w:noProof/>
                <w:color w:val="000000"/>
              </w:rPr>
              <w:t>[28]</w:t>
            </w:r>
            <w:r>
              <w:rPr>
                <w:color w:val="000000"/>
              </w:rPr>
              <w:fldChar w:fldCharType="end"/>
            </w:r>
          </w:p>
        </w:tc>
        <w:tc>
          <w:tcPr>
            <w:tcW w:w="992" w:type="dxa"/>
            <w:vAlign w:val="center"/>
          </w:tcPr>
          <w:p w14:paraId="4BE2CAFE"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5692478A"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6.37</w:t>
            </w:r>
          </w:p>
        </w:tc>
        <w:tc>
          <w:tcPr>
            <w:tcW w:w="708" w:type="dxa"/>
            <w:vAlign w:val="center"/>
          </w:tcPr>
          <w:p w14:paraId="44CF6E19"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8.19</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64BF7D50"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155DFDD7"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6030CBDD" w14:textId="556AF1B8" w:rsidR="003441DD" w:rsidRDefault="003441DD" w:rsidP="00337803">
            <w:pPr>
              <w:pStyle w:val="TableText"/>
              <w:spacing w:after="0"/>
              <w:ind w:firstLine="0"/>
              <w:rPr>
                <w:b w:val="0"/>
                <w:bCs w:val="0"/>
                <w:color w:val="000000"/>
              </w:rPr>
            </w:pPr>
            <w:r>
              <w:rPr>
                <w:b w:val="0"/>
                <w:bCs w:val="0"/>
                <w:color w:val="000000"/>
              </w:rPr>
              <w:t xml:space="preserve">ASCI-Net </w:t>
            </w:r>
            <w:r>
              <w:rPr>
                <w:color w:val="000000"/>
              </w:rPr>
              <w:fldChar w:fldCharType="begin" w:fldLock="1"/>
            </w:r>
            <w:r w:rsidR="00E23870">
              <w:rPr>
                <w:b w:val="0"/>
                <w:bCs w:val="0"/>
                <w:color w:val="000000"/>
              </w:rPr>
              <w:instrText>ADDIN CSL_CITATION {"citationItems":[{"id":"ITEM-1","itemData":{"DOI":"10.3390/e24070882","ISSN":"1099-4300","abstract":"Facial expression recognition (FER) in the wild is a challenging task due to some uncontrolled factors such as occlusion, illumination, and pose variation. The current methods perform well in controlled conditions. However, there are still two issues with the in-the-wild FER task: (i) insufficient descriptions of long-range dependency of expression features in the facial information space and (ii) not finely refining subtle inter-classes distinction from multiple expressions in the wild. To overcome the above issues, an end-to-end model for FER, named attention-modulated contextual spatial information network (ACSI-Net), is presented in this paper, with the manner of embedding coordinate attention (CA) modules into a contextual convolutional residual network (CoResNet). Firstly, CoResNet is constituted by arranging contextual convolution (CoConv) blocks of different levels to integrate facial expression features with long-range dependency, which generates a holistic representation of spatial information on facial expression. Then, the CA modules are inserted into different stages of CoResNet, at each of which the subtle information about facial expression acquired from CoConv blocks is first modulated by the corresponding CA module across channels and spatial locations and then flows into the next layer. Finally, to highlight facial regions related to expression, a CA module located at the end of the whole network, which produces attentional masks to multiply by input feature maps, is utilized to focus on salient regions. Different from other models, the ACSI-Net is capable of exploring intrinsic dependencies between features and yielding a discriminative representation for facial expression classification. Extensive experimental results on AffectNet and RAF_DB datasets demonstrate its effectiveness and competitiveness compared to other FER methods.","author":[{"dropping-particle":"","family":"Li","given":"Xue","non-dropping-particle":"","parse-names":false,"suffix":""},{"dropping-particle":"","family":"Zhu","given":"Chunhua","non-dropping-particle":"","parse-names":false,"suffix":""},{"dropping-particle":"","family":"Zhou","given":"Fei","non-dropping-particle":"","parse-names":false,"suffix":""}],"container-title":"Entropy","id":"ITEM-1","issue":"7","issued":{"date-parts":[["2022","6"]]},"note":"Export Date: 30 April 2025; Cited By: 2","page":"882","title":"Facial Expression Recognition: One Attention-Modulated Contextual Spatial Information Network","type":"article-journal","volume":"24"},"uris":["http://www.mendeley.com/documents/?uuid=2eb135be-2372-4fd1-8f7c-e63c14f4e929"]}],"mendeley":{"formattedCitation":"[60]","plainTextFormattedCitation":"[60]","previouslyFormattedCitation":"[60]"},"properties":{"noteIndex":0},"schema":"https://github.com/citation-style-language/schema/raw/master/csl-citation.json"}</w:instrText>
            </w:r>
            <w:r>
              <w:rPr>
                <w:color w:val="000000"/>
              </w:rPr>
              <w:fldChar w:fldCharType="separate"/>
            </w:r>
            <w:r w:rsidR="00AD4F45" w:rsidRPr="00AD4F45">
              <w:rPr>
                <w:b w:val="0"/>
                <w:bCs w:val="0"/>
                <w:noProof/>
                <w:color w:val="000000"/>
              </w:rPr>
              <w:t>[60]</w:t>
            </w:r>
            <w:r>
              <w:rPr>
                <w:color w:val="000000"/>
              </w:rPr>
              <w:fldChar w:fldCharType="end"/>
            </w:r>
          </w:p>
        </w:tc>
        <w:tc>
          <w:tcPr>
            <w:tcW w:w="992" w:type="dxa"/>
            <w:vAlign w:val="center"/>
          </w:tcPr>
          <w:p w14:paraId="4B09C68F"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51133DA8"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6.29</w:t>
            </w:r>
          </w:p>
        </w:tc>
        <w:tc>
          <w:tcPr>
            <w:tcW w:w="708" w:type="dxa"/>
            <w:vAlign w:val="center"/>
          </w:tcPr>
          <w:p w14:paraId="6A312A79"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6.86</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7B3758FE"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4B2AA935"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51DFD46E" w14:textId="45C2A264" w:rsidR="003441DD" w:rsidRDefault="003441DD" w:rsidP="00337803">
            <w:pPr>
              <w:pStyle w:val="TableText"/>
              <w:spacing w:after="0"/>
              <w:ind w:firstLine="0"/>
              <w:rPr>
                <w:b w:val="0"/>
                <w:bCs w:val="0"/>
                <w:color w:val="000000"/>
              </w:rPr>
            </w:pPr>
            <w:r>
              <w:rPr>
                <w:b w:val="0"/>
                <w:bCs w:val="0"/>
                <w:color w:val="000000"/>
              </w:rPr>
              <w:t xml:space="preserve">FERMIXNet </w:t>
            </w:r>
            <w:r>
              <w:rPr>
                <w:color w:val="000000"/>
              </w:rPr>
              <w:fldChar w:fldCharType="begin" w:fldLock="1"/>
            </w:r>
            <w:r w:rsidR="00E23870">
              <w:rPr>
                <w:b w:val="0"/>
                <w:bCs w:val="0"/>
                <w:color w:val="000000"/>
              </w:rPr>
              <w:instrText>ADDIN CSL_CITATION {"citationItems":[{"id":"ITEM-1","itemData":{"DOI":"10.1109/TAFFC.2024.3454102","ISSN":"19493045","abstract":"Facial expressions can provide a better understanding of people's mental status and attitudes towards specific things. However, facial occlusion in real world is an unfavorable phenomenon that greatly affects the performance of facial expression recognition models. Recent works addressing the occlusion problem have primarily relied on attention mechanisms or occlusion discarding methods that focus on non-occluded regions of the face. However, these methods have not achieved a good balance between occlusion robustness and model efficiency. In this paper, we propose a simple and efficient model, called FERMixNet, for occluded facial expression recognition. The model incorporates a novel facial mixing augmentation strategy (FERMix) that generates new training samples by simulating real-world facial occlusion and preserving high expression-related semantic information. By co-training the original and newly generated samples, the model's occlusion robustness is improved without increasing its complexity during inference. Additionally, to further enhance the model's occlusion robustness, we include mid-level representation learning in the network to learn the discriminative non-occluded local features of the samples with low computational cost. Extensive experiments on four public facial occlusion datasets: Occlusion-RAF-DB, Occlusion-FERPlus and FED-RO show that the proposed model achieves state-of-the-art results which demonstrates the good robustness of our method for occluded facial expression recognition. Meanwhile, the proposed model also achieves state-of-the-art results on the in-the-wild facial expression datasets RAF-DB, AffectNet-8, and AffectNet-7. It proves that the proposed model has good application prospects in real world.","author":[{"dropping-particle":"","family":"Huang","given":"Yansong","non-dropping-particle":"","parse-names":false,"suffix":""},{"dropping-particle":"","family":"Peng","given":"Junjie","non-dropping-particle":"","parse-names":false,"suffix":""},{"dropping-particle":"","family":"Zhang","given":"Wenqiang","non-dropping-particle":"","parse-names":false,"suffix":""},{"dropping-particle":"","family":"Zhao","given":"Tong","non-dropping-particle":"","parse-names":false,"suffix":""},{"dropping-particle":"","family":"Chen","given":"Gan","non-dropping-particle":"","parse-names":false,"suffix":""},{"dropping-particle":"","family":"Tan","given":"Shuhua","non-dropping-particle":"","parse-names":false,"suffix":""},{"dropping-particle":"","family":"Yi","given":"Fen","non-dropping-particle":"","parse-names":false,"suffix":""},{"dropping-particle":"","family":"Wang","given":"Lu","non-dropping-particle":"","parse-names":false,"suffix":""}],"container-title":"IEEE Transactions on Affective Computing","id":"ITEM-1","issued":{"date-parts":[["2024"]]},"note":"Query date: 2025-05-04 23:18:56","publisher":"ieeexplore.ieee.org","title":"FERMixNet: An Occlusion Robust Facial Expression Recognition Model with Facial Mixing Augmentation and Mid-Level Representation Learning","type":"article-journal"},"uris":["http://www.mendeley.com/documents/?uuid=764a4ab7-cd6a-34c9-9f5f-b2c51f1dd0d3"]}],"mendeley":{"formattedCitation":"[29]","plainTextFormattedCitation":"[29]","previouslyFormattedCitation":"[29]"},"properties":{"noteIndex":0},"schema":"https://github.com/citation-style-language/schema/raw/master/csl-citation.json"}</w:instrText>
            </w:r>
            <w:r>
              <w:rPr>
                <w:color w:val="000000"/>
              </w:rPr>
              <w:fldChar w:fldCharType="separate"/>
            </w:r>
            <w:r w:rsidR="00AD4F45" w:rsidRPr="00AD4F45">
              <w:rPr>
                <w:b w:val="0"/>
                <w:bCs w:val="0"/>
                <w:noProof/>
                <w:color w:val="000000"/>
              </w:rPr>
              <w:t>[29]</w:t>
            </w:r>
            <w:r>
              <w:rPr>
                <w:color w:val="000000"/>
              </w:rPr>
              <w:fldChar w:fldCharType="end"/>
            </w:r>
          </w:p>
        </w:tc>
        <w:tc>
          <w:tcPr>
            <w:tcW w:w="992" w:type="dxa"/>
            <w:vAlign w:val="center"/>
          </w:tcPr>
          <w:p w14:paraId="12E56A10"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0622A316"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2.99</w:t>
            </w:r>
          </w:p>
        </w:tc>
        <w:tc>
          <w:tcPr>
            <w:tcW w:w="708" w:type="dxa"/>
            <w:vAlign w:val="center"/>
          </w:tcPr>
          <w:p w14:paraId="79D72A1A"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6.67</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4E77209B" w14:textId="77777777" w:rsidR="003441DD" w:rsidRPr="00772456" w:rsidRDefault="003441DD" w:rsidP="00772456">
            <w:pPr>
              <w:pStyle w:val="TableText"/>
              <w:spacing w:after="0"/>
              <w:ind w:firstLine="0"/>
              <w:rPr>
                <w:b w:val="0"/>
                <w:bCs w:val="0"/>
              </w:rPr>
            </w:pPr>
            <w:r w:rsidRPr="00772456">
              <w:rPr>
                <w:b w:val="0"/>
                <w:bCs w:val="0"/>
              </w:rPr>
              <w:t>Occlusion-RAF-DB</w:t>
            </w:r>
          </w:p>
        </w:tc>
      </w:tr>
      <w:tr w:rsidR="003441DD" w:rsidRPr="00F01CF8" w14:paraId="6345E967"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EAA3A5C" w14:textId="3FAEC9A1" w:rsidR="003441DD" w:rsidRDefault="003441DD" w:rsidP="00337803">
            <w:pPr>
              <w:pStyle w:val="TableText"/>
              <w:spacing w:after="0"/>
              <w:ind w:firstLine="0"/>
              <w:rPr>
                <w:b w:val="0"/>
                <w:bCs w:val="0"/>
                <w:color w:val="000000"/>
              </w:rPr>
            </w:pPr>
            <w:r>
              <w:rPr>
                <w:b w:val="0"/>
                <w:bCs w:val="0"/>
                <w:color w:val="000000"/>
              </w:rPr>
              <w:t xml:space="preserve">Face Frontalization  </w:t>
            </w:r>
            <w:r>
              <w:rPr>
                <w:color w:val="000000"/>
              </w:rPr>
              <w:fldChar w:fldCharType="begin" w:fldLock="1"/>
            </w:r>
            <w:r w:rsidR="00E23870">
              <w:rPr>
                <w:b w:val="0"/>
                <w:bCs w:val="0"/>
                <w:color w:val="000000"/>
              </w:rPr>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61]","plainTextFormattedCitation":"[61]","previouslyFormattedCitation":"[61]"},"properties":{"noteIndex":0},"schema":"https://github.com/citation-style-language/schema/raw/master/csl-citation.json"}</w:instrText>
            </w:r>
            <w:r>
              <w:rPr>
                <w:color w:val="000000"/>
              </w:rPr>
              <w:fldChar w:fldCharType="separate"/>
            </w:r>
            <w:r w:rsidR="00AD4F45" w:rsidRPr="00AD4F45">
              <w:rPr>
                <w:b w:val="0"/>
                <w:bCs w:val="0"/>
                <w:noProof/>
                <w:color w:val="000000"/>
              </w:rPr>
              <w:t>[61]</w:t>
            </w:r>
            <w:r>
              <w:rPr>
                <w:color w:val="000000"/>
              </w:rPr>
              <w:fldChar w:fldCharType="end"/>
            </w:r>
          </w:p>
        </w:tc>
        <w:tc>
          <w:tcPr>
            <w:tcW w:w="992" w:type="dxa"/>
            <w:vAlign w:val="center"/>
          </w:tcPr>
          <w:p w14:paraId="238DA8AD"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0C8CB2BE"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70.95</w:t>
            </w:r>
          </w:p>
        </w:tc>
        <w:tc>
          <w:tcPr>
            <w:tcW w:w="708" w:type="dxa"/>
            <w:vAlign w:val="center"/>
          </w:tcPr>
          <w:p w14:paraId="0CB1D7DA"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73.17</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1DB27BD9" w14:textId="77777777" w:rsidR="003441DD" w:rsidRPr="00772456" w:rsidRDefault="003441DD" w:rsidP="00772456">
            <w:pPr>
              <w:pStyle w:val="TableText"/>
              <w:spacing w:after="0"/>
              <w:ind w:firstLine="0"/>
              <w:rPr>
                <w:b w:val="0"/>
                <w:bCs w:val="0"/>
              </w:rPr>
            </w:pPr>
            <w:r w:rsidRPr="00772456">
              <w:rPr>
                <w:b w:val="0"/>
                <w:bCs w:val="0"/>
              </w:rPr>
              <w:t>FER2013</w:t>
            </w:r>
          </w:p>
        </w:tc>
      </w:tr>
      <w:tr w:rsidR="003441DD" w:rsidRPr="00F01CF8" w14:paraId="3FE6D36F"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0C180FC1" w14:textId="6B796A56" w:rsidR="003441DD" w:rsidRDefault="003441DD" w:rsidP="00337803">
            <w:pPr>
              <w:pStyle w:val="TableText"/>
              <w:spacing w:after="0"/>
              <w:ind w:firstLine="0"/>
              <w:rPr>
                <w:b w:val="0"/>
                <w:bCs w:val="0"/>
                <w:color w:val="000000"/>
              </w:rPr>
            </w:pPr>
            <w:r>
              <w:rPr>
                <w:b w:val="0"/>
                <w:bCs w:val="0"/>
                <w:color w:val="000000"/>
              </w:rPr>
              <w:t xml:space="preserve">GLMEA </w:t>
            </w:r>
            <w:r>
              <w:rPr>
                <w:color w:val="000000"/>
              </w:rPr>
              <w:fldChar w:fldCharType="begin" w:fldLock="1"/>
            </w:r>
            <w:r w:rsidR="00E23870">
              <w:rPr>
                <w:b w:val="0"/>
                <w:bCs w:val="0"/>
                <w:color w:val="000000"/>
              </w:rPr>
              <w:instrText>ADDIN CSL_CITATION {"citationItems":[{"id":"ITEM-1","itemData":{"DOI":"10.1016/j.neucom.2024.129323","ISSN":"18728286","abstract":"Facial expression recognition (FER) in the wild is a challenging computer vision task due to various uncontrollable factors such as facial occlusion and head pose variation. To address the above issues, we propose a global multi-scale extraction and local mixed multi-head attention network (GLMEA), which consists of a global multi-scale extraction module (GMEM), a local mixed multi-head attention module (LMAM), and an attention separation loss (ASL). Specifically, GMEM extracts global multi-scale features across the channel dimension using parallel multi-scale convolution, and then adaptively enhances discriminative features at different scales through a simple yet effective gating mechanism. This design achieves a richer global representation, reducing sensitivity to occlusion and pose variation. Subsequently, LMAM focuses on local salient features in a coarse-to-fine manner through multiple parallel mixed attention heads, enabling the model to learn a more comprehensive facial representation while preserving the integrity of the feature space. Finally, ASL reduces the consistency of attention maps learned by different mixed attention heads, mitigating attention overlap and encouraging a more diverse facial focus. Extensive experimental results demonstrate that our proposed GLMEA outperforms several current state-of-the-art methods on three challenging in-the-wild datasets, indicating superiority and robustness. In addition, considering the limited research on FER for elderly facial expressions and the potential applications of recognizing elderly emotional changes in intelligent diagnosis and treatment, we collected and labeled a new Chinese Elderly Facial Expression (CEFE) dataset to validate the potential of our method for recognizing elderly facial expressions.","author":[{"dropping-particle":"","family":"Fei","given":"Zixiang","non-dropping-particle":"","parse-names":false,"suffix":""},{"dropping-particle":"","family":"Zhang","given":"Bo","non-dropping-particle":"","parse-names":false,"suffix":""},{"dropping-particle":"","family":"Zhou","given":"Wenju","non-dropping-particle":"","parse-names":false,"suffix":""},{"dropping-particle":"","family":"Li","given":"Xia","non-dropping-particle":"","parse-names":false,"suffix":""},{"dropping-particle":"","family":"Zhang","given":"Yukun","non-dropping-particle":"","parse-names":false,"suffix":""},{"dropping-particle":"","family":"Fei","given":"Minrui","non-dropping-particle":"","parse-names":false,"suffix":""}],"container-title":"Neurocomputing","id":"ITEM-1","issued":{"date-parts":[["2025"]]},"note":"Query date: 2025-05-04 23:18:56","publisher":"Elsevier","title":"Global multi-scale extraction and local mixed multi-head attention for facial expression recognition in the wild","type":"article-journal"},"uris":["http://www.mendeley.com/documents/?uuid=beb20533-9355-39f7-979b-1b539f0a95d6"]}],"mendeley":{"formattedCitation":"[30]","plainTextFormattedCitation":"[30]","previouslyFormattedCitation":"[30]"},"properties":{"noteIndex":0},"schema":"https://github.com/citation-style-language/schema/raw/master/csl-citation.json"}</w:instrText>
            </w:r>
            <w:r>
              <w:rPr>
                <w:color w:val="000000"/>
              </w:rPr>
              <w:fldChar w:fldCharType="separate"/>
            </w:r>
            <w:r w:rsidR="00AD4F45" w:rsidRPr="00AD4F45">
              <w:rPr>
                <w:b w:val="0"/>
                <w:bCs w:val="0"/>
                <w:noProof/>
                <w:color w:val="000000"/>
              </w:rPr>
              <w:t>[30]</w:t>
            </w:r>
            <w:r>
              <w:rPr>
                <w:color w:val="000000"/>
              </w:rPr>
              <w:fldChar w:fldCharType="end"/>
            </w:r>
          </w:p>
        </w:tc>
        <w:tc>
          <w:tcPr>
            <w:tcW w:w="992" w:type="dxa"/>
            <w:vAlign w:val="center"/>
          </w:tcPr>
          <w:p w14:paraId="122111D8"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19B63DD3"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8.04</w:t>
            </w:r>
          </w:p>
        </w:tc>
        <w:tc>
          <w:tcPr>
            <w:tcW w:w="708" w:type="dxa"/>
            <w:vAlign w:val="center"/>
          </w:tcPr>
          <w:p w14:paraId="7F6E7D86"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90.09</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4CD26E85"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19A94605"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54A317A" w14:textId="0E7E8E76" w:rsidR="003441DD" w:rsidRDefault="003441DD" w:rsidP="00337803">
            <w:pPr>
              <w:pStyle w:val="TableText"/>
              <w:spacing w:after="0"/>
              <w:ind w:firstLine="0"/>
              <w:rPr>
                <w:b w:val="0"/>
                <w:bCs w:val="0"/>
                <w:color w:val="000000"/>
              </w:rPr>
            </w:pPr>
            <w:r>
              <w:rPr>
                <w:b w:val="0"/>
                <w:bCs w:val="0"/>
                <w:color w:val="000000"/>
              </w:rPr>
              <w:t xml:space="preserve">HAM </w:t>
            </w:r>
            <w:r>
              <w:rPr>
                <w:color w:val="000000"/>
              </w:rPr>
              <w:fldChar w:fldCharType="begin" w:fldLock="1"/>
            </w:r>
            <w:r w:rsidR="00E23870">
              <w:rPr>
                <w:b w:val="0"/>
                <w:bCs w:val="0"/>
                <w:color w:val="000000"/>
              </w:rPr>
              <w:instrText>ADDIN CSL_CITATION {"citationItems":[{"id":"ITEM-1","itemData":{"DOI":"10.1016/j.neunet.2023.11.033","ISSN":"18792782","PMID":"38006736","abstract":"Facial expression recognition (FER) in the wild is challenging due to the disturbing factors including pose variation, occlusions, and illumination variation. The attention mechanism can relieve these issues by enhancing expression-relevant information and suppressing expression-irrelevant information. However, most methods utilize the same attention mechanism on feature tensors with varying spatial and channel sizes across different network layers, disregarding the dynamically changing sizes of these tensors. To solve this issue, this paper proposes a hierarchical attention network with progressive feature fusion for FER. Specifically, first, to aggregate diverse complementary features, a diverse feature extraction module based on several feature aggregation blocks is designed to exploit both local context and global context features, both low-level and high-level features, as well as the gradient features that are robust to illumination variation. Second, to effectively fuse the above diverse features, a hierarchical attention module (HAM) is designed to progressively enhance discriminative features from key parts of the facial images and suppress task-irrelevant features from disturbing facial regions. Extensive experiments show that our model achieves the best performance among existing FER methods.","author":[{"dropping-particle":"","family":"Tao","given":"Huanjie","non-dropping-particle":"","parse-names":false,"suffix":""},{"dropping-particle":"","family":"Duan","given":"Qianyue","non-dropping-particle":"","parse-names":false,"suffix":""}],"container-title":"Neural Networks","id":"ITEM-1","issued":{"date-parts":[["2024"]]},"note":"Cited by: 35","page":"337-348","title":"Hierarchical attention network with progressive feature fusion for facial expression recognition","type":"article-journal","volume":"170"},"uris":["http://www.mendeley.com/documents/?uuid=d0b84b3c-3b9a-4310-9d3e-685434fab9f0"]}],"mendeley":{"formattedCitation":"[31]","plainTextFormattedCitation":"[31]","previouslyFormattedCitation":"[31]"},"properties":{"noteIndex":0},"schema":"https://github.com/citation-style-language/schema/raw/master/csl-citation.json"}</w:instrText>
            </w:r>
            <w:r>
              <w:rPr>
                <w:color w:val="000000"/>
              </w:rPr>
              <w:fldChar w:fldCharType="separate"/>
            </w:r>
            <w:r w:rsidR="00AD4F45" w:rsidRPr="00AD4F45">
              <w:rPr>
                <w:b w:val="0"/>
                <w:bCs w:val="0"/>
                <w:noProof/>
                <w:color w:val="000000"/>
              </w:rPr>
              <w:t>[31]</w:t>
            </w:r>
            <w:r>
              <w:rPr>
                <w:color w:val="000000"/>
              </w:rPr>
              <w:fldChar w:fldCharType="end"/>
            </w:r>
          </w:p>
        </w:tc>
        <w:tc>
          <w:tcPr>
            <w:tcW w:w="992" w:type="dxa"/>
            <w:vAlign w:val="center"/>
          </w:tcPr>
          <w:p w14:paraId="5A58DB3A"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1DDF2BF8"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57.80</w:t>
            </w:r>
          </w:p>
        </w:tc>
        <w:tc>
          <w:tcPr>
            <w:tcW w:w="708" w:type="dxa"/>
            <w:vAlign w:val="center"/>
          </w:tcPr>
          <w:p w14:paraId="15A69227"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61.04</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32419977" w14:textId="77777777" w:rsidR="003441DD" w:rsidRPr="00772456" w:rsidRDefault="003441DD" w:rsidP="00772456">
            <w:pPr>
              <w:pStyle w:val="TableText"/>
              <w:spacing w:after="0"/>
              <w:ind w:firstLine="0"/>
              <w:rPr>
                <w:b w:val="0"/>
                <w:bCs w:val="0"/>
              </w:rPr>
            </w:pPr>
            <w:r w:rsidRPr="00772456">
              <w:rPr>
                <w:b w:val="0"/>
                <w:bCs w:val="0"/>
              </w:rPr>
              <w:t>Pose-AffectNet</w:t>
            </w:r>
          </w:p>
        </w:tc>
      </w:tr>
      <w:tr w:rsidR="003441DD" w:rsidRPr="00F01CF8" w14:paraId="6A1ED204"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0DEFF4DA" w14:textId="4AC40FBB" w:rsidR="003441DD" w:rsidRDefault="003441DD" w:rsidP="00337803">
            <w:pPr>
              <w:pStyle w:val="TableText"/>
              <w:spacing w:after="0"/>
              <w:ind w:firstLine="0"/>
              <w:rPr>
                <w:b w:val="0"/>
                <w:bCs w:val="0"/>
                <w:color w:val="000000"/>
              </w:rPr>
            </w:pPr>
            <w:r>
              <w:rPr>
                <w:b w:val="0"/>
                <w:bCs w:val="0"/>
                <w:color w:val="000000"/>
              </w:rPr>
              <w:t xml:space="preserve">MA-net </w:t>
            </w:r>
            <w:r>
              <w:rPr>
                <w:color w:val="000000"/>
              </w:rPr>
              <w:fldChar w:fldCharType="begin" w:fldLock="1"/>
            </w:r>
            <w:r w:rsidR="00E23870">
              <w:rPr>
                <w:b w:val="0"/>
                <w:bCs w:val="0"/>
                <w:color w:val="000000"/>
              </w:rPr>
              <w:instrText>ADDIN CSL_CITATION {"citationItems":[{"id":"ITEM-1","itemData":{"DOI":"10.1109/TIP.2021.3093397","ISSN":"19410042","PMID":"34224355","abstract":"Facial expression recognition (FER) in the wild received broad concerns in which occlusion and pose variation are two key issues. This paper proposed a global multi-scale and local attention network (MA-Net) for FER in the wild. Specifically, the proposed network consists of three main components: a feature pre-extractor, a multi-scale module, and a local attention module. The feature pre-extractor is utilized to pre-extract middle-level features, the multi-scale module to fuse features with different receptive fields, which reduces the susceptibility of deeper convolution towards occlusion and variant pose, while the local attention module can guide the network to focus on local salient features, which releases the interference of occlusion and non-frontal pose problems on FER in the wild. Extensive experiments demonstrate that the proposed MA-Net achieves the state-of-the-art results on several in-the-wild FER benchmarks: CAER-S, AffectNet-7, AffectNet-8, RAFDB, and SFEW with accuracies of 88.42%, 64.53%, 60.29%, 88.40%, and 59.40% respectively. The codes and training logs are publicly available at https://github.com/zengqunzhao/MA-Net.","author":[{"dropping-particle":"","family":"Zhao","given":"Zengqun","non-dropping-particle":"","parse-names":false,"suffix":""},{"dropping-particle":"","family":"Liu","given":"Qingshan","non-dropping-particle":"","parse-names":false,"suffix":""},{"dropping-particle":"","family":"Wang","given":"Shanmin","non-dropping-particle":"","parse-names":false,"suffix":""}],"container-title":"IEEE Transactions on Image Processing","id":"ITEM-1","issued":{"date-parts":[["2021"]]},"note":"Query date: 2025-05-04 23:18:56","page":"6544-6556","publisher":"ieeexplore.ieee.org","title":"Learning Deep Global Multi-Scale and Local Attention Features for Facial Expression Recognition in the Wild","type":"article-journal","volume":"30"},"uris":["http://www.mendeley.com/documents/?uuid=5fb372fb-1f95-4ce2-9960-1d1acdf1e000"]}],"mendeley":{"formattedCitation":"[33]","plainTextFormattedCitation":"[33]","previouslyFormattedCitation":"[33]"},"properties":{"noteIndex":0},"schema":"https://github.com/citation-style-language/schema/raw/master/csl-citation.json"}</w:instrText>
            </w:r>
            <w:r>
              <w:rPr>
                <w:color w:val="000000"/>
              </w:rPr>
              <w:fldChar w:fldCharType="separate"/>
            </w:r>
            <w:r w:rsidR="00AD4F45" w:rsidRPr="00AD4F45">
              <w:rPr>
                <w:b w:val="0"/>
                <w:bCs w:val="0"/>
                <w:noProof/>
                <w:color w:val="000000"/>
              </w:rPr>
              <w:t>[33]</w:t>
            </w:r>
            <w:r>
              <w:rPr>
                <w:color w:val="000000"/>
              </w:rPr>
              <w:fldChar w:fldCharType="end"/>
            </w:r>
          </w:p>
        </w:tc>
        <w:tc>
          <w:tcPr>
            <w:tcW w:w="992" w:type="dxa"/>
            <w:vAlign w:val="center"/>
          </w:tcPr>
          <w:p w14:paraId="49910A2A"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5C3FC539"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53.55</w:t>
            </w:r>
          </w:p>
        </w:tc>
        <w:tc>
          <w:tcPr>
            <w:tcW w:w="708" w:type="dxa"/>
            <w:vAlign w:val="center"/>
          </w:tcPr>
          <w:p w14:paraId="157DFEFD"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55.30</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1DABFD3D" w14:textId="77777777" w:rsidR="003441DD" w:rsidRPr="00772456" w:rsidRDefault="003441DD" w:rsidP="00772456">
            <w:pPr>
              <w:pStyle w:val="TableText"/>
              <w:spacing w:after="0"/>
              <w:ind w:firstLine="0"/>
              <w:rPr>
                <w:b w:val="0"/>
                <w:bCs w:val="0"/>
              </w:rPr>
            </w:pPr>
            <w:r w:rsidRPr="00772456">
              <w:rPr>
                <w:b w:val="0"/>
                <w:bCs w:val="0"/>
              </w:rPr>
              <w:t>Pose-AffectNet</w:t>
            </w:r>
          </w:p>
        </w:tc>
      </w:tr>
      <w:tr w:rsidR="003441DD" w:rsidRPr="00F01CF8" w14:paraId="08D56C00"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B6BE0E2" w14:textId="7D06A1AB" w:rsidR="003441DD" w:rsidRDefault="003441DD" w:rsidP="00337803">
            <w:pPr>
              <w:pStyle w:val="TableText"/>
              <w:spacing w:after="0"/>
              <w:ind w:firstLine="0"/>
              <w:rPr>
                <w:b w:val="0"/>
                <w:bCs w:val="0"/>
                <w:color w:val="000000"/>
              </w:rPr>
            </w:pPr>
            <w:r>
              <w:rPr>
                <w:b w:val="0"/>
                <w:bCs w:val="0"/>
                <w:color w:val="000000"/>
              </w:rPr>
              <w:t xml:space="preserve">IDFSL </w:t>
            </w:r>
            <w:r>
              <w:rPr>
                <w:color w:val="000000"/>
              </w:rPr>
              <w:fldChar w:fldCharType="begin" w:fldLock="1"/>
            </w:r>
            <w:r w:rsidR="00E23870">
              <w:rPr>
                <w:b w:val="0"/>
                <w:bCs w:val="0"/>
                <w:color w:val="000000"/>
              </w:rPr>
              <w:instrText>ADDIN CSL_CITATION {"citationItems":[{"id":"ITEM-1","itemData":{"DOI":"10.1016/j.jvcir.2024.104062","ISSN":"10959076","abstract":"Facial expression recognition (FER) becomes challenging in real-world scenarios, which requires learning informative and discriminative features from challenging datasets to obtain robust facial expression recognition. In this paper, we propose an Informative and Discriminative Semantic Features Learning (IDSFL) network for FER against occlusion and head pose in the wild. Specifically, IDSFL aims to mine informative and discriminative semantic features from both low and high levels learned features to learn robust representations. First, a multi-channel feature (MCF) modulator incorporating low-level Gabor features is introduced to learn informative semantic features by capturing adequate diverse and detailed information. Additionally, a specific emotion-aware (SEA) module is proposed to learn discriminative semantic features by aggregating high-level emotion-specific features to focus on each expression category. Thus, IDSFL can collaboratively learn informative and discriminative representations. Extensive experiments on challenging in-the-wild datasets, including RAF-DB, FERPlus and AffectNet-7, demonstrate that our proposed method outperforms most state-of-the-art FER methods.","author":[{"dropping-particle":"","family":"Tan","given":"Yumei","non-dropping-particle":"","parse-names":false,"suffix":""},{"dropping-particle":"","family":"Xia","given":"Haiying","non-dropping-particle":"","parse-names":false,"suffix":""},{"dropping-particle":"","family":"Song","given":"Shuxiang","non-dropping-particle":"","parse-names":false,"suffix":""}],"container-title":"Journal of Visual Communication and Image Representation","id":"ITEM-1","issued":{"date-parts":[["2024"]]},"note":"Query date: 2025-05-04 23:18:56","publisher":"Elsevier","title":"Learning informative and discriminative semantic features for robust facial expression recognition","type":"article-journal","volume":"98"},"uris":["http://www.mendeley.com/documents/?uuid=839ffc39-f083-428a-bb1f-f882c49006a6"]}],"mendeley":{"formattedCitation":"[34]","plainTextFormattedCitation":"[34]","previouslyFormattedCitation":"[34]"},"properties":{"noteIndex":0},"schema":"https://github.com/citation-style-language/schema/raw/master/csl-citation.json"}</w:instrText>
            </w:r>
            <w:r>
              <w:rPr>
                <w:color w:val="000000"/>
              </w:rPr>
              <w:fldChar w:fldCharType="separate"/>
            </w:r>
            <w:r w:rsidR="00AD4F45" w:rsidRPr="00AD4F45">
              <w:rPr>
                <w:b w:val="0"/>
                <w:bCs w:val="0"/>
                <w:noProof/>
                <w:color w:val="000000"/>
              </w:rPr>
              <w:t>[34]</w:t>
            </w:r>
            <w:r>
              <w:rPr>
                <w:color w:val="000000"/>
              </w:rPr>
              <w:fldChar w:fldCharType="end"/>
            </w:r>
          </w:p>
        </w:tc>
        <w:tc>
          <w:tcPr>
            <w:tcW w:w="992" w:type="dxa"/>
            <w:vAlign w:val="center"/>
          </w:tcPr>
          <w:p w14:paraId="349F1A7D"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56C805D3"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52.69</w:t>
            </w:r>
          </w:p>
        </w:tc>
        <w:tc>
          <w:tcPr>
            <w:tcW w:w="708" w:type="dxa"/>
            <w:vAlign w:val="center"/>
          </w:tcPr>
          <w:p w14:paraId="52945661"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64.02</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1FC2A234" w14:textId="77777777" w:rsidR="003441DD" w:rsidRPr="00772456" w:rsidRDefault="003441DD" w:rsidP="00772456">
            <w:pPr>
              <w:pStyle w:val="TableText"/>
              <w:spacing w:after="0"/>
              <w:ind w:firstLine="0"/>
              <w:rPr>
                <w:b w:val="0"/>
                <w:bCs w:val="0"/>
              </w:rPr>
            </w:pPr>
            <w:r w:rsidRPr="00772456">
              <w:rPr>
                <w:b w:val="0"/>
                <w:bCs w:val="0"/>
              </w:rPr>
              <w:t>Occlusion-AffectNet</w:t>
            </w:r>
          </w:p>
        </w:tc>
      </w:tr>
      <w:tr w:rsidR="003441DD" w:rsidRPr="00F01CF8" w14:paraId="2BD40219"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7E9CFDEF" w14:textId="01899041" w:rsidR="003441DD" w:rsidRDefault="003441DD" w:rsidP="00337803">
            <w:pPr>
              <w:pStyle w:val="TableText"/>
              <w:spacing w:after="0"/>
              <w:ind w:firstLine="0"/>
              <w:rPr>
                <w:b w:val="0"/>
                <w:bCs w:val="0"/>
                <w:color w:val="000000"/>
              </w:rPr>
            </w:pPr>
            <w:r>
              <w:rPr>
                <w:b w:val="0"/>
                <w:bCs w:val="0"/>
                <w:color w:val="000000"/>
              </w:rPr>
              <w:t xml:space="preserve">Knowladge Distilation </w:t>
            </w:r>
            <w:r>
              <w:rPr>
                <w:color w:val="000000"/>
              </w:rPr>
              <w:fldChar w:fldCharType="begin" w:fldLock="1"/>
            </w:r>
            <w:r w:rsidR="00E23870">
              <w:rPr>
                <w:b w:val="0"/>
                <w:bCs w:val="0"/>
                <w:color w:val="000000"/>
              </w:rPr>
              <w:instrText>ADDIN CSL_CITATION {"citationItems":[{"id":"ITEM-1","itemData":{"DOI":"10.1016/j.neucom.2025.129656","ISSN":"18728286","abstract":"In online education, it is crucial to monitor the students’ learning status timely and accurately. Facial expression recognition serves as the main tool for assessing their engagement levels. Existing algorithms still have some issues when directly applied in online learning. These issues primarily involve the loss of facial features due to occlusion, which directly affects the accuracy of expression recognition and at the same time, the expression recognition models require a large number of parameters and significant computational power, making them difficult to deploy and apply effectively on mobile devices with limited hardware resources. We aims to address the two issues by a two-stage framework: training process of an occluded facial expression recognition model, and the compression process of the occlusion facial expression recognition. To be more specific, in the first stage, we propose an occlusion facial expression recognition model based on attention fusion (AFNet), which adopts a multi-branch spatial attention network, extracts local facial features, automatically perceives facial occluded regions, reduces the weight of the occluded areas, and enhance robustness to occlusion by combining with a randomly masked channel network. Meanwhile, a feature pyramid network is introduced to extract global multi-scale features. In the second stage, we propose a hybrid model compression algorithm based on multi-layer knowledge distillation (MKD). We introduce a spatial attention network to focus on the important knowledge, reducing the information loss during knowledge distillation. Experimental results on five datasets show that the AFNet and MKD outperformed the baseline.","author":[{"dropping-particle":"","family":"Chen","given":"Yan","non-dropping-particle":"","parse-names":false,"suffix":""},{"dropping-particle":"","family":"Li","given":"Kexuan","non-dropping-particle":"","parse-names":false,"suffix":""},{"dropping-particle":"","family":"Tian","given":"Feng","non-dropping-particle":"","parse-names":false,"suffix":""},{"dropping-particle":"","family":"Wei","given":"Ganglin","non-dropping-particle":"","parse-names":false,"suffix":""},{"dropping-particle":"","family":"Seberi","given":"Morteza","non-dropping-particle":"","parse-names":false,"suffix":""}],"container-title":"Neurocomputing","id":"ITEM-1","issued":{"date-parts":[["2025"]]},"note":"Query date: 2025-05-04 23:18:56","publisher":"Elsevier","title":"Lightweight expression recognition combined attention fusion network with hybrid knowledge distillation for occluded e-learner facial images","type":"article-journal","volume":"628"},"uris":["http://www.mendeley.com/documents/?uuid=35b5bcf8-6a37-3aa7-8fbc-6b5ef50fc879"]}],"mendeley":{"formattedCitation":"[36]","plainTextFormattedCitation":"[36]","previouslyFormattedCitation":"[36]"},"properties":{"noteIndex":0},"schema":"https://github.com/citation-style-language/schema/raw/master/csl-citation.json"}</w:instrText>
            </w:r>
            <w:r>
              <w:rPr>
                <w:color w:val="000000"/>
              </w:rPr>
              <w:fldChar w:fldCharType="separate"/>
            </w:r>
            <w:r w:rsidR="00AD4F45" w:rsidRPr="00AD4F45">
              <w:rPr>
                <w:b w:val="0"/>
                <w:bCs w:val="0"/>
                <w:noProof/>
                <w:color w:val="000000"/>
              </w:rPr>
              <w:t>[36]</w:t>
            </w:r>
            <w:r>
              <w:rPr>
                <w:color w:val="000000"/>
              </w:rPr>
              <w:fldChar w:fldCharType="end"/>
            </w:r>
          </w:p>
        </w:tc>
        <w:tc>
          <w:tcPr>
            <w:tcW w:w="992" w:type="dxa"/>
            <w:vAlign w:val="center"/>
          </w:tcPr>
          <w:p w14:paraId="67C6B408"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4CF57AA3"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77.50</w:t>
            </w:r>
          </w:p>
        </w:tc>
        <w:tc>
          <w:tcPr>
            <w:tcW w:w="708" w:type="dxa"/>
            <w:vAlign w:val="center"/>
          </w:tcPr>
          <w:p w14:paraId="006E8FFE"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79.50</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2C96AF68"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13AF3EAD"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7F614BD6" w14:textId="694908F8" w:rsidR="003441DD" w:rsidRDefault="003441DD" w:rsidP="00337803">
            <w:pPr>
              <w:pStyle w:val="TableText"/>
              <w:spacing w:after="0"/>
              <w:ind w:firstLine="0"/>
              <w:rPr>
                <w:b w:val="0"/>
                <w:bCs w:val="0"/>
                <w:color w:val="000000"/>
              </w:rPr>
            </w:pPr>
            <w:r>
              <w:rPr>
                <w:b w:val="0"/>
                <w:bCs w:val="0"/>
                <w:color w:val="000000"/>
              </w:rPr>
              <w:t>MGR</w:t>
            </w:r>
            <w:r w:rsidRPr="00500CF1">
              <w:rPr>
                <w:b w:val="0"/>
                <w:bCs w:val="0"/>
                <w:color w:val="000000"/>
                <w:vertAlign w:val="superscript"/>
              </w:rPr>
              <w:t>3</w:t>
            </w:r>
            <w:r>
              <w:rPr>
                <w:b w:val="0"/>
                <w:bCs w:val="0"/>
                <w:color w:val="000000"/>
              </w:rPr>
              <w:t xml:space="preserve">Net </w:t>
            </w:r>
            <w:r>
              <w:rPr>
                <w:color w:val="000000"/>
              </w:rPr>
              <w:fldChar w:fldCharType="begin" w:fldLock="1"/>
            </w:r>
            <w:r w:rsidR="00E23870">
              <w:rPr>
                <w:b w:val="0"/>
                <w:bCs w:val="0"/>
                <w:color w:val="000000"/>
              </w:rPr>
              <w:instrText>ADDIN CSL_CITATION {"citationItems":[{"id":"ITEM-1","itemData":{"DOI":"10.1109/TII.2024.3353912","ISSN":"19410050","abstract":"Automatic facial expression recognition (FER) based on face images is essential for affective robots, which are designed for interactive companions and intelligent healthcare. Although existing DL-based FERs have made significant progress, an accurate FER model in robots is challenging due to the subtle differences in facial expressions across various scenarios. To address this issue, we propose a multigranularity region relation representation network (MGR3Net) to improve the robustness and generalization of FER via attention-guided global-local fusion. The MGR3Net is composed of three modules: multigranularity attention (MGA), holistic-regional feature extractor (HRFE), and hybrid feature fusion. In the MGA module, we first process each holistic cropped face image into three granularity of face regions from coarse to fine, which are four region-cropped faces, 22 face partitions, and 42 face partitions. Then, we propose the region attention relation cell to model the relationship between each region and the aggregated representation while preserving the spatial information of the local features. In the HRFE module, we align multigranularity features from the coarse space to the finer space and extract one holistic embedding and multiple region embeddings for each granularity. Finally, we use a hybrid-level fusion strategy to combine global-local features from the three granularities for final classification. Extensive experiments demonstrate that the MGR3Net outperforms the state-of-the-art methods evaluated on the in-the-lab datasets, in-the-wild datasets, and occlusion/pose-based sets.","author":[{"dropping-particle":"","family":"Wang","given":"Yan","non-dropping-particle":"","parse-names":false,"suffix":""},{"dropping-particle":"","family":"Yan","given":"Shaoqi","non-dropping-particle":"","parse-names":false,"suffix":""},{"dropping-particle":"","family":"Song","given":"Wei","non-dropping-particle":"","parse-names":false,"suffix":""},{"dropping-particle":"","family":"Liotta","given":"Antonio","non-dropping-particle":"","parse-names":false,"suffix":""},{"dropping-particle":"","family":"Liu","given":"Jing","non-dropping-particle":"","parse-names":false,"suffix":""},{"dropping-particle":"","family":"Yang","given":"Dingkang","non-dropping-particle":"","parse-names":false,"suffix":""},{"dropping-particle":"","family":"Gao","given":"Shuyong","non-dropping-particle":"","parse-names":false,"suffix":""},{"dropping-particle":"","family":"Zhang","given":"Wenqiang","non-dropping-particle":"","parse-names":false,"suffix":""}],"container-title":"IEEE Transactions on Industrial Informatics","id":"ITEM-1","issue":"5","issued":{"date-parts":[["2024","5"]]},"page":"7216-7226","title":"MGR3Net: Multigranularity Region Relation Representation Network for Facial Expression Recognition in Affective Robots","type":"article-journal","volume":"20"},"uris":["http://www.mendeley.com/documents/?uuid=8b986cb2-1071-46a8-a02f-2c06e6ef14c4"]}],"mendeley":{"formattedCitation":"[37]","plainTextFormattedCitation":"[37]","previouslyFormattedCitation":"[37]"},"properties":{"noteIndex":0},"schema":"https://github.com/citation-style-language/schema/raw/master/csl-citation.json"}</w:instrText>
            </w:r>
            <w:r>
              <w:rPr>
                <w:color w:val="000000"/>
              </w:rPr>
              <w:fldChar w:fldCharType="separate"/>
            </w:r>
            <w:r w:rsidR="00AD4F45" w:rsidRPr="00AD4F45">
              <w:rPr>
                <w:b w:val="0"/>
                <w:bCs w:val="0"/>
                <w:noProof/>
                <w:color w:val="000000"/>
              </w:rPr>
              <w:t>[37]</w:t>
            </w:r>
            <w:r>
              <w:rPr>
                <w:color w:val="000000"/>
              </w:rPr>
              <w:fldChar w:fldCharType="end"/>
            </w:r>
          </w:p>
        </w:tc>
        <w:tc>
          <w:tcPr>
            <w:tcW w:w="992" w:type="dxa"/>
            <w:vAlign w:val="center"/>
          </w:tcPr>
          <w:p w14:paraId="52A755A0"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788CCD8A"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5.23</w:t>
            </w:r>
          </w:p>
        </w:tc>
        <w:tc>
          <w:tcPr>
            <w:tcW w:w="708" w:type="dxa"/>
            <w:vAlign w:val="center"/>
          </w:tcPr>
          <w:p w14:paraId="4CB60EFC"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8.82</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7F69AA17"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2DAC34F4"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45043250" w14:textId="6BBB0527" w:rsidR="003441DD" w:rsidRDefault="003441DD" w:rsidP="00337803">
            <w:pPr>
              <w:pStyle w:val="TableText"/>
              <w:spacing w:after="0"/>
              <w:ind w:firstLine="0"/>
              <w:rPr>
                <w:b w:val="0"/>
                <w:bCs w:val="0"/>
                <w:color w:val="000000"/>
              </w:rPr>
            </w:pPr>
            <w:r>
              <w:rPr>
                <w:b w:val="0"/>
                <w:bCs w:val="0"/>
                <w:color w:val="000000"/>
              </w:rPr>
              <w:t xml:space="preserve">MRAN </w:t>
            </w:r>
            <w:r>
              <w:rPr>
                <w:color w:val="000000"/>
              </w:rPr>
              <w:fldChar w:fldCharType="begin" w:fldLock="1"/>
            </w:r>
            <w:r w:rsidR="00E23870">
              <w:rPr>
                <w:b w:val="0"/>
                <w:bCs w:val="0"/>
                <w:color w:val="000000"/>
              </w:rPr>
              <w:instrText>ADDIN CSL_CITATION {"citationItems":[{"id":"ITEM-1","itemData":{"DOI":"10.1109/TCSVT.2023.3234312","ISSN":"15582205","abstract":"Facial expression recognition (FER) becomes more challenging in the wild due to unconstrained conditions, such as the different illumination, pose changes, and occlusion of the face. Current FER methods deploy the attention mechanism in deep neural networks to improve the performance. However, these models only capture the limited attention features and relationships. Thus this paper proposes a novel FER framework called multi-relations aware network (MRAN), which can focus on global and local attention features and learn the multi-level relationships among local regions, between global-local features and among different samples, to obtain efficient emotional features. Specifically, our method first imposes the spatial attention on both the whole face and local regions to simultaneously learn the global and local salient features. After that, a region relation transformer is deployed to capture the internal structure among local facial regions, and a global-local relation transformer is designed to learn the fusion relations between global features and local features for different facial expressions. Subsequently, a sample relation transformer is deployed to focus on intrinsic similarity relationship among training samples, which promotes invariant feature learning for each expression. Finally, a joint optimization strategy is designed to efficiently optimize the model. The conducted experimental results on in-the-wild databases show that our method obtains the superior performance compared to some state-of-the-art models.","author":[{"dropping-particle":"","family":"Chen","given":"Dongliang","non-dropping-particle":"","parse-names":false,"suffix":""},{"dropping-particle":"","family":"Wen","given":"Guihua","non-dropping-particle":"","parse-names":false,"suffix":""},{"dropping-particle":"","family":"Li","given":"Huihui","non-dropping-particle":"","parse-names":false,"suffix":""},{"dropping-particle":"","family":"Chen","given":"Rui","non-dropping-particle":"","parse-names":false,"suffix":""},{"dropping-particle":"","family":"Li","given":"Cheng","non-dropping-particle":"","parse-names":false,"suffix":""}],"container-title":"IEEE Transactions on Circuits and Systems for Video Technology","id":"ITEM-1","issue":"8","issued":{"date-parts":[["2023"]]},"page":"3848-3859","publisher":"IEEE","title":"Multi-Relations Aware Network for In-the-Wild Facial Expression Recognition","type":"article-journal","volume":"33"},"uris":["http://www.mendeley.com/documents/?uuid=e648a678-3a2e-4f0e-9029-fadaca27967c"]}],"mendeley":{"formattedCitation":"[38]","plainTextFormattedCitation":"[38]","previouslyFormattedCitation":"[38]"},"properties":{"noteIndex":0},"schema":"https://github.com/citation-style-language/schema/raw/master/csl-citation.json"}</w:instrText>
            </w:r>
            <w:r>
              <w:rPr>
                <w:color w:val="000000"/>
              </w:rPr>
              <w:fldChar w:fldCharType="separate"/>
            </w:r>
            <w:r w:rsidR="00AD4F45" w:rsidRPr="00AD4F45">
              <w:rPr>
                <w:b w:val="0"/>
                <w:bCs w:val="0"/>
                <w:noProof/>
                <w:color w:val="000000"/>
              </w:rPr>
              <w:t>[38]</w:t>
            </w:r>
            <w:r>
              <w:rPr>
                <w:color w:val="000000"/>
              </w:rPr>
              <w:fldChar w:fldCharType="end"/>
            </w:r>
          </w:p>
        </w:tc>
        <w:tc>
          <w:tcPr>
            <w:tcW w:w="992" w:type="dxa"/>
            <w:vAlign w:val="center"/>
          </w:tcPr>
          <w:p w14:paraId="4D0AFB22"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3951198C"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7.84</w:t>
            </w:r>
          </w:p>
        </w:tc>
        <w:tc>
          <w:tcPr>
            <w:tcW w:w="708" w:type="dxa"/>
            <w:vAlign w:val="center"/>
          </w:tcPr>
          <w:p w14:paraId="774DF3A9"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90.03</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04899881"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42CFC923"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42782EEF" w14:textId="73128081" w:rsidR="003441DD" w:rsidRDefault="003441DD" w:rsidP="00337803">
            <w:pPr>
              <w:pStyle w:val="TableText"/>
              <w:spacing w:after="0"/>
              <w:ind w:firstLine="0"/>
              <w:rPr>
                <w:b w:val="0"/>
                <w:bCs w:val="0"/>
                <w:color w:val="000000"/>
              </w:rPr>
            </w:pPr>
            <w:r>
              <w:rPr>
                <w:b w:val="0"/>
                <w:bCs w:val="0"/>
                <w:color w:val="000000"/>
              </w:rPr>
              <w:t xml:space="preserve">DAMFF-Net </w:t>
            </w:r>
            <w:r>
              <w:rPr>
                <w:color w:val="000000"/>
              </w:rPr>
              <w:fldChar w:fldCharType="begin" w:fldLock="1"/>
            </w:r>
            <w:r w:rsidR="00E23870">
              <w:rPr>
                <w:b w:val="0"/>
                <w:bCs w:val="0"/>
                <w:color w:val="000000"/>
              </w:rPr>
              <w:instrText>ADDIN CSL_CITATION {"citationItems":[{"id":"ITEM-1","itemData":{"DOI":"10.1088/2631-8695/ad9fd6","ISSN":"26318695","abstract":"To effectively address the emotional well-being of elderly individuals living alone using of home care robotic systems, it is essential to possess the ability to precisely identify facial expressions within complex domestic settings. Facial expression recognition (FER) in complex environments faces significant challenges due to factors such as facial occlusions. To address this challenge, this paper proposes a method called the Dual-Branch Attention and Multi-Scale Feature Fusion Network (DAMFF-Net). First, we perform feature extraction on facial images and input the resulting feature maps into an improved dual-branch attention fusion module (DBAF) to capture long-range dependencies between different facial regions. Simultaneously, using the residual multi-scale module that we designed, we obtain fine-grained multi-scale features to ensure that both preceding and subsequent feature subsets contain rich scale information. Next, we globally fuse the feature maps from the feature extraction stage with those from the residual multi-scale module to enhance facial expression recognition accuracy in cases where certain facial feature regions are occluded. Finally, we employ decision-level fusion in order to deal with the categorization findings. Experiments were conducted on the RAF-DB, CK+ and AffectNet-7 datasets, and comparative results indicated that the proposed method achieved a respective enhancement of 5.79%, 6.68% and 5.86% in facial expression recognition accuracy.","author":[{"dropping-particle":"","family":"Ge","given":"Changqiang","non-dropping-particle":"","parse-names":false,"suffix":""}],"container-title":"Engineering Research Express","id":"ITEM-1","issue":"4","issued":{"date-parts":[["2024"]]},"note":"Query date: 2025-05-04 23:18:56","publisher":"iopscience.iop.org","title":"Overcoming occlusions in complex environments to achieve robust perception of human emotions","type":"article-journal","volume":"6"},"uris":["http://www.mendeley.com/documents/?uuid=c85b21ad-9193-4300-9e40-f0380a26bb2e"]}],"mendeley":{"formattedCitation":"[64]","plainTextFormattedCitation":"[64]","previouslyFormattedCitation":"[64]"},"properties":{"noteIndex":0},"schema":"https://github.com/citation-style-language/schema/raw/master/csl-citation.json"}</w:instrText>
            </w:r>
            <w:r>
              <w:rPr>
                <w:color w:val="000000"/>
              </w:rPr>
              <w:fldChar w:fldCharType="separate"/>
            </w:r>
            <w:r w:rsidR="00AD4F45" w:rsidRPr="00AD4F45">
              <w:rPr>
                <w:b w:val="0"/>
                <w:bCs w:val="0"/>
                <w:noProof/>
                <w:color w:val="000000"/>
              </w:rPr>
              <w:t>[64]</w:t>
            </w:r>
            <w:r>
              <w:rPr>
                <w:color w:val="000000"/>
              </w:rPr>
              <w:fldChar w:fldCharType="end"/>
            </w:r>
          </w:p>
        </w:tc>
        <w:tc>
          <w:tcPr>
            <w:tcW w:w="992" w:type="dxa"/>
            <w:vAlign w:val="center"/>
          </w:tcPr>
          <w:p w14:paraId="17AD6CCE"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7333D67A"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0.15</w:t>
            </w:r>
          </w:p>
        </w:tc>
        <w:tc>
          <w:tcPr>
            <w:tcW w:w="708" w:type="dxa"/>
            <w:vAlign w:val="center"/>
          </w:tcPr>
          <w:p w14:paraId="26B7F6A4"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5.94</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7A7DAFD7"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29123E30"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8640B46" w14:textId="524B2FE1" w:rsidR="003441DD" w:rsidRDefault="003441DD" w:rsidP="00337803">
            <w:pPr>
              <w:pStyle w:val="TableText"/>
              <w:spacing w:after="0"/>
              <w:ind w:firstLine="0"/>
              <w:rPr>
                <w:b w:val="0"/>
                <w:bCs w:val="0"/>
                <w:color w:val="000000"/>
              </w:rPr>
            </w:pPr>
            <w:r>
              <w:rPr>
                <w:b w:val="0"/>
                <w:bCs w:val="0"/>
                <w:color w:val="000000"/>
              </w:rPr>
              <w:t xml:space="preserve">PACVT </w:t>
            </w:r>
            <w:r>
              <w:rPr>
                <w:color w:val="000000"/>
              </w:rPr>
              <w:fldChar w:fldCharType="begin" w:fldLock="1"/>
            </w:r>
            <w:r w:rsidR="00E23870">
              <w:rPr>
                <w:b w:val="0"/>
                <w:bCs w:val="0"/>
                <w:color w:val="000000"/>
              </w:rPr>
              <w:instrText>ADDIN CSL_CITATION {"citationItems":[{"id":"ITEM-1","itemData":{"DOI":"10.1016/j.ins.2022.11.068","ISSN":"00200255","abstract":"Despite substantial progress in Facial Expression Recognition (FER) in recent decades, most previous methods have been developed to recognize constrained facial expressions. Real-world occlusions lead to invisible facial regions and contaminated facial features, which undoubtedly increase the difficulty of FER in the wild. Therefore, a Patch Attention Convolutional Vision Transformer (PACVT) is proposed to tackle the occlusion FER problem. The backbone convolutional neural network is used to extract facial feature maps, which are cropped into multiple regional patches to extract local and global features. The Patch Attention Unit (PAU) is designed to perceive occluded regions by adaptively calculating the patch-level attention weights of local features for expression recognition. The facial patches are mapped into sequences of visual tokens, and the Vision Transformer (ViT) is employed to capture the interactions and correlations between these visual tokens from a global perspective. The self-attention in ViT enables the PACVT to focus on the salient patches with discriminative features and ignore the occlusion. Experiments are conducted on three widely used expression datasets and their occlusion subsets, and the results demonstrate that the proposed PACVT outperforms state-of-the-art methods on occlusion FER. Cross-dataset experiment results evidence the generalization ability of the PACVT.","author":[{"dropping-particle":"","family":"Liu","given":"Chang","non-dropping-particle":"","parse-names":false,"suffix":""},{"dropping-particle":"","family":"Hirota","given":"Kaoru","non-dropping-particle":"","parse-names":false,"suffix":""},{"dropping-particle":"","family":"Dai","given":"Yaping","non-dropping-particle":"","parse-names":false,"suffix":""}],"container-title":"Information Sciences","id":"ITEM-1","issue":"5","issued":{"date-parts":[["2023"]]},"page":"781-794","publisher":"Elsevier Inc.","title":"Patch attention convolutional vision transformer for facial expression recognition with occlusion","type":"article-journal","volume":"619"},"uris":["http://www.mendeley.com/documents/?uuid=68eec4bd-665b-48cc-a467-59d3ac4c1267"]}],"mendeley":{"formattedCitation":"[7]","plainTextFormattedCitation":"[7]","previouslyFormattedCitation":"[7]"},"properties":{"noteIndex":0},"schema":"https://github.com/citation-style-language/schema/raw/master/csl-citation.json"}</w:instrText>
            </w:r>
            <w:r>
              <w:rPr>
                <w:color w:val="000000"/>
              </w:rPr>
              <w:fldChar w:fldCharType="separate"/>
            </w:r>
            <w:r w:rsidR="00AD4F45" w:rsidRPr="00AD4F45">
              <w:rPr>
                <w:b w:val="0"/>
                <w:bCs w:val="0"/>
                <w:noProof/>
                <w:color w:val="000000"/>
              </w:rPr>
              <w:t>[7]</w:t>
            </w:r>
            <w:r>
              <w:rPr>
                <w:color w:val="000000"/>
              </w:rPr>
              <w:fldChar w:fldCharType="end"/>
            </w:r>
          </w:p>
        </w:tc>
        <w:tc>
          <w:tcPr>
            <w:tcW w:w="992" w:type="dxa"/>
            <w:vAlign w:val="center"/>
          </w:tcPr>
          <w:p w14:paraId="711141D0"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3E16AA0B"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4.96</w:t>
            </w:r>
          </w:p>
        </w:tc>
        <w:tc>
          <w:tcPr>
            <w:tcW w:w="708" w:type="dxa"/>
            <w:vAlign w:val="center"/>
          </w:tcPr>
          <w:p w14:paraId="06864DFA"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8.21</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696A2B76"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08362743"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BE875A1" w14:textId="38A53C37" w:rsidR="003441DD" w:rsidRDefault="003441DD" w:rsidP="00337803">
            <w:pPr>
              <w:pStyle w:val="TableText"/>
              <w:spacing w:after="0"/>
              <w:ind w:firstLine="0"/>
              <w:rPr>
                <w:b w:val="0"/>
                <w:bCs w:val="0"/>
                <w:color w:val="000000"/>
              </w:rPr>
            </w:pPr>
            <w:r>
              <w:rPr>
                <w:b w:val="0"/>
                <w:bCs w:val="0"/>
                <w:color w:val="000000"/>
              </w:rPr>
              <w:t xml:space="preserve">RAN </w:t>
            </w:r>
            <w:r>
              <w:rPr>
                <w:color w:val="000000"/>
              </w:rPr>
              <w:fldChar w:fldCharType="begin" w:fldLock="1"/>
            </w:r>
            <w:r w:rsidR="00E23870">
              <w:rPr>
                <w:b w:val="0"/>
                <w:bCs w:val="0"/>
                <w:color w:val="000000"/>
              </w:rPr>
              <w:instrText>ADDIN CSL_CITATION {"citationItems":[{"id":"ITEM-1","itemData":{"DOI":"10.1109/TIP.2019.2956143","ISSN":"19410042","abstract":"Occlusion and pose variations, which can change facial appearance significantly, are two major obstacles for automatic Facial Expression Recognition (FER). Though automatic FER has made substantial progresses in the past few decades, occlusion-robust and pose-invariant issues of FER have received relatively less attention, especially in real-world scenarios. This paper addresses the real-world pose and occlusion robust FER problem in the following aspects. First, to stimulate the research of FER under real-world occlusions and variant poses, we annotate several in-the-wild FER datasets with pose and occlusion attributes for the community. Second, we propose a novel Region Attention Network (RAN), to adaptively capture the importance of facial regions for occlusion and pose variant FER. The RAN aggregates and embeds varied number of region features produced by a backbone convolutional neural network into a compact fixed-length representation. Last, inspired by the fact that facial expressions are mainly defined by facial action units, we propose a region biased loss to encourage high attention weights for the most important regions. We validate our RAN and region biased loss on both our built test datasets and four popular datasets: FERPlus, AffectNet, RAF-DB, and SFEW. Extensive experiments show that our RAN and region biased loss largely improve the performance of FER with occlusion and variant pose. Our method also achieves state-of-the-art results on FERPlus, AffectNet, RAF-DB, and SFEW. Code and the collected test data will be publicly available.","author":[{"dropping-particle":"","family":"Wang","given":"Kai","non-dropping-particle":"","parse-names":false,"suffix":""},{"dropping-particle":"","family":"Peng","given":"Xiaojiang","non-dropping-particle":"","parse-names":false,"suffix":""},{"dropping-particle":"","family":"Yang","given":"Jianfei","non-dropping-particle":"","parse-names":false,"suffix":""},{"dropping-particle":"","family":"Meng","given":"Debin","non-dropping-particle":"","parse-names":false,"suffix":""},{"dropping-particle":"","family":"Qiao","given":"Yu","non-dropping-particle":"","parse-names":false,"suffix":""}],"container-title":"IEEE Transactions on Image Processing","id":"ITEM-1","issued":{"date-parts":[["2020"]]},"page":"4057-4069","publisher":"IEEE","title":"Region Attention Networks for Pose and Occlusion Robust Facial Expression Recognition","type":"article-journal","volume":"29"},"uris":["http://www.mendeley.com/documents/?uuid=883a8834-7e82-46c6-b404-35958b1c3c85"]}],"mendeley":{"formattedCitation":"[2]","plainTextFormattedCitation":"[2]","previouslyFormattedCitation":"[2]"},"properties":{"noteIndex":0},"schema":"https://github.com/citation-style-language/schema/raw/master/csl-citation.json"}</w:instrText>
            </w:r>
            <w:r>
              <w:rPr>
                <w:color w:val="000000"/>
              </w:rPr>
              <w:fldChar w:fldCharType="separate"/>
            </w:r>
            <w:r w:rsidR="00AD4F45" w:rsidRPr="00AD4F45">
              <w:rPr>
                <w:b w:val="0"/>
                <w:bCs w:val="0"/>
                <w:noProof/>
                <w:color w:val="000000"/>
              </w:rPr>
              <w:t>[2]</w:t>
            </w:r>
            <w:r>
              <w:rPr>
                <w:color w:val="000000"/>
              </w:rPr>
              <w:fldChar w:fldCharType="end"/>
            </w:r>
          </w:p>
        </w:tc>
        <w:tc>
          <w:tcPr>
            <w:tcW w:w="992" w:type="dxa"/>
            <w:vAlign w:val="center"/>
          </w:tcPr>
          <w:p w14:paraId="5FF5722F"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662A66F7"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73.33</w:t>
            </w:r>
          </w:p>
        </w:tc>
        <w:tc>
          <w:tcPr>
            <w:tcW w:w="708" w:type="dxa"/>
            <w:vAlign w:val="center"/>
          </w:tcPr>
          <w:p w14:paraId="03BCEF2C"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3.63</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02300B82" w14:textId="77777777" w:rsidR="003441DD" w:rsidRPr="00772456" w:rsidRDefault="003441DD" w:rsidP="00772456">
            <w:pPr>
              <w:pStyle w:val="TableText"/>
              <w:spacing w:after="0"/>
              <w:ind w:firstLine="0"/>
              <w:rPr>
                <w:b w:val="0"/>
                <w:bCs w:val="0"/>
              </w:rPr>
            </w:pPr>
            <w:r w:rsidRPr="00772456">
              <w:rPr>
                <w:b w:val="0"/>
                <w:bCs w:val="0"/>
              </w:rPr>
              <w:t>Occlusion-FERPlus &amp; Pose-FERPlus</w:t>
            </w:r>
          </w:p>
        </w:tc>
      </w:tr>
      <w:tr w:rsidR="003441DD" w:rsidRPr="00F01CF8" w14:paraId="7F1FB1FA"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208CEF30" w14:textId="5F8A251C" w:rsidR="003441DD" w:rsidRDefault="003441DD" w:rsidP="00337803">
            <w:pPr>
              <w:pStyle w:val="TableText"/>
              <w:spacing w:after="0"/>
              <w:ind w:firstLine="0"/>
              <w:rPr>
                <w:b w:val="0"/>
                <w:bCs w:val="0"/>
                <w:color w:val="000000"/>
              </w:rPr>
            </w:pPr>
            <w:r>
              <w:rPr>
                <w:b w:val="0"/>
                <w:bCs w:val="0"/>
                <w:color w:val="000000"/>
              </w:rPr>
              <w:t xml:space="preserve">RAN </w:t>
            </w:r>
            <w:r>
              <w:rPr>
                <w:color w:val="000000"/>
              </w:rPr>
              <w:fldChar w:fldCharType="begin" w:fldLock="1"/>
            </w:r>
            <w:r w:rsidR="00E23870">
              <w:rPr>
                <w:b w:val="0"/>
                <w:bCs w:val="0"/>
                <w:color w:val="000000"/>
              </w:rPr>
              <w:instrText>ADDIN CSL_CITATION {"citationItems":[{"id":"ITEM-1","itemData":{"DOI":"10.1016/j.compeleceng.2021.107667","ISSN":"00457906","abstract":"Academic emotions refer to various emotional experiences in connection with learners’ academic activities while learning, and these emotions are vital to the development of learners’ physiology and mentality. Facial expression recognition (FER) technology has been widely used in online learning to identify learners’ academic emotions. However, learners often inadvertently cover part of their face with their hands during online learning, which affects the accuracy of the technology's recognition of academic emotions. Most existing databases lack facial expression data with hand occlusion, which makes it difficult for researchers to further improve recognition accuracy. Therefore, this research established an online learners’ facial expression database with hand occlusion (OLFED-HO) to solve the above problem. This database has a total of 92,947 facial expression images of online learners, including four different hand occlusion situations (no occlusion, left occlusion, middle occlusion, and right occlusion) and seven academic emotions (confusion, curiosity, distraction, enjoyment, fatigue, depression, and neutrality). Then, to indicate the high reliability of the database established in this study, we analyzed the confusion matrix and concluded that the expression labels marked by different external coders have a high internal consistency. The database is expected to further promote the application of expression recognition technology in the field of education and provide online learners’ facial expressions with hand occlusion for the academic emotion database. In addition, an automatic facial expression recognition method with transfer learning based on region attention networks (RAN) is proposed in this paper, which efficiently reduces the impact of hand occlusion. The proposed architecture achieves an accuracy of 89% on the test set of our database.","author":[{"dropping-particle":"","family":"Lyu","given":"Li","non-dropping-particle":"","parse-names":false,"suffix":""},{"dropping-particle":"","family":"Zhang","given":"Ya","non-dropping-particle":"","parse-names":false,"suffix":""},{"dropping-particle":"","family":"Chi","given":"Meng Ya","non-dropping-particle":"","parse-names":false,"suffix":""},{"dropping-particle":"","family":"Yang","given":"Fei","non-dropping-particle":"","parse-names":false,"suffix":""},{"dropping-particle":"","family":"Zhang","given":"Shu Gang","non-dropping-particle":"","parse-names":false,"suffix":""},{"dropping-particle":"","family":"Liu","given":"Peng","non-dropping-particle":"","parse-names":false,"suffix":""},{"dropping-particle":"","family":"Lu","given":"Wei Gang","non-dropping-particle":"","parse-names":false,"suffix":""}],"container-title":"Computers and Electrical Engineering","id":"ITEM-1","issued":{"date-parts":[["2022"]]},"note":"Query date: 2025-05-04 23:18:56","publisher":"Elsevier","title":"Spontaneous facial expression database of learners’ academic emotions in online learning with hand occlusion","type":"article-journal","volume":"97"},"uris":["http://www.mendeley.com/documents/?uuid=5c8beac0-72df-4c24-bf2e-810804571da5"]}],"mendeley":{"formattedCitation":"[44]","plainTextFormattedCitation":"[44]","previouslyFormattedCitation":"[44]"},"properties":{"noteIndex":0},"schema":"https://github.com/citation-style-language/schema/raw/master/csl-citation.json"}</w:instrText>
            </w:r>
            <w:r>
              <w:rPr>
                <w:color w:val="000000"/>
              </w:rPr>
              <w:fldChar w:fldCharType="separate"/>
            </w:r>
            <w:r w:rsidR="00AD4F45" w:rsidRPr="00AD4F45">
              <w:rPr>
                <w:b w:val="0"/>
                <w:bCs w:val="0"/>
                <w:noProof/>
                <w:color w:val="000000"/>
              </w:rPr>
              <w:t>[44]</w:t>
            </w:r>
            <w:r>
              <w:rPr>
                <w:color w:val="000000"/>
              </w:rPr>
              <w:fldChar w:fldCharType="end"/>
            </w:r>
          </w:p>
        </w:tc>
        <w:tc>
          <w:tcPr>
            <w:tcW w:w="992" w:type="dxa"/>
            <w:vAlign w:val="center"/>
          </w:tcPr>
          <w:p w14:paraId="59C0D799"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561BEB00"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4.80</w:t>
            </w:r>
          </w:p>
        </w:tc>
        <w:tc>
          <w:tcPr>
            <w:tcW w:w="708" w:type="dxa"/>
            <w:vAlign w:val="center"/>
          </w:tcPr>
          <w:p w14:paraId="08133C11"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9.00</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64F3FC37" w14:textId="77777777" w:rsidR="003441DD" w:rsidRPr="00772456" w:rsidRDefault="003441DD" w:rsidP="00772456">
            <w:pPr>
              <w:pStyle w:val="TableText"/>
              <w:spacing w:after="0"/>
              <w:ind w:firstLine="0"/>
              <w:rPr>
                <w:b w:val="0"/>
                <w:bCs w:val="0"/>
              </w:rPr>
            </w:pPr>
            <w:r w:rsidRPr="00772456">
              <w:rPr>
                <w:b w:val="0"/>
                <w:bCs w:val="0"/>
              </w:rPr>
              <w:t>AffectNet</w:t>
            </w:r>
          </w:p>
        </w:tc>
      </w:tr>
      <w:tr w:rsidR="003441DD" w:rsidRPr="00F01CF8" w14:paraId="275DAC85"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7DFBC884" w14:textId="473F8A4C" w:rsidR="003441DD" w:rsidRDefault="003441DD" w:rsidP="00337803">
            <w:pPr>
              <w:pStyle w:val="TableText"/>
              <w:spacing w:after="0"/>
              <w:ind w:firstLine="0"/>
              <w:rPr>
                <w:b w:val="0"/>
                <w:bCs w:val="0"/>
                <w:color w:val="000000"/>
              </w:rPr>
            </w:pPr>
            <w:r>
              <w:rPr>
                <w:b w:val="0"/>
                <w:bCs w:val="0"/>
                <w:color w:val="000000"/>
              </w:rPr>
              <w:t xml:space="preserve">TAN </w:t>
            </w:r>
            <w:r>
              <w:rPr>
                <w:color w:val="000000"/>
              </w:rPr>
              <w:fldChar w:fldCharType="begin" w:fldLock="1"/>
            </w:r>
            <w:r w:rsidR="00E23870">
              <w:rPr>
                <w:b w:val="0"/>
                <w:bCs w:val="0"/>
                <w:color w:val="000000"/>
              </w:rPr>
              <w:instrText>ADDIN CSL_CITATION {"citationItems":[{"id":"ITEM-1","itemData":{"DOI":"10.1109/TAFFC.2023.3285231","ISSN":"19493045","abstract":"Facial expression recognition (FER) in the wild is extremely challenging due to occlusions, variant head poses under unconstrained conditions and incorrect annotations (e.g., label noise). In this article, we aim to improve the performance of in-the-wild FER with Transformers and online label correction. Different from pure CNNs based methods, we propose a Transformer-augmented network (TAN) to dynamically capture the relationships within each facial patch and across the facial patches. Specifically, the TAN translates a number of facial patch images into a set of visual feature sequences by a backbone convolutional neural network. The intra-patch Transformer is subsequently utilized to capture the most discriminative features within each visual feature sequence. The position-disentangled attention mechanism of the intra-patch Transformer is proposed to better incorporate the positional information for feature sequences. Furthermore, we propose the inter-patch Transformer to model the dependencies across these feature sequences. More importantly, we present the online label correction (OLC) framework to correct suspicious hard labels and accumulate soft labels based on the predictions of the model, which strengthens the robustness of our model against label noise. We validate our method on several widely-used datasets (RAF-DB, FERPlus, AffectNet), realistic occlusion and pose variation datasets, and synthetic noisy datasets. Extensive experiments on these benchmarks demonstrate that the proposed method performs favorably against state-of-the-art methods. The source code will be made publicly available.","author":[{"dropping-particle":"","family":"Ma","given":"Fuyan","non-dropping-particle":"","parse-names":false,"suffix":""},{"dropping-particle":"","family":"Sun","given":"Bin","non-dropping-particle":"","parse-names":false,"suffix":""},{"dropping-particle":"","family":"Li","given":"Shutao","non-dropping-particle":"","parse-names":false,"suffix":""}],"container-title":"IEEE Transactions on Affective Computing","id":"ITEM-1","issue":"2","issued":{"date-parts":[["2024","4"]]},"page":"593-605","title":"Transformer-Augmented Network With Online Label Correction for Facial Expression Recognition","type":"article-journal","volume":"15"},"uris":["http://www.mendeley.com/documents/?uuid=e3c2b382-7a7e-4baf-be89-5a69d66af31f"]}],"mendeley":{"formattedCitation":"[46]","plainTextFormattedCitation":"[46]","previouslyFormattedCitation":"[46]"},"properties":{"noteIndex":0},"schema":"https://github.com/citation-style-language/schema/raw/master/csl-citation.json"}</w:instrText>
            </w:r>
            <w:r>
              <w:rPr>
                <w:color w:val="000000"/>
              </w:rPr>
              <w:fldChar w:fldCharType="separate"/>
            </w:r>
            <w:r w:rsidR="00AD4F45" w:rsidRPr="00AD4F45">
              <w:rPr>
                <w:b w:val="0"/>
                <w:bCs w:val="0"/>
                <w:noProof/>
                <w:color w:val="000000"/>
              </w:rPr>
              <w:t>[46]</w:t>
            </w:r>
            <w:r>
              <w:rPr>
                <w:color w:val="000000"/>
              </w:rPr>
              <w:fldChar w:fldCharType="end"/>
            </w:r>
          </w:p>
        </w:tc>
        <w:tc>
          <w:tcPr>
            <w:tcW w:w="992" w:type="dxa"/>
            <w:vAlign w:val="center"/>
          </w:tcPr>
          <w:p w14:paraId="3F48642B"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573794F8"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6.62</w:t>
            </w:r>
          </w:p>
        </w:tc>
        <w:tc>
          <w:tcPr>
            <w:tcW w:w="708" w:type="dxa"/>
            <w:vAlign w:val="center"/>
          </w:tcPr>
          <w:p w14:paraId="0A5AD5A6"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9.12</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59C2F5D4" w14:textId="77777777" w:rsidR="003441DD" w:rsidRPr="00772456" w:rsidRDefault="003441DD" w:rsidP="00772456">
            <w:pPr>
              <w:pStyle w:val="TableText"/>
              <w:spacing w:after="0"/>
              <w:ind w:firstLine="0"/>
              <w:rPr>
                <w:b w:val="0"/>
                <w:bCs w:val="0"/>
              </w:rPr>
            </w:pPr>
            <w:r w:rsidRPr="00772456">
              <w:rPr>
                <w:b w:val="0"/>
                <w:bCs w:val="0"/>
              </w:rPr>
              <w:t>RAF-DB</w:t>
            </w:r>
          </w:p>
        </w:tc>
      </w:tr>
      <w:tr w:rsidR="003441DD" w:rsidRPr="00F01CF8" w14:paraId="67536EBC"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4FB03060" w14:textId="591C0EC0" w:rsidR="003441DD" w:rsidRDefault="003441DD" w:rsidP="00337803">
            <w:pPr>
              <w:pStyle w:val="TableText"/>
              <w:spacing w:after="0"/>
              <w:ind w:firstLine="0"/>
              <w:rPr>
                <w:b w:val="0"/>
                <w:bCs w:val="0"/>
                <w:color w:val="000000"/>
              </w:rPr>
            </w:pPr>
            <w:r>
              <w:rPr>
                <w:b w:val="0"/>
                <w:bCs w:val="0"/>
                <w:color w:val="000000"/>
              </w:rPr>
              <w:t xml:space="preserve">DeNet </w:t>
            </w:r>
            <w:r>
              <w:rPr>
                <w:color w:val="000000"/>
              </w:rPr>
              <w:fldChar w:fldCharType="begin" w:fldLock="1"/>
            </w:r>
            <w:r w:rsidR="00E23870">
              <w:rPr>
                <w:b w:val="0"/>
                <w:bCs w:val="0"/>
                <w:color w:val="000000"/>
              </w:rPr>
              <w:instrText>ADDIN CSL_CITATION {"citationItems":[{"id":"ITEM-1","itemData":{"DOI":"10.1109/TAFFC.2023.3263886","ISSN":"19493045","abstract":"Most unconstrained facial expression recognition (FER) methods take original facial images as inputs to learn discriminative features by well-designed loss functions, which cannot reflect important visual information in faces. Although existing methods have explored the visual information of constrained facial expressions, there is no explicit modeling of what visual information is important for unconstrained FER. To find out valuable information of unconstrained facial expressions, we pose a new problem of no-reference de-elements learning: we decompose any unconstrained facial image into the facial expression element and a neutral face without the reference of corresponding neutral faces. Importantly, the element provides visualization results to understand important facial expression information and improves the discriminative power of features. Moreover, we propose a simple yet effective De-Elements Network (DENet) to learn the element and introduce appropriate constraints to overcome no ground truth of corresponding neutral faces during the de-elements learning. We extensively evaluate the proposed method on in-the-wild FER datasets including RAF-DB, AffectNet, SFEW and FERPlus. The comparable results show that our method is promising to improve classification performance and achieves equivalent performance compared with state-of-the-art methods. Also, we demonstrate the strong generalization performance on realistic occlusion and pose variation datasets and the cross-dataset evaluation.","author":[{"dropping-particle":"","family":"Li","given":"Hangyu","non-dropping-particle":"","parse-names":false,"suffix":""},{"dropping-particle":"","family":"Wang","given":"Nannan","non-dropping-particle":"","parse-names":false,"suffix":""},{"dropping-particle":"","family":"Yang","given":"Xi","non-dropping-particle":"","parse-names":false,"suffix":""},{"dropping-particle":"","family":"Wang","given":"Xiaoyu","non-dropping-particle":"","parse-names":false,"suffix":""},{"dropping-particle":"","family":"Gao","given":"Xinbo","non-dropping-particle":"","parse-names":false,"suffix":""}],"container-title":"IEEE Transactions on Affective Computing","id":"ITEM-1","issue":"1","issued":{"date-parts":[["2024"]]},"note":"Query date: 2025-05-04 23:18:56","page":"173-185","publisher":"ieeexplore.ieee.org","title":"Unconstrained Facial Expression Recognition With No-Reference De-Elements Learning","type":"article-journal","volume":"15"},"uris":["http://www.mendeley.com/documents/?uuid=05254eaf-322b-4978-b4e1-a9f6a7fb13d4"]}],"mendeley":{"formattedCitation":"[49]","plainTextFormattedCitation":"[49]","previouslyFormattedCitation":"[49]"},"properties":{"noteIndex":0},"schema":"https://github.com/citation-style-language/schema/raw/master/csl-citation.json"}</w:instrText>
            </w:r>
            <w:r>
              <w:rPr>
                <w:color w:val="000000"/>
              </w:rPr>
              <w:fldChar w:fldCharType="separate"/>
            </w:r>
            <w:r w:rsidR="00AD4F45" w:rsidRPr="00AD4F45">
              <w:rPr>
                <w:b w:val="0"/>
                <w:bCs w:val="0"/>
                <w:noProof/>
                <w:color w:val="000000"/>
              </w:rPr>
              <w:t>[49]</w:t>
            </w:r>
            <w:r>
              <w:rPr>
                <w:color w:val="000000"/>
              </w:rPr>
              <w:fldChar w:fldCharType="end"/>
            </w:r>
          </w:p>
        </w:tc>
        <w:tc>
          <w:tcPr>
            <w:tcW w:w="992" w:type="dxa"/>
            <w:vAlign w:val="center"/>
          </w:tcPr>
          <w:p w14:paraId="353CA659"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72C66524"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69.75</w:t>
            </w:r>
          </w:p>
        </w:tc>
        <w:tc>
          <w:tcPr>
            <w:tcW w:w="708" w:type="dxa"/>
            <w:vAlign w:val="center"/>
          </w:tcPr>
          <w:p w14:paraId="40231ADA"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71.50</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1DC9F1F1" w14:textId="77777777" w:rsidR="003441DD" w:rsidRPr="00772456" w:rsidRDefault="003441DD" w:rsidP="00772456">
            <w:pPr>
              <w:pStyle w:val="TableText"/>
              <w:spacing w:after="0"/>
              <w:ind w:firstLine="0"/>
              <w:rPr>
                <w:b w:val="0"/>
                <w:bCs w:val="0"/>
              </w:rPr>
            </w:pPr>
            <w:r w:rsidRPr="00772456">
              <w:rPr>
                <w:b w:val="0"/>
                <w:bCs w:val="0"/>
              </w:rPr>
              <w:t>FED-RO</w:t>
            </w:r>
          </w:p>
        </w:tc>
      </w:tr>
      <w:tr w:rsidR="003441DD" w:rsidRPr="00F01CF8" w14:paraId="24134960"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06CC0761" w14:textId="0D78C0BE" w:rsidR="003441DD" w:rsidRDefault="003441DD" w:rsidP="00337803">
            <w:pPr>
              <w:pStyle w:val="TableText"/>
              <w:spacing w:after="0"/>
              <w:ind w:firstLine="0"/>
              <w:rPr>
                <w:b w:val="0"/>
                <w:bCs w:val="0"/>
                <w:color w:val="000000"/>
              </w:rPr>
            </w:pPr>
            <w:r>
              <w:rPr>
                <w:b w:val="0"/>
                <w:bCs w:val="0"/>
                <w:color w:val="000000"/>
              </w:rPr>
              <w:t xml:space="preserve">APP + ATP </w:t>
            </w:r>
            <w:r>
              <w:rPr>
                <w:color w:val="000000"/>
              </w:rPr>
              <w:fldChar w:fldCharType="begin" w:fldLock="1"/>
            </w:r>
            <w:r w:rsidR="00E23870">
              <w:rPr>
                <w:b w:val="0"/>
                <w:bCs w:val="0"/>
                <w:color w:val="000000"/>
              </w:rPr>
              <w:instrText>ADDIN CSL_CITATION {"citationItems":[{"id":"ITEM-1","itemData":{"DOI":"10.1109/TAFFC.2022.3226473","ISSN":"19493045","abstract":"Facial Expression Recognition (FER) in the wild is an extremely challenging task. Recently, some Vision Transformers (ViT) have been explored for FER, but most of them perform inferiorly compared to Convolutional Neural Networks (CNN). This is mainly because the new proposed modules are difficult to converge well from scratch due to lacking inductive bias and easy to focus on the occlusion and noisy areas. TransFER, a representative transformer-based method for FER, alleviates this with multi-branch attention dropping but brings excessive computations. On the contrary, we present two attentive pooling (AP) modules to pool noisy features directly. The AP modules include Attentive Patch Pooling (APP) and Attentive Token Pooling (ATP). They aim to guide the model to emphasize the most discriminative features while reducing the impacts of less relevant features. The proposed APP is employed to select the most informative patches on CNN features, and ATP discards unimportant tokens in ViT. Being simple to implement and without learnable parameters, the APP and ATP intuitively reduce the computational cost while boosting the performance by ONLY pursuing the most discriminative features. Qualitative results demonstrate the motivations and effectiveness of our attentive poolings. Besides, quantitative results on six in-the-wild datasets outperform other state-of-the-art methods.","author":[{"dropping-particle":"","family":"Xue","given":"Fanglei","non-dropping-particle":"","parse-names":false,"suffix":""},{"dropping-particle":"","family":"Wang","given":"Qiangchang","non-dropping-particle":"","parse-names":false,"suffix":""},{"dropping-particle":"","family":"Tan","given":"Zichang","non-dropping-particle":"","parse-names":false,"suffix":""},{"dropping-particle":"","family":"Ma","given":"Zhongsong","non-dropping-particle":"","parse-names":false,"suffix":""},{"dropping-particle":"","family":"Guo","given":"Guodong","non-dropping-particle":"","parse-names":false,"suffix":""}],"container-title":"IEEE Transactions on Affective Computing","id":"ITEM-1","issue":"4","issued":{"date-parts":[["2023"]]},"note":"Query date: 2025-05-04 23:18:56","page":"3244-3256","publisher":"ieeexplore.ieee.org","title":"Vision Transformer With Attentive Pooling for Robust Facial Expression Recognition","type":"article-journal","volume":"14"},"uris":["http://www.mendeley.com/documents/?uuid=0e24b045-dce4-40a7-b75c-61b485c27980"]}],"mendeley":{"formattedCitation":"[50]","plainTextFormattedCitation":"[50]","previouslyFormattedCitation":"[50]"},"properties":{"noteIndex":0},"schema":"https://github.com/citation-style-language/schema/raw/master/csl-citation.json"}</w:instrText>
            </w:r>
            <w:r>
              <w:rPr>
                <w:color w:val="000000"/>
              </w:rPr>
              <w:fldChar w:fldCharType="separate"/>
            </w:r>
            <w:r w:rsidR="00AD4F45" w:rsidRPr="00AD4F45">
              <w:rPr>
                <w:b w:val="0"/>
                <w:bCs w:val="0"/>
                <w:noProof/>
                <w:color w:val="000000"/>
              </w:rPr>
              <w:t>[50]</w:t>
            </w:r>
            <w:r>
              <w:rPr>
                <w:color w:val="000000"/>
              </w:rPr>
              <w:fldChar w:fldCharType="end"/>
            </w:r>
          </w:p>
        </w:tc>
        <w:tc>
          <w:tcPr>
            <w:tcW w:w="992" w:type="dxa"/>
            <w:vAlign w:val="center"/>
          </w:tcPr>
          <w:p w14:paraId="5C43C8FD"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t>Accuracy</w:t>
            </w:r>
          </w:p>
        </w:tc>
        <w:tc>
          <w:tcPr>
            <w:tcW w:w="709" w:type="dxa"/>
            <w:vAlign w:val="center"/>
          </w:tcPr>
          <w:p w14:paraId="2F8266F5"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5.02</w:t>
            </w:r>
          </w:p>
        </w:tc>
        <w:tc>
          <w:tcPr>
            <w:tcW w:w="708" w:type="dxa"/>
            <w:vAlign w:val="center"/>
          </w:tcPr>
          <w:p w14:paraId="38B47EB3"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86.03</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7F6D6D9E" w14:textId="77777777" w:rsidR="003441DD" w:rsidRPr="00772456" w:rsidRDefault="003441DD" w:rsidP="00772456">
            <w:pPr>
              <w:pStyle w:val="TableText"/>
              <w:spacing w:after="0"/>
              <w:ind w:firstLine="0"/>
              <w:rPr>
                <w:b w:val="0"/>
                <w:bCs w:val="0"/>
              </w:rPr>
            </w:pPr>
            <w:r w:rsidRPr="00772456">
              <w:rPr>
                <w:b w:val="0"/>
                <w:bCs w:val="0"/>
              </w:rPr>
              <w:t>Aff-Wild2</w:t>
            </w:r>
          </w:p>
        </w:tc>
      </w:tr>
      <w:tr w:rsidR="003441DD" w:rsidRPr="00F01CF8" w14:paraId="0E892B2C" w14:textId="77777777" w:rsidTr="00772456">
        <w:trPr>
          <w:jc w:val="center"/>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2F2AED6" w14:textId="2D588BC4" w:rsidR="003441DD" w:rsidRDefault="003441DD" w:rsidP="00337803">
            <w:pPr>
              <w:pStyle w:val="TableText"/>
              <w:spacing w:after="0"/>
              <w:ind w:firstLine="0"/>
              <w:rPr>
                <w:b w:val="0"/>
                <w:bCs w:val="0"/>
                <w:color w:val="000000"/>
              </w:rPr>
            </w:pPr>
            <w:r>
              <w:rPr>
                <w:b w:val="0"/>
                <w:bCs w:val="0"/>
                <w:color w:val="000000"/>
              </w:rPr>
              <w:t xml:space="preserve">RRRN </w:t>
            </w:r>
            <w:r>
              <w:rPr>
                <w:color w:val="000000"/>
              </w:rPr>
              <w:fldChar w:fldCharType="begin" w:fldLock="1"/>
            </w:r>
            <w:r w:rsidR="00E23870">
              <w:rPr>
                <w:b w:val="0"/>
                <w:bCs w:val="0"/>
                <w:color w:val="000000"/>
              </w:rPr>
              <w:instrText>ADDIN CSL_CITATION {"citationItems":[{"id":"ITEM-1","itemData":{"DOI":"10.1109/TAFFC.2022.3197785","ISSN":"19493045","abstract":"Micro-expression recognition (MER) has attracted the attention of many researchers in the past decade. However, occlusion occurs for MER in real-world scenarios. In this paper, a challenging issue in MER that is interesting but unexplored, i.e., occlusion MER, is deeply investigated. First, to research MER under real-world occlusion conditions, synthetic occluded microexpression databases are created by using various community masks. Second, to suppress the influence of occlusion, a Region-inspired Relation Reasoning Network (RRRN) is proposed to model the relations between various facial regions. The RRRN consists of a backbone network, a region-inspired (RI) module and a relation reasoning (RR) module. More specifically, the backbone network aims to extract feature representations from different facial regions, the RI module is designed to compute the adaptive weight from the facial region itself based on the unobstructedness and importance of the region for suppressing the influence of occlusion using an attention mechanism, and the RR module exploits the progressive interactions among these regions by performing graph convolutions. Experiments are conducted on two tasks of MEGC 2018: the holdout-database evaluation task and the composite database evaluation task. Experimental results show that RRRN can be utilized to significantly explore the importance of facial regions and capture the cooperative complementary relationship of facial regions for MER. The results also demonstrate that RRRN outperforms the state-of-the-art approaches, especially with respect to occlusion, where RRRN is more robust.","author":[{"dropping-particle":"","family":"Mao","given":"Qirong","non-dropping-particle":"","parse-names":false,"suffix":""},{"dropping-particle":"","family":"Zhou","given":"Ling","non-dropping-particle":"","parse-names":false,"suffix":""},{"dropping-particle":"","family":"Zheng","given":"Wenming","non-dropping-particle":"","parse-names":false,"suffix":""},{"dropping-particle":"","family":"Shao","given":"Xiuyan","non-dropping-particle":"","parse-names":false,"suffix":""},{"dropping-particle":"","family":"Huang","given":"Xiaohua","non-dropping-particle":"","parse-names":false,"suffix":""}],"container-title":"IEEE Transactions on Affective Computing","id":"ITEM-1","issue":"4","issued":{"date-parts":[["2022"]]},"page":"1998-2016","title":"Objective Class-Based Micro-Expression Recognition Under Partial Occlusion Via Region-Inspired Relation Reasoning Network","type":"article-journal","volume":"13"},"uris":["http://www.mendeley.com/documents/?uuid=7f4b3a99-36d2-451f-a5fc-75dc27da89e2"]}],"mendeley":{"formattedCitation":"[39]","plainTextFormattedCitation":"[39]","previouslyFormattedCitation":"[39]"},"properties":{"noteIndex":0},"schema":"https://github.com/citation-style-language/schema/raw/master/csl-citation.json"}</w:instrText>
            </w:r>
            <w:r>
              <w:rPr>
                <w:color w:val="000000"/>
              </w:rPr>
              <w:fldChar w:fldCharType="separate"/>
            </w:r>
            <w:r w:rsidR="00AD4F45" w:rsidRPr="00AD4F45">
              <w:rPr>
                <w:b w:val="0"/>
                <w:bCs w:val="0"/>
                <w:noProof/>
                <w:color w:val="000000"/>
              </w:rPr>
              <w:t>[39]</w:t>
            </w:r>
            <w:r>
              <w:rPr>
                <w:color w:val="000000"/>
              </w:rPr>
              <w:fldChar w:fldCharType="end"/>
            </w:r>
          </w:p>
        </w:tc>
        <w:tc>
          <w:tcPr>
            <w:tcW w:w="992" w:type="dxa"/>
            <w:vAlign w:val="center"/>
          </w:tcPr>
          <w:p w14:paraId="0329FBBF" w14:textId="77777777" w:rsidR="003441DD" w:rsidRPr="00F01CF8" w:rsidRDefault="003441DD" w:rsidP="00772456">
            <w:pPr>
              <w:pStyle w:val="TableText"/>
              <w:spacing w:after="0"/>
              <w:ind w:firstLine="0"/>
              <w:cnfStyle w:val="000000000000" w:firstRow="0" w:lastRow="0" w:firstColumn="0" w:lastColumn="0" w:oddVBand="0" w:evenVBand="0" w:oddHBand="0" w:evenHBand="0" w:firstRowFirstColumn="0" w:firstRowLastColumn="0" w:lastRowFirstColumn="0" w:lastRowLastColumn="0"/>
            </w:pPr>
            <w:r w:rsidRPr="0015700F">
              <w:t>Weight Avarage Recall</w:t>
            </w:r>
          </w:p>
        </w:tc>
        <w:tc>
          <w:tcPr>
            <w:tcW w:w="709" w:type="dxa"/>
            <w:vAlign w:val="center"/>
          </w:tcPr>
          <w:p w14:paraId="7CAB841B"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0.487</w:t>
            </w:r>
          </w:p>
        </w:tc>
        <w:tc>
          <w:tcPr>
            <w:tcW w:w="708" w:type="dxa"/>
            <w:vAlign w:val="center"/>
          </w:tcPr>
          <w:p w14:paraId="5AF80914" w14:textId="77777777" w:rsidR="003441DD" w:rsidRDefault="003441DD" w:rsidP="00772456">
            <w:pPr>
              <w:pStyle w:val="TableText"/>
              <w:spacing w:after="0"/>
              <w:ind w:firstLine="0"/>
              <w:jc w:val="center"/>
              <w:cnfStyle w:val="000000000000" w:firstRow="0" w:lastRow="0" w:firstColumn="0" w:lastColumn="0" w:oddVBand="0" w:evenVBand="0" w:oddHBand="0" w:evenHBand="0" w:firstRowFirstColumn="0" w:firstRowLastColumn="0" w:lastRowFirstColumn="0" w:lastRowLastColumn="0"/>
            </w:pPr>
            <w:r>
              <w:t>0.557</w:t>
            </w:r>
          </w:p>
        </w:tc>
        <w:tc>
          <w:tcPr>
            <w:cnfStyle w:val="000100000000" w:firstRow="0" w:lastRow="0" w:firstColumn="0" w:lastColumn="1" w:oddVBand="0" w:evenVBand="0" w:oddHBand="0" w:evenHBand="0" w:firstRowFirstColumn="0" w:firstRowLastColumn="0" w:lastRowFirstColumn="0" w:lastRowLastColumn="0"/>
            <w:tcW w:w="993" w:type="dxa"/>
            <w:vAlign w:val="center"/>
          </w:tcPr>
          <w:p w14:paraId="78812C30" w14:textId="77777777" w:rsidR="003441DD" w:rsidRPr="00772456" w:rsidRDefault="003441DD" w:rsidP="00772456">
            <w:pPr>
              <w:pStyle w:val="TableText"/>
              <w:spacing w:after="0"/>
              <w:ind w:firstLine="0"/>
              <w:rPr>
                <w:b w:val="0"/>
                <w:bCs w:val="0"/>
              </w:rPr>
            </w:pPr>
            <w:r w:rsidRPr="00772456">
              <w:rPr>
                <w:b w:val="0"/>
                <w:bCs w:val="0"/>
              </w:rPr>
              <w:t>SAMM + CASME II</w:t>
            </w:r>
          </w:p>
        </w:tc>
      </w:tr>
    </w:tbl>
    <w:p w14:paraId="64EBCA02" w14:textId="77777777" w:rsidR="003441DD" w:rsidRDefault="003441DD" w:rsidP="00337803">
      <w:pPr>
        <w:ind w:firstLine="0"/>
      </w:pPr>
    </w:p>
    <w:p w14:paraId="293096EC" w14:textId="339C3394" w:rsidR="008F3874" w:rsidRDefault="00772456" w:rsidP="001B6A42">
      <w:pPr>
        <w:pStyle w:val="Heading1"/>
      </w:pPr>
      <w:r>
        <w:t>General Discussion</w:t>
      </w:r>
    </w:p>
    <w:p w14:paraId="0A2EAF0B" w14:textId="41476787" w:rsidR="00170026" w:rsidRDefault="00337803" w:rsidP="001B6A42">
      <w:pPr>
        <w:pStyle w:val="Heading2"/>
      </w:pPr>
      <w:r w:rsidRPr="00337803">
        <w:t xml:space="preserve">Significant Impact </w:t>
      </w:r>
      <w:r w:rsidR="00105140">
        <w:t>o</w:t>
      </w:r>
      <w:r w:rsidRPr="00337803">
        <w:t xml:space="preserve">f Occlusion </w:t>
      </w:r>
      <w:r w:rsidR="00105140">
        <w:t>o</w:t>
      </w:r>
      <w:r w:rsidRPr="00337803">
        <w:t>n F</w:t>
      </w:r>
      <w:r>
        <w:t>ER</w:t>
      </w:r>
    </w:p>
    <w:p w14:paraId="0A5B7BB8" w14:textId="10FA4685" w:rsidR="00337803" w:rsidRPr="009F26C2" w:rsidRDefault="00337803" w:rsidP="00105140">
      <w:pPr>
        <w:rPr>
          <w:rFonts w:eastAsia="Gulim"/>
        </w:rPr>
      </w:pPr>
      <w:r w:rsidRPr="009F26C2">
        <w:rPr>
          <w:rFonts w:eastAsia="Gulim"/>
        </w:rPr>
        <w:t xml:space="preserve">Based on the findings in this study, the types of occlusion identified in Table </w:t>
      </w:r>
      <w:r w:rsidR="008646A5">
        <w:rPr>
          <w:rFonts w:eastAsia="Gulim"/>
        </w:rPr>
        <w:t>III</w:t>
      </w:r>
      <w:r w:rsidRPr="009F26C2">
        <w:rPr>
          <w:rFonts w:eastAsia="Gulim"/>
        </w:rPr>
        <w:t xml:space="preserve"> show a significant contribution to the decline in the accuracy of FER systems. These types of occlusions can be categorized into three main groups based on the areas of the face that are covered: the eye area, the nose area, and the mouth area. Occlusion in the eye area tends to disrupt the identification of expressions that rely on the dynamics of eyebrow and eyelid movement, while occlusion around the nose, although having a relatively smaller impact, still affects the overall facial feature structure. Meanwhile, occlusion in the mouth area significantly affects emotion recognition, particularly expressions associated with mouth shape changes, such as happiness and sadness. This classification provides an important foundation for developing more robust FER methods that are resilient to various types of facial occlusions.</w:t>
      </w:r>
    </w:p>
    <w:p w14:paraId="72A603C7" w14:textId="57400ACF" w:rsidR="00337803" w:rsidRPr="009F26C2" w:rsidRDefault="00337803" w:rsidP="00105140">
      <w:pPr>
        <w:rPr>
          <w:rFonts w:eastAsia="Gulim"/>
        </w:rPr>
      </w:pPr>
      <w:r w:rsidRPr="009F26C2">
        <w:rPr>
          <w:rFonts w:eastAsia="Gulim"/>
        </w:rPr>
        <w:lastRenderedPageBreak/>
        <w:t xml:space="preserve">Occlusion in the eye area in real-world environments is commonly caused by the use of glasses, both for medical or protective purposes, as well as by hair covering parts of the face </w:t>
      </w:r>
      <w:r>
        <w:fldChar w:fldCharType="begin" w:fldLock="1"/>
      </w:r>
      <w:r w:rsidR="00E23870">
        <w:instrText>ADDIN CSL_CITATION {"citationItems":[{"id":"ITEM-1","itemData":{"DOI":"10.1007/s11571-022-09879-y","ISSN":"18714099","abstract":"Facial Expression Recognition (FER) is the basis for many applications including human-computer interaction and surveillance. While developing such applications, it is imperative to understand human emotions for better interaction with machines. Among many FER models developed so far, Ensemble Stacked Convolution Neural Networks (ES-CNN) showed an empirical impact in improving the performance of FER on static images. However, the existing ES-CNN based FER models trained with features extracted from the entire face, are unable to address the issues of ambient parameters such as pose, illumination, occlusions. To mitigate the problem of reduced performance of ES-CNN on partially occluded faces, a Component based ES-CNN (CES-CNN) is proposed. CES-CNN applies ES-CNN on action units of individual face components such as eyes, eyebrows, nose, cheek, mouth, and glabella as one subnet of the network. Max-Voting based ensemble classifier is used to ensemble the decisions of the subnets in order to obtain the optimized recognition accuracy. The proposed CES-CNN is validated by conducting experiments on benchmark datasets and the performance is compared with the state-of-the-art models. It is observed from the experimental results that the proposed model has a significant enhancement in the recognition accuracy compared to the existing models.","author":[{"dropping-particle":"","family":"Bellamkonda","given":"Sivaiah","non-dropping-particle":"","parse-names":false,"suffix":""},{"dropping-particle":"","family":"Gopalan","given":"N. P.","non-dropping-particle":"","parse-names":false,"suffix":""},{"dropping-particle":"","family":"Mala","given":"C.","non-dropping-particle":"","parse-names":false,"suffix":""},{"dropping-particle":"","family":"Settipalli","given":"Lavanya","non-dropping-particle":"","parse-names":false,"suffix":""}],"container-title":"Cognitive Neurodynamics","id":"ITEM-1","issue":"4","issued":{"date-parts":[["2023","8"]]},"note":"Export Date: 30 April 2025; Cited By: 7","page":"985-1008","title":"Facial expression recognition on partially occluded faces using component based ensemble stacked CNN","type":"article-journal","volume":"17"},"uris":["http://www.mendeley.com/documents/?uuid=df014cd3-0459-4284-82fc-ab6dbad939d9"]}],"mendeley":{"formattedCitation":"[59]","plainTextFormattedCitation":"[59]","previouslyFormattedCitation":"[59]"},"properties":{"noteIndex":0},"schema":"https://github.com/citation-style-language/schema/raw/master/csl-citation.json"}</w:instrText>
      </w:r>
      <w:r>
        <w:fldChar w:fldCharType="separate"/>
      </w:r>
      <w:r w:rsidR="00AD4F45" w:rsidRPr="00AD4F45">
        <w:rPr>
          <w:noProof/>
        </w:rPr>
        <w:t>[59]</w:t>
      </w:r>
      <w:r>
        <w:fldChar w:fldCharType="end"/>
      </w:r>
      <w:r w:rsidRPr="009F26C2">
        <w:rPr>
          <w:rFonts w:eastAsia="Gulim"/>
        </w:rPr>
        <w:t xml:space="preserve">, such as bangs or naturally falling strands. This condition is frequently encountered in various surveillance system applications, especially in the context of monitoring vehicle drivers or Advanced Driver Assistance Systems (ADAS) </w:t>
      </w:r>
      <w:r>
        <w:fldChar w:fldCharType="begin" w:fldLock="1"/>
      </w:r>
      <w:r w:rsidR="00E23870">
        <w:instrText>ADDIN CSL_CITATION {"citationItems":[{"id":"ITEM-1","itemData":{"DOI":"10.1016/j.measen.2023.100711","ISSN":"26659174","abstract":"In recent years, many large-scale information systems in the Internet of Things (IoT) can be converted into interdependent sensor networks, such as smart cities, smart medical systems, and industrial Internet systems. The successful application of Facial Expression Recognition in the IoT will make our algorithms faster, more convenient, lower overall costs, providing better business practices, and enhance sustainability. Facial Expression Recognition (FER)is essential to effectively communicate between human and machines. Video facial expression detection is a crucial component for gauging the driver's mood for driver assistance system. The emotions of the driver have a significant role in dictating the behavior of the driver, according to several studies, which can lead to disastrous car crashes. However, criteria affecting the identification of driver emotions with the right kind of monitoring include changes in stance, lighting, and occlusions. Based on the restoration of the blurred facial region, the Driver Facial Expression Emotion Recognition (DFEER) system was developed to address these issues. One of the first things to do when dealing with a sequence of blurred faces is to calculate the optical fluxes between the frames. After that, an optical flow reconstruction using a trained PMVO is performed to fix the occlusion-induced damage (Parallel Multi-Verse Optimizer). The major solutions are randomly split into groups of occluded and non-occluded optical flows using a parallel technique, and the groups discuss their findings after a set number of iterations. After optical flows have been rebuilt, they are used immediately in the classification phase of expression prediction. In this study, Very Deep Convolution Networks (VGGNet) proposed a method for recognising human emotions. Both the CK+ (Cohn-Kanade database) and the KMU-FED (Keimyung University Facial Expression of Drivers) databases are used to carry out the assessments of the classification model's efficacy. Accuracy, recall, precision, and f-measure the effectiveness of the suggested strategy is then evaluated using the findings.","author":[{"dropping-particle":"","family":"Sudha","given":"S. S.","non-dropping-particle":"","parse-names":false,"suffix":""},{"dropping-particle":"","family":"Suganya","given":"S. S.","non-dropping-particle":"","parse-names":false,"suffix":""}],"container-title":"Measurement: Sensors","id":"ITEM-1","issued":{"date-parts":[["2023"]]},"note":"Query date: 2025-05-04 23:18:56","publisher":"Elsevier","title":"On-road driver facial expression emotion recognition with parallel multi-verse optimizer (PMVO) and optical flow reconstruction for partial occlusion in internet of things (IoT)","type":"article-journal","volume":"26"},"uris":["http://www.mendeley.com/documents/?uuid=8284ad04-a5ca-3f91-90d4-5aa4a77e5ee2"]}],"mendeley":{"formattedCitation":"[63]","plainTextFormattedCitation":"[63]","previouslyFormattedCitation":"[63]"},"properties":{"noteIndex":0},"schema":"https://github.com/citation-style-language/schema/raw/master/csl-citation.json"}</w:instrText>
      </w:r>
      <w:r>
        <w:fldChar w:fldCharType="separate"/>
      </w:r>
      <w:r w:rsidR="00AD4F45" w:rsidRPr="00AD4F45">
        <w:rPr>
          <w:noProof/>
        </w:rPr>
        <w:t>[63]</w:t>
      </w:r>
      <w:r>
        <w:fldChar w:fldCharType="end"/>
      </w:r>
      <w:r w:rsidRPr="009F26C2">
        <w:rPr>
          <w:rFonts w:eastAsia="Gulim"/>
        </w:rPr>
        <w:t>, where cameras are directed at the driver's face to detect alertness or emotions. Such occlusion can hinder the accuracy of systems in recognizing facial expressions, as the eye area plays a crucial role in expressing emotions like anger, fear, and surprise. Therefore, the presence of occlusion in the eye area presents a unique challenge in developing vision-based FER systems that are implemented in real-world scenarios.</w:t>
      </w:r>
    </w:p>
    <w:p w14:paraId="65EBE380" w14:textId="42651F3C" w:rsidR="00337803" w:rsidRPr="009F26C2" w:rsidRDefault="00337803" w:rsidP="00105140">
      <w:pPr>
        <w:rPr>
          <w:rFonts w:eastAsia="Gulim"/>
        </w:rPr>
      </w:pPr>
      <w:r w:rsidRPr="009F26C2">
        <w:rPr>
          <w:rFonts w:eastAsia="Gulim"/>
        </w:rPr>
        <w:t xml:space="preserve">Occlusion in the mouth area also significantly impacts the accuracy of FER systems. Usually, occlusion in the mouth area can take the form of facial accessories such as masks, which are widely used by people during illness or as part of regular habits. During the COVID-19 pandemic, people were required to wear masks, causing FER systems to become less accurate </w:t>
      </w:r>
      <w:r>
        <w:fldChar w:fldCharType="begin" w:fldLock="1"/>
      </w:r>
      <w:r w:rsidR="00E23870">
        <w:instrText>ADDIN CSL_CITATION {"citationItems":[{"id":"ITEM-1","itemData":{"DOI":"10.1007/s11042-022-14050-0","ISSN":"15737721","abstract":"People use various nonverbal communicative channels to convey emotions, among which facial expressions are considered the most important ones. Thus, automatic Facial Expression Recognition (FER) is a fundamental task to increase the perceptive skills of computers, especially in human-computer interaction. Like humans, state-of-art FER systems are able to recognize emotions from the entire face of a person. However, the COVID-19 pandemic has imposed a massive use of face masks that help in preventing infection but may hamper social communication and make the recognition of facial expressions a very challenging task due to facial occlusion. In this paper we propose a FER system capable to recognize emotions from masked faces. The system checks for the presence of a mask on the face image and, in case of mask detection, it extracts the eyes region and recognizes the emotion only considering that portion of the face. The effectiveness of the developed FER system was tested in recognizing emotions and their valence only from the eyes region and comparing the results when considering the entire face. As it was expected, emotions that are related mainly to the mouth region (e.g., disgust) are barely recognized, while positive emotions are better identified by considering only the eyes region. Moreover, we compared the results of our FER system to the human annotation of emotions on masked faces. We found out that the FER system outperforms the human annotation, thus showing that the model is able to learn proper features for each emotion leveraging only the eyes region.","author":[{"dropping-particle":"","family":"Castellano","given":"Giovanna","non-dropping-particle":"","parse-names":false,"suffix":""},{"dropping-particle":"","family":"Carolis","given":"Berardina","non-dropping-particle":"De","parse-names":false,"suffix":""},{"dropping-particle":"","family":"Macchiarulo","given":"Nicola","non-dropping-particle":"","parse-names":false,"suffix":""}],"container-title":"Multimedia Tools and Applications","id":"ITEM-1","issue":"9","issued":{"date-parts":[["2023"]]},"page":"12751-12769","publisher":"Multimedia Tools and Applications","title":"Automatic facial emotion recognition at the COVID-19 pandemic time","type":"article-journal","volume":"82"},"uris":["http://www.mendeley.com/documents/?uuid=f32d73de-eefb-40e0-aa7a-cb2a3a1e0f20"]}],"mendeley":{"formattedCitation":"[14]","plainTextFormattedCitation":"[14]","previouslyFormattedCitation":"[14]"},"properties":{"noteIndex":0},"schema":"https://github.com/citation-style-language/schema/raw/master/csl-citation.json"}</w:instrText>
      </w:r>
      <w:r>
        <w:fldChar w:fldCharType="separate"/>
      </w:r>
      <w:r w:rsidR="00AD4F45" w:rsidRPr="00AD4F45">
        <w:rPr>
          <w:noProof/>
        </w:rPr>
        <w:t>[14]</w:t>
      </w:r>
      <w:r>
        <w:fldChar w:fldCharType="end"/>
      </w:r>
      <w:r w:rsidRPr="009F26C2">
        <w:rPr>
          <w:rFonts w:eastAsia="Gulim"/>
        </w:rPr>
        <w:t xml:space="preserve">. Another form of occlusion is when the hand covers the mouth or face, which often occurs during online learning sessions </w:t>
      </w:r>
      <w:r>
        <w:fldChar w:fldCharType="begin" w:fldLock="1"/>
      </w:r>
      <w:r w:rsidR="00E23870">
        <w:instrText>ADDIN CSL_CITATION {"citationItems":[{"id":"ITEM-1","itemData":{"DOI":"10.1016/j.compeleceng.2021.107667","ISSN":"00457906","abstract":"Academic emotions refer to various emotional experiences in connection with learners’ academic activities while learning, and these emotions are vital to the development of learners’ physiology and mentality. Facial expression recognition (FER) technology has been widely used in online learning to identify learners’ academic emotions. However, learners often inadvertently cover part of their face with their hands during online learning, which affects the accuracy of the technology's recognition of academic emotions. Most existing databases lack facial expression data with hand occlusion, which makes it difficult for researchers to further improve recognition accuracy. Therefore, this research established an online learners’ facial expression database with hand occlusion (OLFED-HO) to solve the above problem. This database has a total of 92,947 facial expression images of online learners, including four different hand occlusion situations (no occlusion, left occlusion, middle occlusion, and right occlusion) and seven academic emotions (confusion, curiosity, distraction, enjoyment, fatigue, depression, and neutrality). Then, to indicate the high reliability of the database established in this study, we analyzed the confusion matrix and concluded that the expression labels marked by different external coders have a high internal consistency. The database is expected to further promote the application of expression recognition technology in the field of education and provide online learners’ facial expressions with hand occlusion for the academic emotion database. In addition, an automatic facial expression recognition method with transfer learning based on region attention networks (RAN) is proposed in this paper, which efficiently reduces the impact of hand occlusion. The proposed architecture achieves an accuracy of 89% on the test set of our database.","author":[{"dropping-particle":"","family":"Lyu","given":"Li","non-dropping-particle":"","parse-names":false,"suffix":""},{"dropping-particle":"","family":"Zhang","given":"Ya","non-dropping-particle":"","parse-names":false,"suffix":""},{"dropping-particle":"","family":"Chi","given":"Meng Ya","non-dropping-particle":"","parse-names":false,"suffix":""},{"dropping-particle":"","family":"Yang","given":"Fei","non-dropping-particle":"","parse-names":false,"suffix":""},{"dropping-particle":"","family":"Zhang","given":"Shu Gang","non-dropping-particle":"","parse-names":false,"suffix":""},{"dropping-particle":"","family":"Liu","given":"Peng","non-dropping-particle":"","parse-names":false,"suffix":""},{"dropping-particle":"","family":"Lu","given":"Wei Gang","non-dropping-particle":"","parse-names":false,"suffix":""}],"container-title":"Computers and Electrical Engineering","id":"ITEM-1","issued":{"date-parts":[["2022"]]},"note":"Query date: 2025-05-04 23:18:56","publisher":"Elsevier","title":"Spontaneous facial expression database of learners’ academic emotions in online learning with hand occlusion","type":"article-journal","volume":"97"},"uris":["http://www.mendeley.com/documents/?uuid=5c8beac0-72df-4c24-bf2e-810804571da5"]}],"mendeley":{"formattedCitation":"[44]","plainTextFormattedCitation":"[44]","previouslyFormattedCitation":"[44]"},"properties":{"noteIndex":0},"schema":"https://github.com/citation-style-language/schema/raw/master/csl-citation.json"}</w:instrText>
      </w:r>
      <w:r>
        <w:fldChar w:fldCharType="separate"/>
      </w:r>
      <w:r w:rsidR="00AD4F45" w:rsidRPr="00AD4F45">
        <w:rPr>
          <w:noProof/>
        </w:rPr>
        <w:t>[44]</w:t>
      </w:r>
      <w:r>
        <w:fldChar w:fldCharType="end"/>
      </w:r>
      <w:r w:rsidRPr="009F26C2">
        <w:rPr>
          <w:rFonts w:eastAsia="Gulim"/>
        </w:rPr>
        <w:t xml:space="preserve">. This situation arises when students feel bored or due to health factors such as a stiff neck or other medical issues </w:t>
      </w:r>
      <w:r>
        <w:fldChar w:fldCharType="begin" w:fldLock="1"/>
      </w:r>
      <w:r w:rsidR="00E23870">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87]","plainTextFormattedCitation":"[87]","previouslyFormattedCitation":"[87]"},"properties":{"noteIndex":0},"schema":"https://github.com/citation-style-language/schema/raw/master/csl-citation.json"}</w:instrText>
      </w:r>
      <w:r>
        <w:fldChar w:fldCharType="separate"/>
      </w:r>
      <w:r w:rsidR="00AD4F45" w:rsidRPr="00AD4F45">
        <w:rPr>
          <w:noProof/>
        </w:rPr>
        <w:t>[87]</w:t>
      </w:r>
      <w:r>
        <w:fldChar w:fldCharType="end"/>
      </w:r>
      <w:r w:rsidRPr="009F26C2">
        <w:rPr>
          <w:rFonts w:eastAsia="Gulim"/>
        </w:rPr>
        <w:t>.</w:t>
      </w:r>
    </w:p>
    <w:p w14:paraId="2583893B" w14:textId="5C200F3F" w:rsidR="00337803" w:rsidRPr="009F26C2" w:rsidRDefault="00337803" w:rsidP="00105140">
      <w:pPr>
        <w:rPr>
          <w:rFonts w:eastAsia="Gulim"/>
        </w:rPr>
      </w:pPr>
      <w:r w:rsidRPr="009F26C2">
        <w:rPr>
          <w:rFonts w:eastAsia="Gulim"/>
        </w:rPr>
        <w:t xml:space="preserve">Occlusion in the nose area also influences the recognition of several basic emotions, although its contribution is not as significant as occlusion in the eye or mouth areas. Previous studies have shown that approaches based on modifying muscle movements around the nose area can improve confidence levels in detecting basic emotions like happiness, sadness, and anger </w:t>
      </w:r>
      <w:r>
        <w:fldChar w:fldCharType="begin" w:fldLock="1"/>
      </w:r>
      <w:r w:rsidR="00E23870">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62]","plainTextFormattedCitation":"[62]","previouslyFormattedCitation":"[62]"},"properties":{"noteIndex":0},"schema":"https://github.com/citation-style-language/schema/raw/master/csl-citation.json"}</w:instrText>
      </w:r>
      <w:r>
        <w:fldChar w:fldCharType="separate"/>
      </w:r>
      <w:r w:rsidR="00AD4F45" w:rsidRPr="00AD4F45">
        <w:rPr>
          <w:noProof/>
        </w:rPr>
        <w:t>[62]</w:t>
      </w:r>
      <w:r>
        <w:fldChar w:fldCharType="end"/>
      </w:r>
      <w:r w:rsidRPr="009F26C2">
        <w:rPr>
          <w:rFonts w:eastAsia="Gulim"/>
        </w:rPr>
        <w:t>. This suggests that, although the nose area is not the primary center of facial expression, its role is still significant in supporting the overall representation of emotional expressions. Therefore, considering the muscle characteristics in this area could be an important aspect of developing more accurate and robust FER systems against partial occlusion.</w:t>
      </w:r>
    </w:p>
    <w:p w14:paraId="250E2A99" w14:textId="17B2C351" w:rsidR="00D9611A" w:rsidRDefault="00337803" w:rsidP="00105140">
      <w:r w:rsidRPr="009F26C2">
        <w:rPr>
          <w:rFonts w:eastAsia="Gulim"/>
        </w:rPr>
        <w:t>In addition to occlusion, another factor contributing to the decrease in FER system accuracy is head pose variation</w:t>
      </w:r>
      <w:r>
        <w:rPr>
          <w:rFonts w:eastAsia="Gulim"/>
        </w:rPr>
        <w:t xml:space="preserve"> </w:t>
      </w:r>
      <w:r w:rsidR="00E23870" w:rsidRPr="003C1ED0">
        <w:fldChar w:fldCharType="begin" w:fldLock="1"/>
      </w:r>
      <w:r w:rsidR="00E23870" w:rsidRPr="003C1ED0">
        <w:instrText>ADDIN CSL_CITATION {"citationItems":[{"id":"ITEM-1","itemData":{"DOI":"10.1109/TCDS.2022.3157772","ISSN":"23798939","abstract":"Facial expression recognition (FER) in the wild unavoidably suffers from the effects of face posture, illumination, and partial occlusion. In this article, we attempt to alleviate the above negative effects and improve the performance of FER in the wild based on 3-D face feature reconstruction and learning. Three-dimensional face reconstruction not only can effectively make up for the facial apparent information missing inform a 2-D face images but can also extract accurate 3-D facial geometric information in self-occlusion and extreme illumination scenarios. Therefore, we propose a novel end-to-end trainable 3-D face feature reconstruction and learning network (3-DF-RLN) is proposed for FER in the wild. In 3-DF-RLN, the 2-D implicitly frontalized face apparent data and 3-D facial landmarks are reconstructed by a 3-D face reconstruction module and input to two feature extraction pathways. The appearance pathway learns apparent features from the reconstructed 2-D face apparent data using a convolutional neural network. The geometry pathway learns the geometric features from the reconstructed 3-D facial landmarks using a graph convolutional network. Finally, FER is achieved via the fusion of the two pathways. Extensive experiments were conducted to evaluate the proposed method with three benchmark databases, including Multi-PIE, RAF-DB, and AffectNet. The results show that the proposed 3-DF-RLN model has better FER performance, both in the lab and in the wild. In addition, the face graph from the geometry pathway reveals the correlations between facial landmarks in FER.","author":[{"dropping-particle":"","family":"Sun","given":"Ning","non-dropping-particle":"","parse-names":false,"suffix":""},{"dropping-particle":"","family":"Tao","given":"Jianglong","non-dropping-particle":"","parse-names":false,"suffix":""},{"dropping-particle":"","family":"Liu","given":"Jixin","non-dropping-particle":"","parse-names":false,"suffix":""},{"dropping-particle":"","family":"Sun","given":"Haian","non-dropping-particle":"","parse-names":false,"suffix":""},{"dropping-particle":"","family":"Han","given":"Guang","non-dropping-particle":"","parse-names":false,"suffix":""}],"container-title":"IEEE Transactions on Cognitive and Developmental Systems","id":"ITEM-1","issue":"1","issued":{"date-parts":[["2023"]]},"note":"Query date: 2025-05-04 23:18:56","page":"298-309","publisher":"ieeexplore.ieee.org","title":"3-D Facial Feature Reconstruction and Learning Network for Facial Expression Recognition in the Wild","type":"article-journal","volume":"15"},"uris":["http://www.mendeley.com/documents/?uuid=5b59b81a-7ee7-4444-9dc3-92d874298102"]}],"mendeley":{"formattedCitation":"[5]","plainTextFormattedCitation":"[5]","previouslyFormattedCitation":"[5]"},"properties":{"noteIndex":0},"schema":"https://github.com/citation-style-language/schema/raw/master/csl-citation.json"}</w:instrText>
      </w:r>
      <w:r w:rsidR="00E23870" w:rsidRPr="003C1ED0">
        <w:fldChar w:fldCharType="separate"/>
      </w:r>
      <w:r w:rsidR="00E23870" w:rsidRPr="003C1ED0">
        <w:rPr>
          <w:noProof/>
        </w:rPr>
        <w:t>[5]</w:t>
      </w:r>
      <w:r w:rsidR="00E23870" w:rsidRPr="003C1ED0">
        <w:fldChar w:fldCharType="end"/>
      </w:r>
      <w:r w:rsidR="00E23870" w:rsidRPr="003C1ED0">
        <w:t xml:space="preserve">, </w:t>
      </w:r>
      <w:r w:rsidR="00E23870" w:rsidRPr="003C1ED0">
        <w:fldChar w:fldCharType="begin" w:fldLock="1"/>
      </w:r>
      <w:r w:rsidR="00E23870" w:rsidRPr="003C1ED0">
        <w:instrText>ADDIN CSL_CITATION {"citationItems":[{"id":"ITEM-1","itemData":{"DOI":"10.1016/j.jksuci.2021.06.012","ISSN":"22131248","abstract":"Automatic facial emotion recognition in real-world situations like partial occlusions, varying head poses and illumination conditions are challenging to the machine learning community. The main reason is the lack of sufficient samples with the aforementioned conditions in the baseline datasets which throws difficulty in training a well performing machine learning or deep learning model. To overcome this challenge, we have adopted the concept of meta-learning. Meta-learning using prototypical networks (metric-based meta-learning) has been proven to be well-fit for few-shot problems without severe overfitting. We leverage the quick adaptation power of prototypical networks for emotion recognition in the scarcity of such diverse samples. We have used CMU Multi-PIE dataset which contains images with partial occlusions, varying head-poses and illumination levels for training and evaluating the model. For testing the adaptability of the system to intra-class and inter-dataset variations, AffectNet face database images have been used. The proposed method is named as ERMOPI (Emotion Recognition using Meta-learning across Occlusion, Pose and Illumination) which performs emotion recognition from facial expressions using meta-learning approach for still images and it is robust to partial occlusions, varying head poses and illumination levels which is the novelty of this work. The key benefit is the usage of less number of training samples compared to the existing work in emotion recognition and achieved comparable results with the state-of-the-art approaches. The proposed method achieved 90% accuracy for CMU Multi-PIE database images and 68% accuracy for AffectNet database images.","author":[{"dropping-particle":"","family":"Kuruvayil","given":"Soumya","non-dropping-particle":"","parse-names":false,"suffix":""},{"dropping-particle":"","family":"Palaniswamy","given":"Suja","non-dropping-particle":"","parse-names":false,"suffix":""}],"container-title":"Journal of King Saud University - Computer and Information Sciences","id":"ITEM-1","issue":"9","issued":{"date-parts":[["2022"]]},"note":"From Duplicate 2 (Emotion recognition from facial images with simultaneous occlusion, pose and illumination variations using meta-learning - Kuruvayil, Soumya; Palaniswamy, Suja)\n\nFrom Duplicate 1 (Emotion recognition from facial images with simultaneous occlusion, pose and illumination variations using meta-learning - Kuruvayil, Soumya; Palaniswamy, Suja)\n\nCited by: 62; All Open Access, Gold Open Access","page":"7271-7282","publisher":"The Authors","title":"Emotion recognition from facial images with simultaneous occlusion, pose and illumination variations using meta-learning","type":"article-journal","volume":"34"},"uris":["http://www.mendeley.com/documents/?uuid=1fd07e53-47a8-4b83-b43a-6da617b56f49"]}],"mendeley":{"formattedCitation":"[18]","plainTextFormattedCitation":"[18]","previouslyFormattedCitation":"[18]"},"properties":{"noteIndex":0},"schema":"https://github.com/citation-style-language/schema/raw/master/csl-citation.json"}</w:instrText>
      </w:r>
      <w:r w:rsidR="00E23870" w:rsidRPr="003C1ED0">
        <w:fldChar w:fldCharType="separate"/>
      </w:r>
      <w:r w:rsidR="00E23870" w:rsidRPr="003C1ED0">
        <w:rPr>
          <w:noProof/>
        </w:rPr>
        <w:t>[18]</w:t>
      </w:r>
      <w:r w:rsidR="00E23870" w:rsidRPr="003C1ED0">
        <w:fldChar w:fldCharType="end"/>
      </w:r>
      <w:r w:rsidR="00E23870">
        <w:t>,</w:t>
      </w:r>
      <w:r w:rsidR="00E23870" w:rsidRPr="003C1ED0">
        <w:t xml:space="preserve"> </w:t>
      </w:r>
      <w:r w:rsidR="00E23870" w:rsidRPr="003C1ED0">
        <w:fldChar w:fldCharType="begin" w:fldLock="1"/>
      </w:r>
      <w:r w:rsidR="00E23870" w:rsidRPr="003C1ED0">
        <w:instrText>ADDIN CSL_CITATION {"citationItems":[{"id":"ITEM-1","itemData":{"DOI":"10.3390/s23156799","ISSN":"14248220","PMID":"37571582","abstract":"Facial expressions help individuals convey their emotions. In recent years, thanks to the development of computer vision technology, facial expression recognition (FER) has become a research hotspot and made remarkable progress. However, human faces in real-world environments are affected by various unfavorable factors, such as facial occlusion and head pose changes, which are seldom encountered in controlled laboratory settings. These factors often lead to a reduction in expression recognition accuracy. Inspired by the recent success of transformers in many computer vision tasks, we propose a model called the fine-tuned channel–spatial attention transformer (FT-CSAT) to improve the accuracy of recognition of FER in the wild. FT-CSAT consists of two crucial components: channel–spatial attention module and fine-tuning module. In the channel–spatial attention module, the feature map is input into the channel attention module and the spatial attention module sequentially. The final output feature map will effectively incorporate both channel information and spatial information. Consequently, the network becomes adept at focusing on relevant and meaningful features associated with facial expressions. To further improve the model’s performance while controlling the number of excessive parameters, we employ a fine-tuning method. Extensive experimental results demonstrate that our FT-CSAT outperforms the state-of-the-art methods on two benchmark datasets: RAF-DB and FERPlus. The achieved recognition accuracy is 88.61% and 89.26%, respectively. Furthermore, to evaluate the robustness of FT-CSAT in the case of facial occlusion and head pose changes, we take tests on Occlusion-RAF-DB and Pose-RAF-DB data sets, and the results also show that the superior recognition performance of the proposed method under such conditions.","author":[{"dropping-particle":"","family":"Yao","given":"Huang","non-dropping-particle":"","parse-names":false,"suffix":""},{"dropping-particle":"","family":"Yang","given":"Xiaomeng","non-dropping-particle":"","parse-names":false,"suffix":""},{"dropping-particle":"","family":"Chen","given":"Di","non-dropping-particle":"","parse-names":false,"suffix":""},{"dropping-particle":"","family":"Wang","given":"Zhao","non-dropping-particle":"","parse-names":false,"suffix":""},{"dropping-particle":"","family":"Tian","given":"Yuan","non-dropping-particle":"","parse-names":false,"suffix":""}],"container-title":"Sensors","id":"ITEM-1","issue":"15","issued":{"date-parts":[["2023","7"]]},"note":"Export Date: 30 April 2025; Cited By: 5","page":"6799","title":"Facial Expression Recognition Based on Fine-Tuned Channel–Spatial Attention Transformer","type":"article-journal","volume":"23"},"uris":["http://www.mendeley.com/documents/?uuid=c6de15d0-3544-47da-8814-afecf271c728"]}],"mendeley":{"formattedCitation":"[22]","plainTextFormattedCitation":"[22]","previouslyFormattedCitation":"[22]"},"properties":{"noteIndex":0},"schema":"https://github.com/citation-style-language/schema/raw/master/csl-citation.json"}</w:instrText>
      </w:r>
      <w:r w:rsidR="00E23870" w:rsidRPr="003C1ED0">
        <w:fldChar w:fldCharType="separate"/>
      </w:r>
      <w:r w:rsidR="00E23870" w:rsidRPr="003C1ED0">
        <w:rPr>
          <w:noProof/>
        </w:rPr>
        <w:t>[22]</w:t>
      </w:r>
      <w:r w:rsidR="00E23870" w:rsidRPr="003C1ED0">
        <w:fldChar w:fldCharType="end"/>
      </w:r>
      <w:r w:rsidR="00E23870" w:rsidRPr="003C1ED0">
        <w:t>,</w:t>
      </w:r>
      <w:r w:rsidR="00E23870">
        <w:t xml:space="preserve"> </w:t>
      </w:r>
      <w:r w:rsidR="00E23870" w:rsidRPr="003C1ED0">
        <w:fldChar w:fldCharType="begin" w:fldLock="1"/>
      </w:r>
      <w:r w:rsidR="00E23870" w:rsidRPr="003C1ED0">
        <w:instrText>ADDIN CSL_CITATION {"citationItems":[{"id":"ITEM-1","itemData":{"DOI":"10.32604/cmes.2023.031040","ISSN":"15261506","abstract":"Pose-invariant facial expression recognition (FER) is an active but challenging research topic in computer vision. Especially with the involvement of diverse observation angles, FER makes the training parameter models inconsistent from one view to another. This study develops a deep global multiple-scale and local patches attention (GMS-LPA) dual-branch network for pose-invariant FER to weaken the influence of pose variation and self-occlusion on recognition accuracy. In this research, the designed GMS-LPA network contains four main parts, i.e., the feature extraction module, the global multiple-scale (GMS) module, the local patches attention (LPA) module, and the model-level fusion model. The feature extraction module is designed to extract and normalize texture information to the same size. The GMS model can extract deep global features with different receptive fields, releasing the sensitivity of deeper convolution layers to pose-variant and self-occlusion. The LPA module is built to force the network to focus on local salient features, which can lower the effect of pose variation and self-occlusion on recognition results. Subsequently, the extracted features are fused with a model-level strategy to improve recognition accuracy. Extensive experiments were conducted on four public databases, and the recognition results demonstrated the feasibility and validity of the proposed methods.","author":[{"dropping-particle":"","family":"Liu","given":"Chaoji","non-dropping-particle":"","parse-names":false,"suffix":""},{"dropping-particle":"","family":"Liu","given":"Xingqiao","non-dropping-particle":"","parse-names":false,"suffix":""},{"dropping-particle":"","family":"Chen","given":"Chong","non-dropping-particle":"","parse-names":false,"suffix":""},{"dropping-particle":"","family":"Zhou","given":"Kang","non-dropping-particle":"","parse-names":false,"suffix":""}],"container-title":"CMES - Computer Modeling in Engineering and Sciences","id":"ITEM-1","issue":"1","issued":{"date-parts":[["2023"]]},"note":"Cited by: 1; All Open Access, Hybrid Gold Open Access","page":"405-440","title":"Deep Global Multiple-Scale and Local Patches Attention Dual-Branch Network for Pose-Invariant Facial Expression Recognition","type":"article-journal","volume":"139"},"uris":["http://www.mendeley.com/documents/?uuid=14caa303-3c10-45cf-a5f1-523a95219f7a"]}],"mendeley":{"formattedCitation":"[54]","plainTextFormattedCitation":"[54]","previouslyFormattedCitation":"[54]"},"properties":{"noteIndex":0},"schema":"https://github.com/citation-style-language/schema/raw/master/csl-citation.json"}</w:instrText>
      </w:r>
      <w:r w:rsidR="00E23870" w:rsidRPr="003C1ED0">
        <w:fldChar w:fldCharType="separate"/>
      </w:r>
      <w:r w:rsidR="00E23870" w:rsidRPr="003C1ED0">
        <w:rPr>
          <w:noProof/>
        </w:rPr>
        <w:t>[54]</w:t>
      </w:r>
      <w:r w:rsidR="00E23870" w:rsidRPr="003C1ED0">
        <w:fldChar w:fldCharType="end"/>
      </w:r>
      <w:r w:rsidR="00E23870" w:rsidRPr="003C1ED0">
        <w:t xml:space="preserve">, </w:t>
      </w:r>
      <w:r w:rsidR="00E23870" w:rsidRPr="003C1ED0">
        <w:fldChar w:fldCharType="begin" w:fldLock="1"/>
      </w:r>
      <w:r w:rsidR="00E23870" w:rsidRPr="003C1ED0">
        <w:instrText>ADDIN CSL_CITATION {"citationItems":[{"id":"ITEM-1","itemData":{"DOI":"10.3390/app14156471","ISSN":"20763417","abstract":"Facial expression recognition has wide application prospects in many occasions. Due to the complexity and variability of facial expressions, facial expression recognition has become a very challenging research topic. This paper proposes a Vision Transformer expression recognition method based on hybrid local attention (HLA-ViT). The network adopts a dual-stream structure. One stream extracts the hybrid local features and the other stream extracts the global contextual features. These two streams constitute a global–local fusion attention. The hybrid local attention module is proposed to enhance the network’s robustness to face occlusion and head pose variations. The convolutional neural network is combined with the hybrid local attention module to obtain feature maps with local prominent information. Robust features are then captured by the ViT from the global perspective of the visual sequence context. Finally, the decision-level fusion mechanism fuses the expression features with local prominent information, adding complementary information to enhance the network’s recognition performance and robustness against interference factors such as occlusion and head posture changes in natural scenes. Extensive experiments demonstrate that our HLA-ViT network achieves an excellent performance with 90.45% on RAF-DB, 90.13% on FERPlus, and 65.07% on AffectNet.","author":[{"dropping-particle":"","family":"Tian","given":"Yuan","non-dropping-particle":"","parse-names":false,"suffix":""},{"dropping-particle":"","family":"Zhu","given":"Jingxuan","non-dropping-particle":"","parse-names":false,"suffix":""},{"dropping-particle":"","family":"Yao","given":"Huang","non-dropping-particle":"","parse-names":false,"suffix":""},{"dropping-particle":"","family":"Chen","given":"Di","non-dropping-particle":"","parse-names":false,"suffix":""}],"container-title":"Applied Sciences (Switzerland)","id":"ITEM-1","issue":"15","issued":{"date-parts":[["2024"]]},"note":"Query date: 2025-05-04 23:18:56","publisher":"mdpi.com","title":"Facial Expression Recognition Based on Vision Transformer with Hybrid Local Attention","type":"article-journal","volume":"14"},"uris":["http://www.mendeley.com/documents/?uuid=39cc1234-6eed-4b78-ae5c-879f32e679cf"]}],"mendeley":{"formattedCitation":"[57]","plainTextFormattedCitation":"[57]","previouslyFormattedCitation":"[57]"},"properties":{"noteIndex":0},"schema":"https://github.com/citation-style-language/schema/raw/master/csl-citation.json"}</w:instrText>
      </w:r>
      <w:r w:rsidR="00E23870" w:rsidRPr="003C1ED0">
        <w:fldChar w:fldCharType="separate"/>
      </w:r>
      <w:r w:rsidR="00E23870" w:rsidRPr="003C1ED0">
        <w:rPr>
          <w:noProof/>
        </w:rPr>
        <w:t>[57]</w:t>
      </w:r>
      <w:r w:rsidR="00E23870" w:rsidRPr="003C1ED0">
        <w:fldChar w:fldCharType="end"/>
      </w:r>
      <w:r w:rsidR="00E23870" w:rsidRPr="003C1ED0">
        <w:t xml:space="preserve">, </w:t>
      </w:r>
      <w:r w:rsidR="00E23870" w:rsidRPr="003C1ED0">
        <w:fldChar w:fldCharType="begin" w:fldLock="1"/>
      </w:r>
      <w:r w:rsidR="00E23870" w:rsidRPr="003C1ED0">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61]","plainTextFormattedCitation":"[61]","previouslyFormattedCitation":"[61]"},"properties":{"noteIndex":0},"schema":"https://github.com/citation-style-language/schema/raw/master/csl-citation.json"}</w:instrText>
      </w:r>
      <w:r w:rsidR="00E23870" w:rsidRPr="003C1ED0">
        <w:fldChar w:fldCharType="separate"/>
      </w:r>
      <w:r w:rsidR="00E23870" w:rsidRPr="003C1ED0">
        <w:rPr>
          <w:noProof/>
        </w:rPr>
        <w:t>[61]</w:t>
      </w:r>
      <w:r w:rsidR="00E23870" w:rsidRPr="003C1ED0">
        <w:fldChar w:fldCharType="end"/>
      </w:r>
      <w:r w:rsidR="00E23870" w:rsidRPr="003C1ED0">
        <w:t xml:space="preserve">, </w:t>
      </w:r>
      <w:r w:rsidR="00E23870" w:rsidRPr="003C1ED0">
        <w:fldChar w:fldCharType="begin" w:fldLock="1"/>
      </w:r>
      <w:r w:rsidR="00E23870" w:rsidRPr="003C1ED0">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62]","plainTextFormattedCitation":"[62]","previouslyFormattedCitation":"[62]"},"properties":{"noteIndex":0},"schema":"https://github.com/citation-style-language/schema/raw/master/csl-citation.json"}</w:instrText>
      </w:r>
      <w:r w:rsidR="00E23870" w:rsidRPr="003C1ED0">
        <w:fldChar w:fldCharType="separate"/>
      </w:r>
      <w:r w:rsidR="00E23870" w:rsidRPr="003C1ED0">
        <w:rPr>
          <w:noProof/>
        </w:rPr>
        <w:t>[62]</w:t>
      </w:r>
      <w:r w:rsidR="00E23870" w:rsidRPr="003C1ED0">
        <w:fldChar w:fldCharType="end"/>
      </w:r>
      <w:r w:rsidR="00E23870">
        <w:t xml:space="preserve">, </w:t>
      </w:r>
      <w:r w:rsidRPr="003C1ED0">
        <w:t xml:space="preserve"> </w:t>
      </w:r>
      <w:r w:rsidRPr="009F26C2">
        <w:rPr>
          <w:rFonts w:eastAsia="Gulim"/>
        </w:rPr>
        <w:t>which occurs when the orientation of the face in the image is not directly facing the camera due to changes in head direction or tilt. This variation can cause spatial distortion in facial features that are key to expression recognition, making it difficult for the model to consistently extract emotional information. Pose changes such as yaw, pitch, or roll rotations can obscure or even hide essential areas of the face, such as the eyes, eyebrows, and mouth, which significantly impact expression classification. Therefore, handling head pose variation becomes an important challenge in developing robust and reliable FER systems in real-world environments.</w:t>
      </w:r>
    </w:p>
    <w:p w14:paraId="2890D3E0" w14:textId="0C57218E" w:rsidR="00D9611A" w:rsidRDefault="00D9611A" w:rsidP="00D9611A">
      <w:pPr>
        <w:pStyle w:val="Heading2"/>
      </w:pPr>
      <w:r w:rsidRPr="00D9611A">
        <w:t xml:space="preserve">Datasets For Testing The Resilience Of </w:t>
      </w:r>
      <w:r>
        <w:t>FER</w:t>
      </w:r>
      <w:r w:rsidRPr="00D9611A">
        <w:t xml:space="preserve"> Models Against Occluded Facial Data</w:t>
      </w:r>
    </w:p>
    <w:p w14:paraId="0C82F3DF" w14:textId="77777777" w:rsidR="00D9611A" w:rsidRPr="00CC76C4" w:rsidRDefault="00D9611A" w:rsidP="00105140">
      <w:pPr>
        <w:rPr>
          <w:rFonts w:eastAsia="Gulim"/>
        </w:rPr>
      </w:pPr>
      <w:r w:rsidRPr="00CC76C4">
        <w:rPr>
          <w:rFonts w:eastAsia="Gulim"/>
        </w:rPr>
        <w:t>In efforts to build robust models against occluded facial data, a collection of facial datasets representing real-world conditions, both with and without scenario modifications, is essential. Ideally, these datasets should include variations of occlusion caused by objects such as hands, hair, masks, or other environmental elements, as well as other realistic conditions such as poor lighting, extreme poses, and complex facial expressions. The availability of data with these characteristics is crucial for both training the model to improve its generalization ability and for validating the model's performance in real-world situations more accurately.</w:t>
      </w:r>
    </w:p>
    <w:p w14:paraId="16D26A36" w14:textId="7F7A95FA" w:rsidR="00D9611A" w:rsidRPr="00CC76C4" w:rsidRDefault="00D9611A" w:rsidP="00105140">
      <w:pPr>
        <w:rPr>
          <w:rFonts w:eastAsia="Gulim"/>
        </w:rPr>
      </w:pPr>
      <w:r w:rsidRPr="00CC76C4">
        <w:rPr>
          <w:rFonts w:eastAsia="Gulim"/>
        </w:rPr>
        <w:t xml:space="preserve">Facial data can be gathered from several public datasets such as FED-RO, RAF-DB, AffectNet, FER2013, FERPlus, and others that </w:t>
      </w:r>
      <w:r w:rsidRPr="00CC76C4">
        <w:rPr>
          <w:rFonts w:eastAsia="Gulim"/>
        </w:rPr>
        <w:t>include a variety of occlusion types. Occlusion types can also be synthetically generated, such as by positioning random black blocks that cover portions of the face</w:t>
      </w:r>
      <w:r>
        <w:rPr>
          <w:rFonts w:eastAsia="Gulim"/>
        </w:rPr>
        <w:t xml:space="preserve"> </w:t>
      </w:r>
      <w:r w:rsidR="00E23870" w:rsidRPr="00CA6AE3">
        <w:rPr>
          <w:szCs w:val="24"/>
        </w:rPr>
        <w:fldChar w:fldCharType="begin" w:fldLock="1"/>
      </w:r>
      <w:r w:rsidR="00E23870" w:rsidRPr="00CA6AE3">
        <w:rPr>
          <w:szCs w:val="24"/>
        </w:rPr>
        <w:instrText>ADDIN CSL_CITATION {"citationItems":[{"id":"ITEM-1","itemData":{"DOI":"10.1016/j.neucom.2022.02.035","ISSN":"18728286","abstract":"Recognizing faces with partial occlusion is a challenging problem in many real-world applications. Although various methods have been proposed to deal with the facial image de-occlusion tasks, most of them only concern the local features of occluded images, obviously ignoring the global facial expressions and structural prior information. In this paper, we propose a novel end-to-end SILP-Autoencoder to effectively restore partial occluded faces. To improve the recovery quality and occlusion removal robustness, our framework mainly consists of two components, Laplacian prior subnetwork, and left-and-right symmetric match module (LR-match module), which preserve the global facial expression features and fully make use of the symmetrical characteristics of facial regions and structures respectively. Based on the above characteristics, a composite loss function is designed to achieve end-to-end training of the entire network. Extensive experiments on the face expression datasets with various shaded areas suggest that our approach achieves superior performance against the state-of-the-art methods. In particular, our method is more useful for facial detail recovery and distortion expression suppression.","author":[{"dropping-particle":"","family":"Sun","given":"Dengdi","non-dropping-particle":"","parse-names":false,"suffix":""},{"dropping-particle":"","family":"Xie","given":"Wandong","non-dropping-particle":"","parse-names":false,"suffix":""},{"dropping-particle":"","family":"Ding","given":"Zhuanlian","non-dropping-particle":"","parse-names":false,"suffix":""},{"dropping-particle":"","family":"Tang","given":"Jin","non-dropping-particle":"","parse-names":false,"suffix":""}],"container-title":"Neurocomputing","id":"ITEM-1","issued":{"date-parts":[["2022"]]},"page":"47-56","publisher":"Elsevier B.V.","title":"SILP-autoencoder for face de-occlusion","type":"article-journal","volume":"485"},"uris":["http://www.mendeley.com/documents/?uuid=3e674ebe-8197-4498-9a98-b87c5152fca0"]}],"mendeley":{"formattedCitation":"[4]","plainTextFormattedCitation":"[4]","previouslyFormattedCitation":"[4]"},"properties":{"noteIndex":0},"schema":"https://github.com/citation-style-language/schema/raw/master/csl-citation.json"}</w:instrText>
      </w:r>
      <w:r w:rsidR="00E23870" w:rsidRPr="00CA6AE3">
        <w:rPr>
          <w:szCs w:val="24"/>
        </w:rPr>
        <w:fldChar w:fldCharType="separate"/>
      </w:r>
      <w:r w:rsidR="00E23870" w:rsidRPr="00CA6AE3">
        <w:rPr>
          <w:noProof/>
          <w:szCs w:val="24"/>
        </w:rPr>
        <w:t>[4]</w:t>
      </w:r>
      <w:r w:rsidR="00E23870" w:rsidRPr="00CA6AE3">
        <w:rPr>
          <w:szCs w:val="24"/>
        </w:rPr>
        <w:fldChar w:fldCharType="end"/>
      </w:r>
      <w:r w:rsidR="00E23870" w:rsidRPr="00CA6AE3">
        <w:rPr>
          <w:szCs w:val="24"/>
        </w:rPr>
        <w:t xml:space="preserve">, </w:t>
      </w:r>
      <w:r w:rsidR="00E23870" w:rsidRPr="00CA6AE3">
        <w:rPr>
          <w:szCs w:val="24"/>
        </w:rPr>
        <w:fldChar w:fldCharType="begin" w:fldLock="1"/>
      </w:r>
      <w:r w:rsidR="00E23870" w:rsidRPr="00CA6AE3">
        <w:rPr>
          <w:szCs w:val="24"/>
        </w:rPr>
        <w:instrText>ADDIN CSL_CITATION {"citationItems":[{"id":"ITEM-1","itemData":{"DOI":"10.1007/s11042-020-09566-2","ISSN":"15737721","abstract":"Recently, deep learning has made great achievements in facial expression recognition. However, occlusion and large skew will greatly affect the accuracy of facial expression recognition in practice. Therefore, we propose a novel framework based on symmetric SURF and heterogeneous soft partition network to quickly recognize facial recognition under partial occlusion. In this framework, an occlusion detection module based on symmetric SURF is presented to detect the occlusion part, which helps to locate the horizontal symmetric area of the occlusion area. After that, a face inpainting module based on mirror transition is presented to rapidly accomplish the face inpainting under the unsupervised circumstance. Moreover, a recognition network based on heterogeneous soft partitioning is proposed for the facial expression recognition. After heterogeneous soft partitioning, the weights of each part are input and to into the recognition network as more prior information for training. Finally, we feed the weighted image into the trained neural network for expression recognition. Experimental results show that the accuracy of the proposed method is respectively 7% and 8% higher than the average accuracies from the state-of-the-art methods on Cohn-Kanade (CK +) and fer2013 datasets. Besides, the run time of our method is 2.38 s faster than the most advanced.","author":[{"dropping-particle":"","family":"Hu","given":"Ke","non-dropping-particle":"","parse-names":false,"suffix":""},{"dropping-particle":"","family":"Huang","given":"Guoheng","non-dropping-particle":"","parse-names":false,"suffix":""},{"dropping-particle":"","family":"Yang","given":"Ying","non-dropping-particle":"","parse-names":false,"suffix":""},{"dropping-particle":"","family":"Pun","given":"Chi Man","non-dropping-particle":"","parse-names":false,"suffix":""},{"dropping-particle":"","family":"Ling","given":"Wing Kuen","non-dropping-particle":"","parse-names":false,"suffix":""},{"dropping-particle":"","family":"Cheng","given":"Lianglun","non-dropping-particle":"","parse-names":false,"suffix":""}],"container-title":"Multimedia Tools and Applications","id":"ITEM-1","issue":"41-42","issued":{"date-parts":[["2020"]]},"note":"Query date: 2025-05-04 23:18:56","page":"30861-30881","publisher":"Springer","title":"Rapid facial expression recognition under part occlusion based on symmetric SURF and heterogeneous soft partition network","type":"article-journal","volume":"79"},"uris":["http://www.mendeley.com/documents/?uuid=d015a60c-e57c-3768-9352-d9dfd2d52e22"]}],"mendeley":{"formattedCitation":"[43]","plainTextFormattedCitation":"[43]","previouslyFormattedCitation":"[43]"},"properties":{"noteIndex":0},"schema":"https://github.com/citation-style-language/schema/raw/master/csl-citation.json"}</w:instrText>
      </w:r>
      <w:r w:rsidR="00E23870" w:rsidRPr="00CA6AE3">
        <w:rPr>
          <w:szCs w:val="24"/>
        </w:rPr>
        <w:fldChar w:fldCharType="separate"/>
      </w:r>
      <w:r w:rsidR="00E23870" w:rsidRPr="00CA6AE3">
        <w:rPr>
          <w:noProof/>
          <w:szCs w:val="24"/>
        </w:rPr>
        <w:t>[43]</w:t>
      </w:r>
      <w:r w:rsidR="00E23870" w:rsidRPr="00CA6AE3">
        <w:rPr>
          <w:szCs w:val="24"/>
        </w:rPr>
        <w:fldChar w:fldCharType="end"/>
      </w:r>
      <w:r w:rsidRPr="00CC76C4">
        <w:rPr>
          <w:rFonts w:eastAsia="Gulim"/>
        </w:rPr>
        <w:t>. Datasets specifically collected with certain types of occlusion include Occlusion-AffectNet, Occlusion-RAF-DB, and Occlusion-FERPlus for datasets with diverse occlusion types, and Pose-AffectNet, Pose-RAF-DB, and Pose-FERPlus for facial data with varying head poses and angles, which are subsets of AffectNet, RAF-DB, and FERPlus.</w:t>
      </w:r>
    </w:p>
    <w:p w14:paraId="214155F0" w14:textId="77777777" w:rsidR="00D9611A" w:rsidRPr="00CC76C4" w:rsidRDefault="00D9611A" w:rsidP="00105140">
      <w:pPr>
        <w:rPr>
          <w:rFonts w:eastAsia="Gulim"/>
        </w:rPr>
      </w:pPr>
      <w:r w:rsidRPr="00CC76C4">
        <w:rPr>
          <w:rFonts w:eastAsia="Gulim"/>
        </w:rPr>
        <w:t>The class distribution balance in a dataset is a critical factor in developing reliable and accurate machine learning models. Data imbalance, such as the dominance of certain classes, can lead to models being biased towards the majority class while neglecting the representation of minority classes. Therefore, datasets with balanced label distributions are essential to ensure that the built model can recognize all categories proportionally and maintain generalization performance on unseen data.</w:t>
      </w:r>
    </w:p>
    <w:p w14:paraId="12C632D5" w14:textId="44D4DD7F" w:rsidR="00D9611A" w:rsidRDefault="00D9611A" w:rsidP="00D9611A">
      <w:pPr>
        <w:pStyle w:val="ListParagraph"/>
        <w:numPr>
          <w:ilvl w:val="0"/>
          <w:numId w:val="19"/>
        </w:numPr>
        <w:ind w:left="284" w:hanging="284"/>
        <w:rPr>
          <w:rFonts w:eastAsia="Gulim"/>
        </w:rPr>
      </w:pPr>
      <w:r w:rsidRPr="00D9611A">
        <w:rPr>
          <w:rFonts w:eastAsia="Gulim"/>
        </w:rPr>
        <w:t xml:space="preserve">FERPlus is an extension of the FER2013 dataset that includes 28,709 training images and 3,589 test images. This dataset was re-annotated by ten annotators per image, resulting in higher-quality and more reliable labels compared to the original FER2013 dataset </w:t>
      </w:r>
      <w:r>
        <w:fldChar w:fldCharType="begin" w:fldLock="1"/>
      </w:r>
      <w:r w:rsidR="00E23870">
        <w:instrText>ADDIN CSL_CITATION {"citationItems":[{"id":"ITEM-1","itemData":{"DOI":"10.1109/TIP.2019.2956143","ISSN":"19410042","abstract":"Occlusion and pose variations, which can change facial appearance significantly, are two major obstacles for automatic Facial Expression Recognition (FER). Though automatic FER has made substantial progresses in the past few decades, occlusion-robust and pose-invariant issues of FER have received relatively less attention, especially in real-world scenarios. This paper addresses the real-world pose and occlusion robust FER problem in the following aspects. First, to stimulate the research of FER under real-world occlusions and variant poses, we annotate several in-the-wild FER datasets with pose and occlusion attributes for the community. Second, we propose a novel Region Attention Network (RAN), to adaptively capture the importance of facial regions for occlusion and pose variant FER. The RAN aggregates and embeds varied number of region features produced by a backbone convolutional neural network into a compact fixed-length representation. Last, inspired by the fact that facial expressions are mainly defined by facial action units, we propose a region biased loss to encourage high attention weights for the most important regions. We validate our RAN and region biased loss on both our built test datasets and four popular datasets: FERPlus, AffectNet, RAF-DB, and SFEW. Extensive experiments show that our RAN and region biased loss largely improve the performance of FER with occlusion and variant pose. Our method also achieves state-of-the-art results on FERPlus, AffectNet, RAF-DB, and SFEW. Code and the collected test data will be publicly available.","author":[{"dropping-particle":"","family":"Wang","given":"Kai","non-dropping-particle":"","parse-names":false,"suffix":""},{"dropping-particle":"","family":"Peng","given":"Xiaojiang","non-dropping-particle":"","parse-names":false,"suffix":""},{"dropping-particle":"","family":"Yang","given":"Jianfei","non-dropping-particle":"","parse-names":false,"suffix":""},{"dropping-particle":"","family":"Meng","given":"Debin","non-dropping-particle":"","parse-names":false,"suffix":""},{"dropping-particle":"","family":"Qiao","given":"Yu","non-dropping-particle":"","parse-names":false,"suffix":""}],"container-title":"IEEE Transactions on Image Processing","id":"ITEM-1","issued":{"date-parts":[["2020"]]},"page":"4057-4069","publisher":"IEEE","title":"Region Attention Networks for Pose and Occlusion Robust Facial Expression Recognition","type":"article-journal","volume":"29"},"uris":["http://www.mendeley.com/documents/?uuid=883a8834-7e82-46c6-b404-35958b1c3c85"]}],"mendeley":{"formattedCitation":"[2]","plainTextFormattedCitation":"[2]","previouslyFormattedCitation":"[2]"},"properties":{"noteIndex":0},"schema":"https://github.com/citation-style-language/schema/raw/master/csl-citation.json"}</w:instrText>
      </w:r>
      <w:r>
        <w:fldChar w:fldCharType="separate"/>
      </w:r>
      <w:r w:rsidR="00AD4F45" w:rsidRPr="00AD4F45">
        <w:rPr>
          <w:noProof/>
        </w:rPr>
        <w:t>[2]</w:t>
      </w:r>
      <w:r>
        <w:fldChar w:fldCharType="end"/>
      </w:r>
      <w:r w:rsidRPr="00D9611A">
        <w:rPr>
          <w:rFonts w:eastAsia="Gulim"/>
        </w:rPr>
        <w:t>.</w:t>
      </w:r>
    </w:p>
    <w:p w14:paraId="4A625BC3" w14:textId="1758DDA7" w:rsidR="00D9611A" w:rsidRDefault="00D9611A" w:rsidP="00D9611A">
      <w:pPr>
        <w:pStyle w:val="ListParagraph"/>
        <w:numPr>
          <w:ilvl w:val="0"/>
          <w:numId w:val="19"/>
        </w:numPr>
        <w:ind w:left="284" w:hanging="284"/>
        <w:rPr>
          <w:rFonts w:eastAsia="Gulim"/>
        </w:rPr>
      </w:pPr>
      <w:r w:rsidRPr="00D9611A">
        <w:rPr>
          <w:rFonts w:eastAsia="Gulim"/>
        </w:rPr>
        <w:t xml:space="preserve">CK+ (Extended Cohn-Kanade) is a commonly used dataset for FER tasks in controlled laboratory conditions. Although it was not explicitly designed with class balance in mind, its smaller size and controlled data collection environment make it highly consistent and clean </w:t>
      </w:r>
      <w:r>
        <w:fldChar w:fldCharType="begin" w:fldLock="1"/>
      </w:r>
      <w:r w:rsidR="00E23870">
        <w:instrText>ADDIN CSL_CITATION {"citationItems":[{"id":"ITEM-1","itemData":{"DOI":"10.1109/TCSVT.2023.3234312","ISSN":"15582205","abstract":"Facial expression recognition (FER) becomes more challenging in the wild due to unconstrained conditions, such as the different illumination, pose changes, and occlusion of the face. Current FER methods deploy the attention mechanism in deep neural networks to improve the performance. However, these models only capture the limited attention features and relationships. Thus this paper proposes a novel FER framework called multi-relations aware network (MRAN), which can focus on global and local attention features and learn the multi-level relationships among local regions, between global-local features and among different samples, to obtain efficient emotional features. Specifically, our method first imposes the spatial attention on both the whole face and local regions to simultaneously learn the global and local salient features. After that, a region relation transformer is deployed to capture the internal structure among local facial regions, and a global-local relation transformer is designed to learn the fusion relations between global features and local features for different facial expressions. Subsequently, a sample relation transformer is deployed to focus on intrinsic similarity relationship among training samples, which promotes invariant feature learning for each expression. Finally, a joint optimization strategy is designed to efficiently optimize the model. The conducted experimental results on in-the-wild databases show that our method obtains the superior performance compared to some state-of-the-art models.","author":[{"dropping-particle":"","family":"Chen","given":"Dongliang","non-dropping-particle":"","parse-names":false,"suffix":""},{"dropping-particle":"","family":"Wen","given":"Guihua","non-dropping-particle":"","parse-names":false,"suffix":""},{"dropping-particle":"","family":"Li","given":"Huihui","non-dropping-particle":"","parse-names":false,"suffix":""},{"dropping-particle":"","family":"Chen","given":"Rui","non-dropping-particle":"","parse-names":false,"suffix":""},{"dropping-particle":"","family":"Li","given":"Cheng","non-dropping-particle":"","parse-names":false,"suffix":""}],"container-title":"IEEE Transactions on Circuits and Systems for Video Technology","id":"ITEM-1","issue":"8","issued":{"date-parts":[["2023"]]},"page":"3848-3859","publisher":"IEEE","title":"Multi-Relations Aware Network for In-the-Wild Facial Expression Recognition","type":"article-journal","volume":"33"},"uris":["http://www.mendeley.com/documents/?uuid=e648a678-3a2e-4f0e-9029-fadaca27967c"]}],"mendeley":{"formattedCitation":"[38]","plainTextFormattedCitation":"[38]","previouslyFormattedCitation":"[38]"},"properties":{"noteIndex":0},"schema":"https://github.com/citation-style-language/schema/raw/master/csl-citation.json"}</w:instrText>
      </w:r>
      <w:r>
        <w:fldChar w:fldCharType="separate"/>
      </w:r>
      <w:r w:rsidR="00AD4F45" w:rsidRPr="00AD4F45">
        <w:rPr>
          <w:noProof/>
        </w:rPr>
        <w:t>[38]</w:t>
      </w:r>
      <w:r>
        <w:fldChar w:fldCharType="end"/>
      </w:r>
      <w:r w:rsidRPr="00D9611A">
        <w:rPr>
          <w:rFonts w:eastAsia="Gulim"/>
        </w:rPr>
        <w:t>.</w:t>
      </w:r>
    </w:p>
    <w:p w14:paraId="20381172" w14:textId="4E352D80" w:rsidR="00D9611A" w:rsidRDefault="00D9611A" w:rsidP="00D9611A">
      <w:pPr>
        <w:pStyle w:val="ListParagraph"/>
        <w:numPr>
          <w:ilvl w:val="0"/>
          <w:numId w:val="19"/>
        </w:numPr>
        <w:ind w:left="284" w:hanging="284"/>
        <w:rPr>
          <w:rFonts w:eastAsia="Gulim"/>
        </w:rPr>
      </w:pPr>
      <w:r w:rsidRPr="00D9611A">
        <w:rPr>
          <w:rFonts w:eastAsia="Gulim"/>
        </w:rPr>
        <w:t xml:space="preserve">RAF-DB is an in-the-wild dataset containing both basic and compound expressions. The basic expression subset consists of 15,339 images split into training and testing data. Since the data was collected from real-world environments, RAF-DB offers high variability in terms of pose, lighting, and occlusion </w:t>
      </w:r>
      <w:r>
        <w:fldChar w:fldCharType="begin" w:fldLock="1"/>
      </w:r>
      <w:r w:rsidR="00E23870">
        <w:instrText>ADDIN CSL_CITATION {"citationItems":[{"id":"ITEM-1","itemData":{"DOI":"10.1109/TCSVT.2023.3234312","ISSN":"15582205","abstract":"Facial expression recognition (FER) becomes more challenging in the wild due to unconstrained conditions, such as the different illumination, pose changes, and occlusion of the face. Current FER methods deploy the attention mechanism in deep neural networks to improve the performance. However, these models only capture the limited attention features and relationships. Thus this paper proposes a novel FER framework called multi-relations aware network (MRAN), which can focus on global and local attention features and learn the multi-level relationships among local regions, between global-local features and among different samples, to obtain efficient emotional features. Specifically, our method first imposes the spatial attention on both the whole face and local regions to simultaneously learn the global and local salient features. After that, a region relation transformer is deployed to capture the internal structure among local facial regions, and a global-local relation transformer is designed to learn the fusion relations between global features and local features for different facial expressions. Subsequently, a sample relation transformer is deployed to focus on intrinsic similarity relationship among training samples, which promotes invariant feature learning for each expression. Finally, a joint optimization strategy is designed to efficiently optimize the model. The conducted experimental results on in-the-wild databases show that our method obtains the superior performance compared to some state-of-the-art models.","author":[{"dropping-particle":"","family":"Chen","given":"Dongliang","non-dropping-particle":"","parse-names":false,"suffix":""},{"dropping-particle":"","family":"Wen","given":"Guihua","non-dropping-particle":"","parse-names":false,"suffix":""},{"dropping-particle":"","family":"Li","given":"Huihui","non-dropping-particle":"","parse-names":false,"suffix":""},{"dropping-particle":"","family":"Chen","given":"Rui","non-dropping-particle":"","parse-names":false,"suffix":""},{"dropping-particle":"","family":"Li","given":"Cheng","non-dropping-particle":"","parse-names":false,"suffix":""}],"container-title":"IEEE Transactions on Circuits and Systems for Video Technology","id":"ITEM-1","issue":"8","issued":{"date-parts":[["2023"]]},"page":"3848-3859","publisher":"IEEE","title":"Multi-Relations Aware Network for In-the-Wild Facial Expression Recognition","type":"article-journal","volume":"33"},"uris":["http://www.mendeley.com/documents/?uuid=e648a678-3a2e-4f0e-9029-fadaca27967c"]}],"mendeley":{"formattedCitation":"[38]","plainTextFormattedCitation":"[38]","previouslyFormattedCitation":"[38]"},"properties":{"noteIndex":0},"schema":"https://github.com/citation-style-language/schema/raw/master/csl-citation.json"}</w:instrText>
      </w:r>
      <w:r>
        <w:fldChar w:fldCharType="separate"/>
      </w:r>
      <w:r w:rsidR="00AD4F45" w:rsidRPr="00AD4F45">
        <w:rPr>
          <w:noProof/>
        </w:rPr>
        <w:t>[38]</w:t>
      </w:r>
      <w:r>
        <w:fldChar w:fldCharType="end"/>
      </w:r>
      <w:r w:rsidRPr="00D9611A">
        <w:rPr>
          <w:rFonts w:eastAsia="Gulim"/>
        </w:rPr>
        <w:t>.</w:t>
      </w:r>
    </w:p>
    <w:p w14:paraId="7E0D0E62" w14:textId="64856A92" w:rsidR="00D9611A" w:rsidRDefault="00D9611A" w:rsidP="00D9611A">
      <w:pPr>
        <w:pStyle w:val="ListParagraph"/>
        <w:numPr>
          <w:ilvl w:val="0"/>
          <w:numId w:val="19"/>
        </w:numPr>
        <w:ind w:left="284" w:hanging="284"/>
        <w:rPr>
          <w:rFonts w:eastAsia="Gulim"/>
        </w:rPr>
      </w:pPr>
      <w:r w:rsidRPr="00D9611A">
        <w:rPr>
          <w:rFonts w:eastAsia="Gulim"/>
        </w:rPr>
        <w:t xml:space="preserve">FED-RO is a facial expression dataset containing real occlusion data collected through internet searches. This dataset is focused on testing and designed to avoid overlap with other datasets like RAF-DB or AffectNet, making it useful for evaluating model robustness against occlusion in real-world environments </w:t>
      </w:r>
      <w:r>
        <w:fldChar w:fldCharType="begin" w:fldLock="1"/>
      </w:r>
      <w:r w:rsidR="00E23870">
        <w:instrText>ADDIN CSL_CITATION {"citationItems":[{"id":"ITEM-1","itemData":{"DOI":"10.1109/TCSVT.2023.3234312","ISSN":"15582205","abstract":"Facial expression recognition (FER) becomes more challenging in the wild due to unconstrained conditions, such as the different illumination, pose changes, and occlusion of the face. Current FER methods deploy the attention mechanism in deep neural networks to improve the performance. However, these models only capture the limited attention features and relationships. Thus this paper proposes a novel FER framework called multi-relations aware network (MRAN), which can focus on global and local attention features and learn the multi-level relationships among local regions, between global-local features and among different samples, to obtain efficient emotional features. Specifically, our method first imposes the spatial attention on both the whole face and local regions to simultaneously learn the global and local salient features. After that, a region relation transformer is deployed to capture the internal structure among local facial regions, and a global-local relation transformer is designed to learn the fusion relations between global features and local features for different facial expressions. Subsequently, a sample relation transformer is deployed to focus on intrinsic similarity relationship among training samples, which promotes invariant feature learning for each expression. Finally, a joint optimization strategy is designed to efficiently optimize the model. The conducted experimental results on in-the-wild databases show that our method obtains the superior performance compared to some state-of-the-art models.","author":[{"dropping-particle":"","family":"Chen","given":"Dongliang","non-dropping-particle":"","parse-names":false,"suffix":""},{"dropping-particle":"","family":"Wen","given":"Guihua","non-dropping-particle":"","parse-names":false,"suffix":""},{"dropping-particle":"","family":"Li","given":"Huihui","non-dropping-particle":"","parse-names":false,"suffix":""},{"dropping-particle":"","family":"Chen","given":"Rui","non-dropping-particle":"","parse-names":false,"suffix":""},{"dropping-particle":"","family":"Li","given":"Cheng","non-dropping-particle":"","parse-names":false,"suffix":""}],"container-title":"IEEE Transactions on Circuits and Systems for Video Technology","id":"ITEM-1","issue":"8","issued":{"date-parts":[["2023"]]},"page":"3848-3859","publisher":"IEEE","title":"Multi-Relations Aware Network for In-the-Wild Facial Expression Recognition","type":"article-journal","volume":"33"},"uris":["http://www.mendeley.com/documents/?uuid=e648a678-3a2e-4f0e-9029-fadaca27967c"]}],"mendeley":{"formattedCitation":"[38]","plainTextFormattedCitation":"[38]","previouslyFormattedCitation":"[38]"},"properties":{"noteIndex":0},"schema":"https://github.com/citation-style-language/schema/raw/master/csl-citation.json"}</w:instrText>
      </w:r>
      <w:r>
        <w:fldChar w:fldCharType="separate"/>
      </w:r>
      <w:r w:rsidR="00AD4F45" w:rsidRPr="00AD4F45">
        <w:rPr>
          <w:noProof/>
        </w:rPr>
        <w:t>[38]</w:t>
      </w:r>
      <w:r>
        <w:fldChar w:fldCharType="end"/>
      </w:r>
      <w:r w:rsidRPr="00D9611A">
        <w:rPr>
          <w:rFonts w:eastAsia="Gulim"/>
        </w:rPr>
        <w:t>.</w:t>
      </w:r>
    </w:p>
    <w:p w14:paraId="06180062" w14:textId="4A8F3090" w:rsidR="00D9611A" w:rsidRDefault="00D9611A" w:rsidP="00D9611A">
      <w:pPr>
        <w:pStyle w:val="ListParagraph"/>
        <w:numPr>
          <w:ilvl w:val="0"/>
          <w:numId w:val="19"/>
        </w:numPr>
        <w:ind w:left="284" w:hanging="284"/>
        <w:rPr>
          <w:rFonts w:eastAsia="Gulim"/>
        </w:rPr>
      </w:pPr>
      <w:r w:rsidRPr="00D9611A">
        <w:rPr>
          <w:rFonts w:eastAsia="Gulim"/>
        </w:rPr>
        <w:t xml:space="preserve">AffectNet-7 is a subset of the large AffectNet dataset, with over 1 million facial images collected from the internet. Approximately 400,000 images were manually annotated into seven basic emotion categories. Its large size and diverse image collection conditions make AffectNet-7 one of the most representative datasets for real-world FER applications </w:t>
      </w:r>
      <w:r>
        <w:fldChar w:fldCharType="begin" w:fldLock="1"/>
      </w:r>
      <w:r w:rsidR="00E23870">
        <w:instrText>ADDIN CSL_CITATION {"citationItems":[{"id":"ITEM-1","itemData":{"DOI":"10.1109/TCSVT.2023.3234312","ISSN":"15582205","abstract":"Facial expression recognition (FER) becomes more challenging in the wild due to unconstrained conditions, such as the different illumination, pose changes, and occlusion of the face. Current FER methods deploy the attention mechanism in deep neural networks to improve the performance. However, these models only capture the limited attention features and relationships. Thus this paper proposes a novel FER framework called multi-relations aware network (MRAN), which can focus on global and local attention features and learn the multi-level relationships among local regions, between global-local features and among different samples, to obtain efficient emotional features. Specifically, our method first imposes the spatial attention on both the whole face and local regions to simultaneously learn the global and local salient features. After that, a region relation transformer is deployed to capture the internal structure among local facial regions, and a global-local relation transformer is designed to learn the fusion relations between global features and local features for different facial expressions. Subsequently, a sample relation transformer is deployed to focus on intrinsic similarity relationship among training samples, which promotes invariant feature learning for each expression. Finally, a joint optimization strategy is designed to efficiently optimize the model. The conducted experimental results on in-the-wild databases show that our method obtains the superior performance compared to some state-of-the-art models.","author":[{"dropping-particle":"","family":"Chen","given":"Dongliang","non-dropping-particle":"","parse-names":false,"suffix":""},{"dropping-particle":"","family":"Wen","given":"Guihua","non-dropping-particle":"","parse-names":false,"suffix":""},{"dropping-particle":"","family":"Li","given":"Huihui","non-dropping-particle":"","parse-names":false,"suffix":""},{"dropping-particle":"","family":"Chen","given":"Rui","non-dropping-particle":"","parse-names":false,"suffix":""},{"dropping-particle":"","family":"Li","given":"Cheng","non-dropping-particle":"","parse-names":false,"suffix":""}],"container-title":"IEEE Transactions on Circuits and Systems for Video Technology","id":"ITEM-1","issue":"8","issued":{"date-parts":[["2023"]]},"page":"3848-3859","publisher":"IEEE","title":"Multi-Relations Aware Network for In-the-Wild Facial Expression Recognition","type":"article-journal","volume":"33"},"uris":["http://www.mendeley.com/documents/?uuid=e648a678-3a2e-4f0e-9029-fadaca27967c"]}],"mendeley":{"formattedCitation":"[38]","plainTextFormattedCitation":"[38]","previouslyFormattedCitation":"[38]"},"properties":{"noteIndex":0},"schema":"https://github.com/citation-style-language/schema/raw/master/csl-citation.json"}</w:instrText>
      </w:r>
      <w:r>
        <w:fldChar w:fldCharType="separate"/>
      </w:r>
      <w:r w:rsidR="00AD4F45" w:rsidRPr="00AD4F45">
        <w:rPr>
          <w:noProof/>
        </w:rPr>
        <w:t>[38]</w:t>
      </w:r>
      <w:r>
        <w:fldChar w:fldCharType="end"/>
      </w:r>
      <w:r w:rsidRPr="00D9611A">
        <w:rPr>
          <w:rFonts w:eastAsia="Gulim"/>
        </w:rPr>
        <w:t>.</w:t>
      </w:r>
    </w:p>
    <w:p w14:paraId="36001C99" w14:textId="3D98FB93" w:rsidR="00D9611A" w:rsidRDefault="00D9611A" w:rsidP="00D9611A">
      <w:pPr>
        <w:pStyle w:val="ListParagraph"/>
        <w:numPr>
          <w:ilvl w:val="0"/>
          <w:numId w:val="19"/>
        </w:numPr>
        <w:ind w:left="284" w:hanging="284"/>
        <w:rPr>
          <w:rFonts w:eastAsia="Gulim"/>
        </w:rPr>
      </w:pPr>
      <w:r w:rsidRPr="00D9611A">
        <w:rPr>
          <w:rFonts w:eastAsia="Gulim"/>
        </w:rPr>
        <w:t xml:space="preserve">FER2013 was developed for the ICML 2013 competition and consists of 48×48 pixel grayscale images. Compared to AffectNet and RAF-DB, FER2013 has a smaller scope and more limited expression variety, but it is still widely used as a benchmark for FER model testing </w:t>
      </w:r>
      <w:r>
        <w:fldChar w:fldCharType="begin" w:fldLock="1"/>
      </w:r>
      <w:r w:rsidR="00E23870">
        <w:instrText>ADDIN CSL_CITATION {"citationItems":[{"id":"ITEM-1","itemData":{"DOI":"10.1109/TIP.2019.2956143","ISSN":"19410042","abstract":"Occlusion and pose variations, which can change facial appearance significantly, are two major obstacles for automatic Facial Expression Recognition (FER). Though automatic FER has made substantial progresses in the past few decades, occlusion-robust and pose-invariant issues of FER have received relatively less attention, especially in real-world scenarios. This paper addresses the real-world pose and occlusion robust FER problem in the following aspects. First, to stimulate the research of FER under real-world occlusions and variant poses, we annotate several in-the-wild FER datasets with pose and occlusion attributes for the community. Second, we propose a novel Region Attention Network (RAN), to adaptively capture the importance of facial regions for occlusion and pose variant FER. The RAN aggregates and embeds varied number of region features produced by a backbone convolutional neural network into a compact fixed-length representation. Last, inspired by the fact that facial expressions are mainly defined by facial action units, we propose a region biased loss to encourage high attention weights for the most important regions. We validate our RAN and region biased loss on both our built test datasets and four popular datasets: FERPlus, AffectNet, RAF-DB, and SFEW. Extensive experiments show that our RAN and region biased loss largely improve the performance of FER with occlusion and variant pose. Our method also achieves state-of-the-art results on FERPlus, AffectNet, RAF-DB, and SFEW. Code and the collected test data will be publicly available.","author":[{"dropping-particle":"","family":"Wang","given":"Kai","non-dropping-particle":"","parse-names":false,"suffix":""},{"dropping-particle":"","family":"Peng","given":"Xiaojiang","non-dropping-particle":"","parse-names":false,"suffix":""},{"dropping-particle":"","family":"Yang","given":"Jianfei","non-dropping-particle":"","parse-names":false,"suffix":""},{"dropping-particle":"","family":"Meng","given":"Debin","non-dropping-particle":"","parse-names":false,"suffix":""},{"dropping-particle":"","family":"Qiao","given":"Yu","non-dropping-particle":"","parse-names":false,"suffix":""}],"container-title":"IEEE Transactions on Image Processing","id":"ITEM-1","issued":{"date-parts":[["2020"]]},"page":"4057-4069","publisher":"IEEE","title":"Region Attention Networks for Pose and Occlusion Robust Facial Expression Recognition","type":"article-journal","volume":"29"},"uris":["http://www.mendeley.com/documents/?uuid=883a8834-7e82-46c6-b404-35958b1c3c85"]}],"mendeley":{"formattedCitation":"[2]","plainTextFormattedCitation":"[2]","previouslyFormattedCitation":"[2]"},"properties":{"noteIndex":0},"schema":"https://github.com/citation-style-language/schema/raw/master/csl-citation.json"}</w:instrText>
      </w:r>
      <w:r>
        <w:fldChar w:fldCharType="separate"/>
      </w:r>
      <w:r w:rsidR="00AD4F45" w:rsidRPr="00AD4F45">
        <w:rPr>
          <w:noProof/>
        </w:rPr>
        <w:t>[2]</w:t>
      </w:r>
      <w:r>
        <w:fldChar w:fldCharType="end"/>
      </w:r>
      <w:r w:rsidRPr="00D9611A">
        <w:rPr>
          <w:rFonts w:eastAsia="Gulim"/>
        </w:rPr>
        <w:t>.</w:t>
      </w:r>
    </w:p>
    <w:p w14:paraId="01863BEC" w14:textId="062E04A7" w:rsidR="00D9611A" w:rsidRDefault="00D9611A" w:rsidP="00D9611A">
      <w:pPr>
        <w:pStyle w:val="ListParagraph"/>
        <w:numPr>
          <w:ilvl w:val="0"/>
          <w:numId w:val="19"/>
        </w:numPr>
        <w:ind w:left="284" w:hanging="284"/>
        <w:rPr>
          <w:rFonts w:eastAsia="Gulim"/>
        </w:rPr>
      </w:pPr>
      <w:r w:rsidRPr="00D9611A">
        <w:rPr>
          <w:rFonts w:eastAsia="Gulim"/>
        </w:rPr>
        <w:t xml:space="preserve">Occlusion-FERPlus, Occlusion-AffectNet, and Occlusion-RAF-DB are modified subsets of the main datasets that explicitly add occlusion elements (both natural and artificial) to the facial images. These datasets are intended to provide focused evaluation on model robustness in recognizing emotions from occluded faces </w:t>
      </w:r>
      <w:r w:rsidR="00E23870">
        <w:fldChar w:fldCharType="begin" w:fldLock="1"/>
      </w:r>
      <w:r w:rsidR="00E23870">
        <w:instrText>ADDIN CSL_CITATION {"citationItems":[{"id":"ITEM-1","itemData":{"DOI":"10.1109/TII.2024.3353912","ISSN":"19410050","abstract":"Automatic facial expression recognition (FER) based on face images is essential for affective robots, which are designed for interactive companions and intelligent healthcare. Although existing DL-based FERs have made significant progress, an accurate FER model in robots is challenging due to the subtle differences in facial expressions across various scenarios. To address this issue, we propose a multigranularity region relation representation network (MGR3Net) to improve the robustness and generalization of FER via attention-guided global-local fusion. The MGR3Net is composed of three modules: multigranularity attention (MGA), holistic-regional feature extractor (HRFE), and hybrid feature fusion. In the MGA module, we first process each holistic cropped face image into three granularity of face regions from coarse to fine, which are four region-cropped faces, 22 face partitions, and 42 face partitions. Then, we propose the region attention relation cell to model the relationship between each region and the aggregated representation while preserving the spatial information of the local features. In the HRFE module, we align multigranularity features from the coarse space to the finer space and extract one holistic embedding and multiple region embeddings for each granularity. Finally, we use a hybrid-level fusion strategy to combine global-local features from the three granularities for final classification. Extensive experiments demonstrate that the MGR3Net outperforms the state-of-the-art methods evaluated on the in-the-lab datasets, in-the-wild datasets, and occlusion/pose-based sets.","author":[{"dropping-particle":"","family":"Wang","given":"Yan","non-dropping-particle":"","parse-names":false,"suffix":""},{"dropping-particle":"","family":"Yan","given":"Shaoqi","non-dropping-particle":"","parse-names":false,"suffix":""},{"dropping-particle":"","family":"Song","given":"Wei","non-dropping-particle":"","parse-names":false,"suffix":""},{"dropping-particle":"","family":"Liotta","given":"Antonio","non-dropping-particle":"","parse-names":false,"suffix":""},{"dropping-particle":"","family":"Liu","given":"Jing","non-dropping-particle":"","parse-names":false,"suffix":""},{"dropping-particle":"","family":"Yang","given":"Dingkang","non-dropping-particle":"","parse-names":false,"suffix":""},{"dropping-particle":"","family":"Gao","given":"Shuyong","non-dropping-particle":"","parse-names":false,"suffix":""},{"dropping-particle":"","family":"Zhang","given":"Wenqiang","non-dropping-particle":"","parse-names":false,"suffix":""}],"container-title":"IEEE Transactions on Industrial Informatics","id":"ITEM-1","issue":"5","issued":{"date-parts":[["2024","5"]]},"page":"7216-7226","title":"MGR3Net: Multigranularity Region Relation Representation Network for Facial Expression Recognition in Affective Robots","type":"article-journal","volume":"20"},"uris":["http://www.mendeley.com/documents/?uuid=8b986cb2-1071-46a8-a02f-2c06e6ef14c4"]}],"mendeley":{"formattedCitation":"[37]","plainTextFormattedCitation":"[37]","previouslyFormattedCitation":"[37]"},"properties":{"noteIndex":0},"schema":"https://github.com/citation-style-language/schema/raw/master/csl-citation.json"}</w:instrText>
      </w:r>
      <w:r w:rsidR="00E23870">
        <w:fldChar w:fldCharType="separate"/>
      </w:r>
      <w:r w:rsidR="00E23870" w:rsidRPr="00857556">
        <w:rPr>
          <w:noProof/>
        </w:rPr>
        <w:t>[37]</w:t>
      </w:r>
      <w:r w:rsidR="00E23870">
        <w:fldChar w:fldCharType="end"/>
      </w:r>
      <w:r w:rsidR="00E23870">
        <w:t xml:space="preserve"> </w:t>
      </w:r>
      <w:r w:rsidR="00E23870">
        <w:fldChar w:fldCharType="begin" w:fldLock="1"/>
      </w:r>
      <w:r w:rsidR="00E23870">
        <w:instrText>ADDIN CSL_CITATION {"citationItems":[{"id":"ITEM-1","itemData":{"DOI":"10.1109/TAFFC.2021.3122146","ISSN":"19493045","abstract":"Facial Expression Recognition (FER) in the wild is extremely challenging due to occlusions, variant head poses, face deformation and motion blur under unconstrained conditions. Although substantial progresses have been made in automatic FER in the past few decades, previous studies were mainly designed for lab-controlled FER. Real-world occlusions, variant head poses and other issues definitely increase the difficulty of FER on account of these information-deficient regions and complex backgrounds. Different from previous pure CNNs based methods, we argue that it is feasible and practical to translate facial images into sequences of visual words and perform expression recognition from a global perspective. Therefore, we propose the Visual Transformers with Feature Fusion (VTFF) to tackle FER in the wild by two main steps. First, we propose the attentional selective fusion (ASF) for leveraging two kinds of feature maps generated by two-branch CNNs. The ASF captures discriminative information by fusing multiple features with the global-local attention. The fused feature maps are then flattened and projected into sequences of visual words. Second, inspired by the success of Transformers in natural language processing, we propose to model relationships between these visual words with the global self-attention. The proposed method is evaluated on three public in-the-wild facial expression datasets (RAF-DB, FERPlus and AffectNet). Under the same settings, extensive experiments demonstrate that our method shows superior performance over other methods, setting new state of the art on RAF-DB with 88.14%, FERPlus with 88.81% and AffectNet with 61.85%. The cross-dataset evaluation on CK+ shows the promising generalization capability of the proposed method.","author":[{"dropping-particle":"","family":"Ma","given":"Fuyan","non-dropping-particle":"","parse-names":false,"suffix":""},{"dropping-particle":"","family":"Sun","given":"Bin","non-dropping-particle":"","parse-names":false,"suffix":""},{"dropping-particle":"","family":"Li","given":"Shutao","non-dropping-particle":"","parse-names":false,"suffix":""}],"container-title":"IEEE Transactions on Affective Computing","id":"ITEM-1","issue":"2","issued":{"date-parts":[["2023","4"]]},"page":"1236-1248","title":"Facial Expression Recognition With Visual Transformers and Attentional Selective Fusion","type":"article-journal","volume":"14"},"uris":["http://www.mendeley.com/documents/?uuid=d7573398-4f75-470f-9a90-ef1bfa55fbcb"]}],"mendeley":{"formattedCitation":"[28]","plainTextFormattedCitation":"[28]","previouslyFormattedCitation":"[28]"},"properties":{"noteIndex":0},"schema":"https://github.com/citation-style-language/schema/raw/master/csl-citation.json"}</w:instrText>
      </w:r>
      <w:r w:rsidR="00E23870">
        <w:fldChar w:fldCharType="separate"/>
      </w:r>
      <w:r w:rsidR="00E23870" w:rsidRPr="00857556">
        <w:rPr>
          <w:noProof/>
        </w:rPr>
        <w:t>[28]</w:t>
      </w:r>
      <w:r w:rsidR="00E23870">
        <w:fldChar w:fldCharType="end"/>
      </w:r>
      <w:r w:rsidR="00E23870" w:rsidRPr="00857556">
        <w:t>.</w:t>
      </w:r>
    </w:p>
    <w:p w14:paraId="6E96FB45" w14:textId="3E1822DD" w:rsidR="00D9611A" w:rsidRPr="00D9611A" w:rsidRDefault="00D9611A" w:rsidP="00D9611A">
      <w:pPr>
        <w:pStyle w:val="ListParagraph"/>
        <w:numPr>
          <w:ilvl w:val="0"/>
          <w:numId w:val="19"/>
        </w:numPr>
        <w:ind w:left="284" w:hanging="284"/>
        <w:rPr>
          <w:rFonts w:eastAsia="Gulim"/>
        </w:rPr>
      </w:pPr>
      <w:r w:rsidRPr="00D9611A">
        <w:rPr>
          <w:rFonts w:eastAsia="Gulim"/>
        </w:rPr>
        <w:t xml:space="preserve">Pose-AffectNet, Pose-RAF-DB, and Pose-FERPlus are subsets designed to evaluate model performance under facial pose variations. Additional annotations are made to identify images with rotations greater than 30° or 45°, allowing for in-depth study of model robustness against changes in face orientation </w:t>
      </w:r>
      <w:r w:rsidR="00FF5639">
        <w:fldChar w:fldCharType="begin" w:fldLock="1"/>
      </w:r>
      <w:r w:rsidR="00FF5639">
        <w:instrText>ADDIN CSL_CITATION {"citationItems":[{"id":"ITEM-1","itemData":{"DOI":"10.1109/TAFFC.2023.3285231","ISSN":"19493045","abstract":"Facial expression recognition (FER) in the wild is extremely challenging due to occlusions, variant head poses under unconstrained conditions and incorrect annotations (e.g., label noise). In this article, we aim to improve the performance of in-the-wild FER with Transformers and online label correction. Different from pure CNNs based methods, we propose a Transformer-augmented network (TAN) to dynamically capture the relationships within each facial patch and across the facial patches. Specifically, the TAN translates a number of facial patch images into a set of visual feature sequences by a backbone convolutional neural network. The intra-patch Transformer is subsequently utilized to capture the most discriminative features within each visual feature sequence. The position-disentangled attention mechanism of the intra-patch Transformer is proposed to better incorporate the positional information for feature sequences. Furthermore, we propose the inter-patch Transformer to model the dependencies across these feature sequences. More importantly, we present the online label correction (OLC) framework to correct suspicious hard labels and accumulate soft labels based on the predictions of the model, which strengthens the robustness of our model against label noise. We validate our method on several widely-used datasets (RAF-DB, FERPlus, AffectNet), realistic occlusion and pose variation datasets, and synthetic noisy datasets. Extensive experiments on these benchmarks demonstrate that the proposed method performs favorably against state-of-the-art methods. The source code will be made publicly available.","author":[{"dropping-particle":"","family":"Ma","given":"Fuyan","non-dropping-particle":"","parse-names":false,"suffix":""},{"dropping-particle":"","family":"Sun","given":"Bin","non-dropping-particle":"","parse-names":false,"suffix":""},{"dropping-particle":"","family":"Li","given":"Shutao","non-dropping-particle":"","parse-names":false,"suffix":""}],"container-title":"IEEE Transactions on Affective Computing","id":"ITEM-1","issue":"2","issued":{"date-parts":[["2024","4"]]},"page":"593-605","title":"Transformer-Augmented Network With Online Label Correction for Facial Expression Recognition","type":"article-journal","volume":"15"},"uris":["http://www.mendeley.com/documents/?uuid=e3c2b382-7a7e-4baf-be89-5a69d66af31f"]}],"mendeley":{"formattedCitation":"[46]","plainTextFormattedCitation":"[46]","previouslyFormattedCitation":"[46]"},"properties":{"noteIndex":0},"schema":"https://github.com/citation-style-language/schema/raw/master/csl-citation.json"}</w:instrText>
      </w:r>
      <w:r w:rsidR="00FF5639">
        <w:fldChar w:fldCharType="separate"/>
      </w:r>
      <w:r w:rsidR="00FF5639" w:rsidRPr="00857556">
        <w:rPr>
          <w:noProof/>
        </w:rPr>
        <w:t>[46]</w:t>
      </w:r>
      <w:r w:rsidR="00FF5639">
        <w:fldChar w:fldCharType="end"/>
      </w:r>
      <w:r w:rsidR="00FF5639" w:rsidRPr="00857556">
        <w:t xml:space="preserve"> </w:t>
      </w:r>
      <w:r w:rsidR="00FF5639">
        <w:fldChar w:fldCharType="begin" w:fldLock="1"/>
      </w:r>
      <w:r w:rsidR="00FF5639">
        <w:instrText>ADDIN CSL_CITATION {"citationItems":[{"id":"ITEM-1","itemData":{"DOI":"10.1109/TAFFC.2021.3122146","ISSN":"19493045","abstract":"Facial Expression Recognition (FER) in the wild is extremely challenging due to occlusions, variant head poses, face deformation and motion blur under unconstrained conditions. Although substantial progresses have been made in automatic FER in the past few decades, previous studies were mainly designed for lab-controlled FER. Real-world occlusions, variant head poses and other issues definitely increase the difficulty of FER on account of these information-deficient regions and complex backgrounds. Different from previous pure CNNs based methods, we argue that it is feasible and practical to translate facial images into sequences of visual words and perform expression recognition from a global perspective. Therefore, we propose the Visual Transformers with Feature Fusion (VTFF) to tackle FER in the wild by two main steps. First, we propose the attentional selective fusion (ASF) for leveraging two kinds of feature maps generated by two-branch CNNs. The ASF captures discriminative information by fusing multiple features with the global-local attention. The fused feature maps are then flattened and projected into sequences of visual words. Second, inspired by the success of Transformers in natural language processing, we propose to model relationships between these visual words with the global self-attention. The proposed method is evaluated on three public in-the-wild facial expression datasets (RAF-DB, FERPlus and AffectNet). Under the same settings, extensive experiments demonstrate that our method shows superior performance over other methods, setting new state of the art on RAF-DB with 88.14%, FERPlus with 88.81% and AffectNet with 61.85%. The cross-dataset evaluation on CK+ shows the promising generalization capability of the proposed method.","author":[{"dropping-particle":"","family":"Ma","given":"Fuyan","non-dropping-particle":"","parse-names":false,"suffix":""},{"dropping-particle":"","family":"Sun","given":"Bin","non-dropping-particle":"","parse-names":false,"suffix":""},{"dropping-particle":"","family":"Li","given":"Shutao","non-dropping-particle":"","parse-names":false,"suffix":""}],"container-title":"IEEE Transactions on Affective Computing","id":"ITEM-1","issue":"2","issued":{"date-parts":[["2023","4"]]},"page":"1236-1248","title":"Facial Expression Recognition With Visual Transformers and Attentional Selective Fusion","type":"article-journal","volume":"14"},"uris":["http://www.mendeley.com/documents/?uuid=d7573398-4f75-470f-9a90-ef1bfa55fbcb"]}],"mendeley":{"formattedCitation":"[28]","plainTextFormattedCitation":"[28]","previouslyFormattedCitation":"[28]"},"properties":{"noteIndex":0},"schema":"https://github.com/citation-style-language/schema/raw/master/csl-citation.json"}</w:instrText>
      </w:r>
      <w:r w:rsidR="00FF5639">
        <w:fldChar w:fldCharType="separate"/>
      </w:r>
      <w:r w:rsidR="00FF5639" w:rsidRPr="00857556">
        <w:rPr>
          <w:noProof/>
        </w:rPr>
        <w:t>[28]</w:t>
      </w:r>
      <w:r w:rsidR="00FF5639">
        <w:fldChar w:fldCharType="end"/>
      </w:r>
      <w:r w:rsidR="00FF5639" w:rsidRPr="00857556">
        <w:t>.</w:t>
      </w:r>
    </w:p>
    <w:p w14:paraId="75FA88FD" w14:textId="2429E820" w:rsidR="00D9611A" w:rsidRDefault="00D9611A" w:rsidP="00105140">
      <w:pPr>
        <w:rPr>
          <w:rFonts w:eastAsia="Gulim"/>
        </w:rPr>
      </w:pPr>
      <w:r w:rsidRPr="00CC76C4">
        <w:rPr>
          <w:rFonts w:eastAsia="Gulim"/>
        </w:rPr>
        <w:t xml:space="preserve">In terms of data balance, AffectNet-7 is considered one of the most comprehensive and diverse datasets, both in terms of data quantity and annotation variations. This makes it highly suitable for developing </w:t>
      </w:r>
      <w:r w:rsidRPr="00CC76C4">
        <w:rPr>
          <w:rFonts w:eastAsia="Gulim"/>
        </w:rPr>
        <w:lastRenderedPageBreak/>
        <w:t>FER models that can generalize effectively in real-world environments. For validation of models on occluded facial data with varying head poses, datasets like Occlusion-FERPlus, Occlusion-AffectNet, Occlusion-RAF-DB, or Pose-AffectNet, Pose-RAF-DB, and Pose-FERPlus can be used.</w:t>
      </w:r>
    </w:p>
    <w:p w14:paraId="27664C58" w14:textId="138934B2" w:rsidR="00D9611A" w:rsidRPr="00D9611A" w:rsidRDefault="00D9611A" w:rsidP="00D9611A">
      <w:pPr>
        <w:pStyle w:val="Heading2"/>
      </w:pPr>
      <w:r w:rsidRPr="00D9611A">
        <w:t xml:space="preserve">Technical Approaches </w:t>
      </w:r>
      <w:r w:rsidR="00FF5639">
        <w:t>t</w:t>
      </w:r>
      <w:r w:rsidRPr="00D9611A">
        <w:t>o Address Occlusion Issues In FER</w:t>
      </w:r>
    </w:p>
    <w:p w14:paraId="1A8B9E51" w14:textId="6D5CCE60" w:rsidR="00D9611A" w:rsidRPr="003D3B88" w:rsidRDefault="00D9611A" w:rsidP="00105140">
      <w:pPr>
        <w:rPr>
          <w:rFonts w:eastAsia="Gulim"/>
        </w:rPr>
      </w:pPr>
      <w:r w:rsidRPr="003D3B88">
        <w:rPr>
          <w:rFonts w:eastAsia="Gulim"/>
        </w:rPr>
        <w:t>In this study, the approach taken by researchers is predominantly focused on model development aimed at building robust models against occluded data based on deep learning (Fig</w:t>
      </w:r>
      <w:r w:rsidR="00FF5639">
        <w:rPr>
          <w:rFonts w:eastAsia="Gulim"/>
        </w:rPr>
        <w:t>.</w:t>
      </w:r>
      <w:r w:rsidRPr="003D3B88">
        <w:rPr>
          <w:rFonts w:eastAsia="Gulim"/>
        </w:rPr>
        <w:t xml:space="preserve"> 3). When broken down in more detail, the dominant approach is based on attention mechanisms, which assign different weights to occluded parts of the face and give more importance to non-occluded areas.</w:t>
      </w:r>
    </w:p>
    <w:p w14:paraId="794554CD" w14:textId="4A3F7CAC" w:rsidR="00D9611A" w:rsidRPr="003D3B88" w:rsidRDefault="00D9611A" w:rsidP="00105140">
      <w:pPr>
        <w:rPr>
          <w:rFonts w:eastAsia="Gulim"/>
        </w:rPr>
      </w:pPr>
      <w:r w:rsidRPr="003D3B88">
        <w:rPr>
          <w:rFonts w:eastAsia="Gulim"/>
        </w:rPr>
        <w:t xml:space="preserve">Attention mechanisms have played a significant role in facial expression recognition, both in static and dynamic contexts. At the spatial level, both global and local attention are used to identify key areas of the face that are closely related to expressions by designing spatial attention modules that highlight relevant information from the entire face as well as specific local regions </w:t>
      </w:r>
      <w:r>
        <w:fldChar w:fldCharType="begin" w:fldLock="1"/>
      </w:r>
      <w:r w:rsidR="00E23870">
        <w:instrText>ADDIN CSL_CITATION {"citationItems":[{"id":"ITEM-1","itemData":{"DOI":"10.1109/TCSVT.2023.3234312","ISSN":"15582205","abstract":"Facial expression recognition (FER) becomes more challenging in the wild due to unconstrained conditions, such as the different illumination, pose changes, and occlusion of the face. Current FER methods deploy the attention mechanism in deep neural networks to improve the performance. However, these models only capture the limited attention features and relationships. Thus this paper proposes a novel FER framework called multi-relations aware network (MRAN), which can focus on global and local attention features and learn the multi-level relationships among local regions, between global-local features and among different samples, to obtain efficient emotional features. Specifically, our method first imposes the spatial attention on both the whole face and local regions to simultaneously learn the global and local salient features. After that, a region relation transformer is deployed to capture the internal structure among local facial regions, and a global-local relation transformer is designed to learn the fusion relations between global features and local features for different facial expressions. Subsequently, a sample relation transformer is deployed to focus on intrinsic similarity relationship among training samples, which promotes invariant feature learning for each expression. Finally, a joint optimization strategy is designed to efficiently optimize the model. The conducted experimental results on in-the-wild databases show that our method obtains the superior performance compared to some state-of-the-art models.","author":[{"dropping-particle":"","family":"Chen","given":"Dongliang","non-dropping-particle":"","parse-names":false,"suffix":""},{"dropping-particle":"","family":"Wen","given":"Guihua","non-dropping-particle":"","parse-names":false,"suffix":""},{"dropping-particle":"","family":"Li","given":"Huihui","non-dropping-particle":"","parse-names":false,"suffix":""},{"dropping-particle":"","family":"Chen","given":"Rui","non-dropping-particle":"","parse-names":false,"suffix":""},{"dropping-particle":"","family":"Li","given":"Cheng","non-dropping-particle":"","parse-names":false,"suffix":""}],"container-title":"IEEE Transactions on Circuits and Systems for Video Technology","id":"ITEM-1","issue":"8","issued":{"date-parts":[["2023"]]},"page":"3848-3859","publisher":"IEEE","title":"Multi-Relations Aware Network for In-the-Wild Facial Expression Recognition","type":"article-journal","volume":"33"},"uris":["http://www.mendeley.com/documents/?uuid=e648a678-3a2e-4f0e-9029-fadaca27967c"]}],"mendeley":{"formattedCitation":"[38]","plainTextFormattedCitation":"[38]","previouslyFormattedCitation":"[38]"},"properties":{"noteIndex":0},"schema":"https://github.com/citation-style-language/schema/raw/master/csl-citation.json"}</w:instrText>
      </w:r>
      <w:r>
        <w:fldChar w:fldCharType="separate"/>
      </w:r>
      <w:r w:rsidR="00AD4F45" w:rsidRPr="00AD4F45">
        <w:rPr>
          <w:noProof/>
        </w:rPr>
        <w:t>[38]</w:t>
      </w:r>
      <w:r>
        <w:fldChar w:fldCharType="end"/>
      </w:r>
      <w:r>
        <w:t>.</w:t>
      </w:r>
      <w:r w:rsidRPr="003D3B88">
        <w:rPr>
          <w:rFonts w:eastAsia="Gulim"/>
        </w:rPr>
        <w:t xml:space="preserve"> In dynamic expression recognition, attention mechanisms are used to enhance the discriminative power of spatial-temporal features by utilizing transformer architectures, enabling the model to understand expression sequences more effectively </w:t>
      </w:r>
      <w:r>
        <w:fldChar w:fldCharType="begin" w:fldLock="1"/>
      </w:r>
      <w:r w:rsidR="00E23870">
        <w:instrText>ADDIN CSL_CITATION {"citationItems":[{"id":"ITEM-1","itemData":{"DOI":"10.1016/j.bspc.2023.105316","ISSN":"17468108","abstract":"The recognition of dynamic facial expressions has received increasing attention since they can better reflect the real expression process of emotion than a static image. However, due to various factors such as subtle variation differences, pose, occlusion, and illumination, it has been a challenging vision task to obtain discriminative expression features in dynamic facial expression recognition. Traditional CNN-based deep learning networks lack global and temporal contextual expression understanding, which tends to affect the final recognition of dynamic expressions. Therefore, we propose an enhanced spatial–temporal learning network (ESTLNet) for more robust dynamic facial expression recognition, which consists of a spatial fusion learning module (SFLM) and a temporal transformer enhancement module (TTEM). First, the SFLM obtains a more expressive spatial feature representation through a dual-channel feature fusion learning module. Then, the TTEM extracts more valid temporal contextual expression features based on the above spatial features through an encoder constructed by cascading a self-attention learning network and an effective gated feed-forward network. Finally, the co-enhanced spatial–temporal model approach is assessed on the four broadly used dynamic expression datasets (DFEW, AFEW, CK+, and Oulu-CASIA). Extensive experimental outcomes demonstrate that our approach surpasses several existing state-of-the-art methods, leading to notable enhancements in performance.","author":[{"dropping-particle":"","family":"Gong","given":"Weijun","non-dropping-particle":"","parse-names":false,"suffix":""},{"dropping-particle":"","family":"Qian","given":"Yurong","non-dropping-particle":"","parse-names":false,"suffix":""},{"dropping-particle":"","family":"Zhou","given":"Weihang","non-dropping-particle":"","parse-names":false,"suffix":""},{"dropping-particle":"","family":"Leng","given":"Hongyong","non-dropping-particle":"","parse-names":false,"suffix":""}],"container-title":"Biomedical Signal Processing and Control","id":"ITEM-1","issue":"PC","issued":{"date-parts":[["2024"]]},"page":"105316","publisher":"Elsevier Ltd","title":"Enhanced spatial-temporal learning network for dynamic facial expression recognition","type":"article-journal","volume":"88"},"uris":["http://www.mendeley.com/documents/?uuid=d0b49ef8-5d28-43dc-8de0-b9bfd2128158"]}],"mendeley":{"formattedCitation":"[20]","plainTextFormattedCitation":"[20]","previouslyFormattedCitation":"[20]"},"properties":{"noteIndex":0},"schema":"https://github.com/citation-style-language/schema/raw/master/csl-citation.json"}</w:instrText>
      </w:r>
      <w:r>
        <w:fldChar w:fldCharType="separate"/>
      </w:r>
      <w:r w:rsidR="00AD4F45" w:rsidRPr="00AD4F45">
        <w:rPr>
          <w:noProof/>
        </w:rPr>
        <w:t>[20]</w:t>
      </w:r>
      <w:r>
        <w:fldChar w:fldCharType="end"/>
      </w:r>
      <w:r>
        <w:t>.</w:t>
      </w:r>
    </w:p>
    <w:p w14:paraId="73D33255" w14:textId="23339542" w:rsidR="00D9611A" w:rsidRPr="003D3B88" w:rsidRDefault="00D9611A" w:rsidP="00105140">
      <w:pPr>
        <w:rPr>
          <w:rFonts w:eastAsia="Gulim"/>
        </w:rPr>
      </w:pPr>
      <w:r w:rsidRPr="003D3B88">
        <w:rPr>
          <w:rFonts w:eastAsia="Gulim"/>
        </w:rPr>
        <w:t xml:space="preserve">Additionally, attention mechanisms can also be applied within Convolutional Neural Network (CNN) architectures to develop FER systems that are robust against occlusion, with gating units directing the focus from occluded areas to exposed sections of the face </w:t>
      </w:r>
      <w:r>
        <w:rPr>
          <w:rFonts w:eastAsia="Gulim"/>
        </w:rPr>
        <w:fldChar w:fldCharType="begin" w:fldLock="1"/>
      </w:r>
      <w:r w:rsidR="00E23870">
        <w:rPr>
          <w:rFonts w:eastAsia="Gulim"/>
        </w:rPr>
        <w:instrText>ADDIN CSL_CITATION {"citationItems":[{"id":"ITEM-1","itemData":{"DOI":"10.1016/j.jksuci.2021.06.012","ISSN":"22131248","abstract":"Automatic facial emotion recognition in real-world situations like partial occlusions, varying head poses and illumination conditions are challenging to the machine learning community. The main reason is the lack of sufficient samples with the aforementioned conditions in the baseline datasets which throws difficulty in training a well performing machine learning or deep learning model. To overcome this challenge, we have adopted the concept of meta-learning. Meta-learning using prototypical networks (metric-based meta-learning) has been proven to be well-fit for few-shot problems without severe overfitting. We leverage the quick adaptation power of prototypical networks for emotion recognition in the scarcity of such diverse samples. We have used CMU Multi-PIE dataset which contains images with partial occlusions, varying head-poses and illumination levels for training and evaluating the model. For testing the adaptability of the system to intra-class and inter-dataset variations, AffectNet face database images have been used. The proposed method is named as ERMOPI (Emotion Recognition using Meta-learning across Occlusion, Pose and Illumination) which performs emotion recognition from facial expressions using meta-learning approach for still images and it is robust to partial occlusions, varying head poses and illumination levels which is the novelty of this work. The key benefit is the usage of less number of training samples compared to the existing work in emotion recognition and achieved comparable results with the state-of-the-art approaches. The proposed method achieved 90% accuracy for CMU Multi-PIE database images and 68% accuracy for AffectNet database images.","author":[{"dropping-particle":"","family":"Kuruvayil","given":"Soumya","non-dropping-particle":"","parse-names":false,"suffix":""},{"dropping-particle":"","family":"Palaniswamy","given":"Suja","non-dropping-particle":"","parse-names":false,"suffix":""}],"container-title":"Journal of King Saud University - Computer and Information Sciences","id":"ITEM-1","issue":"9","issued":{"date-parts":[["2022"]]},"note":"From Duplicate 2 (Emotion recognition from facial images with simultaneous occlusion, pose and illumination variations using meta-learning - Kuruvayil, Soumya; Palaniswamy, Suja)\n\nFrom Duplicate 1 (Emotion recognition from facial images with simultaneous occlusion, pose and illumination variations using meta-learning - Kuruvayil, Soumya; Palaniswamy, Suja)\n\nCited by: 62; All Open Access, Gold Open Access","page":"7271-7282","publisher":"The Authors","title":"Emotion recognition from facial images with simultaneous occlusion, pose and illumination variations using meta-learning","type":"article-journal","volume":"34"},"uris":["http://www.mendeley.com/documents/?uuid=1fd07e53-47a8-4b83-b43a-6da617b56f49"]}],"mendeley":{"formattedCitation":"[18]","plainTextFormattedCitation":"[18]","previouslyFormattedCitation":"[18]"},"properties":{"noteIndex":0},"schema":"https://github.com/citation-style-language/schema/raw/master/csl-citation.json"}</w:instrText>
      </w:r>
      <w:r>
        <w:rPr>
          <w:rFonts w:eastAsia="Gulim"/>
        </w:rPr>
        <w:fldChar w:fldCharType="separate"/>
      </w:r>
      <w:r w:rsidR="00AD4F45" w:rsidRPr="00AD4F45">
        <w:rPr>
          <w:rFonts w:eastAsia="Gulim"/>
          <w:noProof/>
        </w:rPr>
        <w:t>[18]</w:t>
      </w:r>
      <w:r>
        <w:rPr>
          <w:rFonts w:eastAsia="Gulim"/>
        </w:rPr>
        <w:fldChar w:fldCharType="end"/>
      </w:r>
      <w:r w:rsidRPr="003D3B88">
        <w:rPr>
          <w:rFonts w:eastAsia="Gulim"/>
        </w:rPr>
        <w:t>. One innovative approach is the Patch-Gated Convolutional Neural Network (PG-CNN), which is designed to maintain focus on non-occluded, discriminative parts of the face while processing information from occluded areas, thus improving feature extraction effectiveness in complex visual conditions</w:t>
      </w:r>
      <w:r>
        <w:rPr>
          <w:rFonts w:eastAsia="Gulim"/>
        </w:rPr>
        <w:t xml:space="preserve"> </w:t>
      </w:r>
      <w:r>
        <w:fldChar w:fldCharType="begin" w:fldLock="1"/>
      </w:r>
      <w:r w:rsidR="00E23870">
        <w:instrText>ADDIN CSL_CITATION {"citationItems":[{"id":"ITEM-1","itemData":{"DOI":"10.3390/s22124633","ISSN":"14248220","PMID":"35746415","abstract":"Wearing a facial mask is indispensable in the COVID-19 pandemic; however, it has tremendous effects on the performance of existing facial emotion recognition approaches. In this paper, we propose a feature vector technique comprising three main steps to recognize emotions from facial mask images. First, a synthetic mask is used to cover the facial input image. With only the upper part of the image showing, and including only the eyes, eyebrows, a portion of the bridge of the nose, and the forehead, the boundary and regional representation technique is applied. Second, a feature extraction technique based on our proposed rapid landmark detection method employing the infinity shape is utilized to flexibly extract a set of feature vectors that can effectively indicate the characteristics of the partially occluded masked face. Finally, those features, including the location of the detected landmarks and the Histograms of the Oriented Gradients, are brought into the classification process by adopting CNN and LSTM; the experimental results are then evaluated using images from the CK+ and RAF-DB data sets. As the result, our proposed method outperforms existing cutting-edge approaches and demonstrates better performance, achieving 99.30% and 95.58% accuracy on CK+ and RAF-DB, respectively.","author":[{"dropping-particle":"","family":"Khoeun","given":"Ratanak","non-dropping-particle":"","parse-names":false,"suffix":""},{"dropping-particle":"","family":"Chophuk","given":"Ponlawat","non-dropping-particle":"","parse-names":false,"suffix":""},{"dropping-particle":"","family":"Chinnasarn","given":"Krisana","non-dropping-particle":"","parse-names":false,"suffix":""}],"container-title":"Sensors","id":"ITEM-1","issue":"12","issued":{"date-parts":[["2022"]]},"title":"Emotion Recognition for Partial Faces Using a Feature Vector Technique","type":"article-journal","volume":"22"},"uris":["http://www.mendeley.com/documents/?uuid=1a826d8f-10e3-49ca-9ff0-c45ed46d9077"]}],"mendeley":{"formattedCitation":"[17]","plainTextFormattedCitation":"[17]","previouslyFormattedCitation":"[17]"},"properties":{"noteIndex":0},"schema":"https://github.com/citation-style-language/schema/raw/master/csl-citation.json"}</w:instrText>
      </w:r>
      <w:r>
        <w:fldChar w:fldCharType="separate"/>
      </w:r>
      <w:r w:rsidR="00AD4F45" w:rsidRPr="00AD4F45">
        <w:rPr>
          <w:noProof/>
        </w:rPr>
        <w:t>[17]</w:t>
      </w:r>
      <w:r>
        <w:fldChar w:fldCharType="end"/>
      </w:r>
      <w:r>
        <w:t>.</w:t>
      </w:r>
    </w:p>
    <w:p w14:paraId="083EDC72" w14:textId="566BE8E9" w:rsidR="00D9611A" w:rsidRPr="003D3B88" w:rsidRDefault="00D9611A" w:rsidP="00105140">
      <w:pPr>
        <w:rPr>
          <w:rFonts w:eastAsia="Gulim"/>
        </w:rPr>
      </w:pPr>
      <w:r w:rsidRPr="003D3B88">
        <w:rPr>
          <w:rFonts w:eastAsia="Gulim"/>
        </w:rPr>
        <w:t xml:space="preserve">In addition to the model development-focused approach, another focus area in the machine learning/deep learning pipeline is preprocessing. The preprocessing techniques in this study focus on face reconstruction, both using optical </w:t>
      </w:r>
      <w:r w:rsidR="00FF5639">
        <w:fldChar w:fldCharType="begin" w:fldLock="1"/>
      </w:r>
      <w:r w:rsidR="00FF5639">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7581f72e-b6f3-40c9-89bd-6bab3720a44e"]}],"mendeley":{"formattedCitation":"[16]","plainTextFormattedCitation":"[16]","previouslyFormattedCitation":"[16]"},"properties":{"noteIndex":0},"schema":"https://github.com/citation-style-language/schema/raw/master/csl-citation.json"}</w:instrText>
      </w:r>
      <w:r w:rsidR="00FF5639">
        <w:fldChar w:fldCharType="separate"/>
      </w:r>
      <w:r w:rsidR="00FF5639" w:rsidRPr="0095348B">
        <w:rPr>
          <w:noProof/>
        </w:rPr>
        <w:t>[16]</w:t>
      </w:r>
      <w:r w:rsidR="00FF5639">
        <w:fldChar w:fldCharType="end"/>
      </w:r>
      <w:r w:rsidR="00FF5639">
        <w:t xml:space="preserve">, </w:t>
      </w:r>
      <w:r w:rsidR="00FF5639">
        <w:fldChar w:fldCharType="begin" w:fldLock="1"/>
      </w:r>
      <w:r w:rsidR="00FF5639">
        <w:instrText>ADDIN CSL_CITATION {"citationItems":[{"id":"ITEM-1","itemData":{"DOI":"10.1016/j.measen.2023.100711","ISSN":"26659174","abstract":"In recent years, many large-scale information systems in the Internet of Things (IoT) can be converted into interdependent sensor networks, such as smart cities, smart medical systems, and industrial Internet systems. The successful application of Facial Expression Recognition in the IoT will make our algorithms faster, more convenient, lower overall costs, providing better business practices, and enhance sustainability. Facial Expression Recognition (FER)is essential to effectively communicate between human and machines. Video facial expression detection is a crucial component for gauging the driver's mood for driver assistance system. The emotions of the driver have a significant role in dictating the behavior of the driver, according to several studies, which can lead to disastrous car crashes. However, criteria affecting the identification of driver emotions with the right kind of monitoring include changes in stance, lighting, and occlusions. Based on the restoration of the blurred facial region, the Driver Facial Expression Emotion Recognition (DFEER) system was developed to address these issues. One of the first things to do when dealing with a sequence of blurred faces is to calculate the optical fluxes between the frames. After that, an optical flow reconstruction using a trained PMVO is performed to fix the occlusion-induced damage (Parallel Multi-Verse Optimizer). The major solutions are randomly split into groups of occluded and non-occluded optical flows using a parallel technique, and the groups discuss their findings after a set number of iterations. After optical flows have been rebuilt, they are used immediately in the classification phase of expression prediction. In this study, Very Deep Convolution Networks (VGGNet) proposed a method for recognising human emotions. Both the CK+ (Cohn-Kanade database) and the KMU-FED (Keimyung University Facial Expression of Drivers) databases are used to carry out the assessments of the classification model's efficacy. Accuracy, recall, precision, and f-measure the effectiveness of the suggested strategy is then evaluated using the findings.","author":[{"dropping-particle":"","family":"Sudha","given":"S. S.","non-dropping-particle":"","parse-names":false,"suffix":""},{"dropping-particle":"","family":"Suganya","given":"S. S.","non-dropping-particle":"","parse-names":false,"suffix":""}],"container-title":"Measurement: Sensors","id":"ITEM-1","issued":{"date-parts":[["2023"]]},"note":"Query date: 2025-05-04 23:18:56","publisher":"Elsevier","title":"On-road driver facial expression emotion recognition with parallel multi-verse optimizer (PMVO) and optical flow reconstruction for partial occlusion in internet of things (IoT)","type":"article-journal","volume":"26"},"uris":["http://www.mendeley.com/documents/?uuid=8284ad04-a5ca-3f91-90d4-5aa4a77e5ee2"]}],"mendeley":{"formattedCitation":"[63]","plainTextFormattedCitation":"[63]","previouslyFormattedCitation":"[63]"},"properties":{"noteIndex":0},"schema":"https://github.com/citation-style-language/schema/raw/master/csl-citation.json"}</w:instrText>
      </w:r>
      <w:r w:rsidR="00FF5639">
        <w:fldChar w:fldCharType="separate"/>
      </w:r>
      <w:r w:rsidR="00FF5639" w:rsidRPr="0095348B">
        <w:rPr>
          <w:noProof/>
        </w:rPr>
        <w:t>[63]</w:t>
      </w:r>
      <w:r w:rsidR="00FF5639">
        <w:fldChar w:fldCharType="end"/>
      </w:r>
      <w:r>
        <w:t>,</w:t>
      </w:r>
      <w:r w:rsidRPr="003D3B88">
        <w:rPr>
          <w:rFonts w:eastAsia="Gulim"/>
        </w:rPr>
        <w:t xml:space="preserve"> or techniques for frontalizing the </w:t>
      </w:r>
      <w:r w:rsidR="00FF5639">
        <w:t xml:space="preserve">) </w:t>
      </w:r>
      <w:r w:rsidR="00FF5639">
        <w:fldChar w:fldCharType="begin" w:fldLock="1"/>
      </w:r>
      <w:r w:rsidR="00FF5639">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61]","plainTextFormattedCitation":"[61]","previouslyFormattedCitation":"[61]"},"properties":{"noteIndex":0},"schema":"https://github.com/citation-style-language/schema/raw/master/csl-citation.json"}</w:instrText>
      </w:r>
      <w:r w:rsidR="00FF5639">
        <w:fldChar w:fldCharType="separate"/>
      </w:r>
      <w:r w:rsidR="00FF5639" w:rsidRPr="009D78F7">
        <w:rPr>
          <w:noProof/>
        </w:rPr>
        <w:t>[61]</w:t>
      </w:r>
      <w:r w:rsidR="00FF5639">
        <w:fldChar w:fldCharType="end"/>
      </w:r>
      <w:r w:rsidR="00FF5639">
        <w:t xml:space="preserve">, </w:t>
      </w:r>
      <w:r w:rsidR="00FF5639">
        <w:fldChar w:fldCharType="begin" w:fldLock="1"/>
      </w:r>
      <w:r w:rsidR="00FF563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62]","plainTextFormattedCitation":"[62]","previouslyFormattedCitation":"[62]"},"properties":{"noteIndex":0},"schema":"https://github.com/citation-style-language/schema/raw/master/csl-citation.json"}</w:instrText>
      </w:r>
      <w:r w:rsidR="00FF5639">
        <w:fldChar w:fldCharType="separate"/>
      </w:r>
      <w:r w:rsidR="00FF5639" w:rsidRPr="009D78F7">
        <w:rPr>
          <w:noProof/>
        </w:rPr>
        <w:t>[62]</w:t>
      </w:r>
      <w:r w:rsidR="00FF5639">
        <w:fldChar w:fldCharType="end"/>
      </w:r>
      <w:r>
        <w:t>.</w:t>
      </w:r>
    </w:p>
    <w:p w14:paraId="6E9BB4BD" w14:textId="5AFE19B0" w:rsidR="00D9611A" w:rsidRPr="003D3B88" w:rsidRDefault="00D9611A" w:rsidP="00105140">
      <w:pPr>
        <w:rPr>
          <w:rFonts w:eastAsia="Gulim"/>
        </w:rPr>
      </w:pPr>
      <w:r w:rsidRPr="003D3B88">
        <w:rPr>
          <w:rFonts w:eastAsia="Gulim"/>
        </w:rPr>
        <w:t xml:space="preserve">Frontalization techniques can be performed in both 2D and 3D image processing. In 2D image processing, frontalization is carried out by augmenting a sideways-facing image of the face into a frame facing the opposite direction, then blending the original and augmented images together using blending techniques to create a frame that appears to face directly forward </w:t>
      </w:r>
      <w:r>
        <w:fldChar w:fldCharType="begin" w:fldLock="1"/>
      </w:r>
      <w:r w:rsidR="00E23870">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61]","plainTextFormattedCitation":"[61]","previouslyFormattedCitation":"[61]"},"properties":{"noteIndex":0},"schema":"https://github.com/citation-style-language/schema/raw/master/csl-citation.json"}</w:instrText>
      </w:r>
      <w:r>
        <w:fldChar w:fldCharType="separate"/>
      </w:r>
      <w:r w:rsidR="00AD4F45" w:rsidRPr="00AD4F45">
        <w:rPr>
          <w:noProof/>
        </w:rPr>
        <w:t>[61]</w:t>
      </w:r>
      <w:r>
        <w:fldChar w:fldCharType="end"/>
      </w:r>
      <w:r>
        <w:t>.</w:t>
      </w:r>
      <w:r>
        <w:rPr>
          <w:rFonts w:eastAsia="Gulim"/>
        </w:rPr>
        <w:t xml:space="preserve"> </w:t>
      </w:r>
      <w:r w:rsidRPr="003D3B88">
        <w:rPr>
          <w:rFonts w:eastAsia="Gulim"/>
        </w:rPr>
        <w:t xml:space="preserve">In 3D image processing, frontalization involves converting the 2D image into 3D, adjusting the face's position to face forward, and then converting it back into 2D. This approach can be implemented using PRNet </w:t>
      </w:r>
      <w:r w:rsidR="00FF5639">
        <w:fldChar w:fldCharType="begin" w:fldLock="1"/>
      </w:r>
      <w:r w:rsidR="00FF563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62]","plainTextFormattedCitation":"[62]","previouslyFormattedCitation":"[62]"},"properties":{"noteIndex":0},"schema":"https://github.com/citation-style-language/schema/raw/master/csl-citation.json"}</w:instrText>
      </w:r>
      <w:r w:rsidR="00FF5639">
        <w:fldChar w:fldCharType="separate"/>
      </w:r>
      <w:r w:rsidR="00FF5639" w:rsidRPr="007269D0">
        <w:rPr>
          <w:noProof/>
        </w:rPr>
        <w:t>[62]</w:t>
      </w:r>
      <w:r w:rsidR="00FF5639">
        <w:fldChar w:fldCharType="end"/>
      </w:r>
      <w:r>
        <w:t>.</w:t>
      </w:r>
    </w:p>
    <w:p w14:paraId="6671A0C2" w14:textId="1303CBB2" w:rsidR="00D9611A" w:rsidRPr="003D3B88" w:rsidRDefault="00D9611A" w:rsidP="00105140">
      <w:pPr>
        <w:rPr>
          <w:rFonts w:eastAsia="Gulim"/>
        </w:rPr>
      </w:pPr>
      <w:r w:rsidRPr="003D3B88">
        <w:rPr>
          <w:rFonts w:eastAsia="Gulim"/>
        </w:rPr>
        <w:t xml:space="preserve">Another form of face reconstruction can be achieved using Generative Adversarial Networks (GANs). GANs can restore occluded parts of the face by detecting and removing the occluding object and filling in the missing section with a representative portion from the available database, commonly referred to as inpainting </w:t>
      </w:r>
      <w:r>
        <w:fldChar w:fldCharType="begin" w:fldLock="1"/>
      </w:r>
      <w:r w:rsidR="00E23870">
        <w:instrText>ADDIN CSL_CITATION {"citationItems":[{"id":"ITEM-1","itemData":{"DOI":"10.1007/s11042-020-09566-2","ISSN":"15737721","abstract":"Recently, deep learning has made great achievements in facial expression recognition. However, occlusion and large skew will greatly affect the accuracy of facial expression recognition in practice. Therefore, we propose a novel framework based on symmetric SURF and heterogeneous soft partition network to quickly recognize facial recognition under partial occlusion. In this framework, an occlusion detection module based on symmetric SURF is presented to detect the occlusion part, which helps to locate the horizontal symmetric area of the occlusion area. After that, a face inpainting module based on mirror transition is presented to rapidly accomplish the face inpainting under the unsupervised circumstance. Moreover, a recognition network based on heterogeneous soft partitioning is proposed for the facial expression recognition. After heterogeneous soft partitioning, the weights of each part are input and to into the recognition network as more prior information for training. Finally, we feed the weighted image into the trained neural network for expression recognition. Experimental results show that the accuracy of the proposed method is respectively 7% and 8% higher than the average accuracies from the state-of-the-art methods on Cohn-Kanade (CK +) and fer2013 datasets. Besides, the run time of our method is 2.38 s faster than the most advanced.","author":[{"dropping-particle":"","family":"Hu","given":"Ke","non-dropping-particle":"","parse-names":false,"suffix":""},{"dropping-particle":"","family":"Huang","given":"Guoheng","non-dropping-particle":"","parse-names":false,"suffix":""},{"dropping-particle":"","family":"Yang","given":"Ying","non-dropping-particle":"","parse-names":false,"suffix":""},{"dropping-particle":"","family":"Pun","given":"Chi Man","non-dropping-particle":"","parse-names":false,"suffix":""},{"dropping-particle":"","family":"Ling","given":"Wing Kuen","non-dropping-particle":"","parse-names":false,"suffix":""},{"dropping-particle":"","family":"Cheng","given":"Lianglun","non-dropping-particle":"","parse-names":false,"suffix":""}],"container-title":"Multimedia Tools and Applications","id":"ITEM-1","issue":"41-42","issued":{"date-parts":[["2020"]]},"note":"Query date: 2025-05-04 23:18:56","page":"30861-30881","publisher":"Springer","title":"Rapid facial expression recognition under part occlusion based on symmetric SURF and heterogeneous soft partition network","type":"article-journal","volume":"79"},"uris":["http://www.mendeley.com/documents/?uuid=d015a60c-e57c-3768-9352-d9dfd2d52e22"]}],"mendeley":{"formattedCitation":"[43]","plainTextFormattedCitation":"[43]","previouslyFormattedCitation":"[43]"},"properties":{"noteIndex":0},"schema":"https://github.com/citation-style-language/schema/raw/master/csl-citation.json"}</w:instrText>
      </w:r>
      <w:r>
        <w:fldChar w:fldCharType="separate"/>
      </w:r>
      <w:r w:rsidR="00AD4F45" w:rsidRPr="00AD4F45">
        <w:rPr>
          <w:noProof/>
        </w:rPr>
        <w:t>[43]</w:t>
      </w:r>
      <w:r>
        <w:fldChar w:fldCharType="end"/>
      </w:r>
      <w:r>
        <w:t>.</w:t>
      </w:r>
    </w:p>
    <w:p w14:paraId="3F88190E" w14:textId="25311AF4" w:rsidR="001860B1" w:rsidRDefault="00D9611A" w:rsidP="00105140">
      <w:r w:rsidRPr="003D3B88">
        <w:rPr>
          <w:rFonts w:eastAsia="Gulim"/>
        </w:rPr>
        <w:t xml:space="preserve">The approach to addressing occlusion in FER with a focus on preprocessing is considered crucial in achieving significant results, especially with frontalization techniques. This is based on the idea that frontal faces have better visibility of key emotional determinants, particularly the eyes, facial muscles, and mouth </w:t>
      </w:r>
      <w:r>
        <w:fldChar w:fldCharType="begin" w:fldLock="1"/>
      </w:r>
      <w:r w:rsidR="00FF5639">
        <w:instrText>ADDIN CSL_CITATION {"citationItems":[{"id":"ITEM-1","itemData":{"DOI":"10.1109/ACCESS.2021.3052500","ISSN":"21693536","abstract":"Expression recognition in the wild is easily distorted by nonfrontal and asymmetry faces. In nonfrontal faces, some areas are compressed and distorted. Even after frontalization, these compressed areas may still be blurred and distort expression recognition. Additionally, asymmetrical expressions are common on half or local face areas and produce incorrect expression features. Therefore, this paper presents a half-face frontalization and pyramid Fourier frequency conversion method. Despite the location, range and intensity of incorrect expressions in nonfrontal faces being unknown, according to discrete Fourier transform, it can be proven that the frequency band of the correct expression is much larger than that of incorrect expression on the same face. This can be taken advantage of by pyramid frequency conversion, which is designed based on Fourier frequency conversion. It can adjust incorrect expression frequency in multiscales to take them out off the band-pass of the convolution operations of deep learning and be eliminated completely, whereas correct expression information is reserved. Thus, expressions can be recognized effectively.","author":[{"dropping-particle":"","family":"Cao","given":"Tianyang","non-dropping-particle":"","parse-names":false,"suffix":""},{"dropping-particle":"","family":"Liu","given":"Chang","non-dropping-particle":"","parse-names":false,"suffix":""},{"dropping-particle":"","family":"Chen","given":"Jiamin","non-dropping-particle":"","parse-names":false,"suffix":""},{"dropping-particle":"","family":"Gao","given":"Li","non-dropping-particle":"","parse-names":false,"suffix":""}],"container-title":"IEEE Access","id":"ITEM-1","issued":{"date-parts":[["2021"]]},"page":"17127-17138","title":"Nonfrontal and Asymmetrical Facial Expression Recognition through Half-Face Frontalization and Pyramid Fourier Frequency Conversion","type":"article-journal","volume":"9"},"uris":["http://www.mendeley.com/documents/?uuid=86516e51-a71e-4bb9-b8d6-ec53157ea898"]}],"mendeley":{"formattedCitation":"[88]","plainTextFormattedCitation":"[88]","previouslyFormattedCitation":"[88]"},"properties":{"noteIndex":0},"schema":"https://github.com/citation-style-language/schema/raw/master/csl-citation.json"}</w:instrText>
      </w:r>
      <w:r>
        <w:fldChar w:fldCharType="separate"/>
      </w:r>
      <w:r w:rsidR="00FF5639" w:rsidRPr="00FF5639">
        <w:rPr>
          <w:noProof/>
        </w:rPr>
        <w:t>[88]</w:t>
      </w:r>
      <w:r>
        <w:fldChar w:fldCharType="end"/>
      </w:r>
      <w:r>
        <w:t>.</w:t>
      </w:r>
      <w:r w:rsidRPr="003D3B88">
        <w:rPr>
          <w:rFonts w:eastAsia="Gulim"/>
        </w:rPr>
        <w:t xml:space="preserve"> This ensures that the model is not biased towards the data being tested, especially when working with models trained on datasets that lack sufficient data on occluded faces or head pose variations. This approach helps overcome model bias caused by the limited variation of occluded faces in the training dataset.</w:t>
      </w:r>
    </w:p>
    <w:p w14:paraId="25C6B2D3" w14:textId="5FF27158" w:rsidR="00C33812" w:rsidRDefault="00D9611A" w:rsidP="001B6A42">
      <w:pPr>
        <w:pStyle w:val="Heading1"/>
      </w:pPr>
      <w:r w:rsidRPr="00D9611A">
        <w:t xml:space="preserve">Challenges </w:t>
      </w:r>
      <w:r>
        <w:t>a</w:t>
      </w:r>
      <w:r w:rsidRPr="00D9611A">
        <w:t>nd Future Research Directions</w:t>
      </w:r>
    </w:p>
    <w:p w14:paraId="6EE87767" w14:textId="6B37C081" w:rsidR="00D9611A" w:rsidRPr="003D3B88" w:rsidRDefault="00D9611A" w:rsidP="00D9611A">
      <w:pPr>
        <w:rPr>
          <w:rFonts w:eastAsia="Gulim"/>
        </w:rPr>
      </w:pPr>
      <w:r w:rsidRPr="00105140">
        <w:rPr>
          <w:rFonts w:eastAsia="Gulim"/>
        </w:rPr>
        <w:t>Although various technical approaches have been discussed in this study to address the challenges of occlusion in facial expression recognition, there are several limitations that need to be considered and serve as avenues for future research development, including</w:t>
      </w:r>
      <w:r w:rsidRPr="003D3B88">
        <w:rPr>
          <w:rFonts w:eastAsia="Gulim"/>
        </w:rPr>
        <w:t>:</w:t>
      </w:r>
    </w:p>
    <w:p w14:paraId="67399EEE" w14:textId="23273F35" w:rsidR="00D9611A" w:rsidRPr="003D3B88" w:rsidRDefault="00D9611A" w:rsidP="00D9611A">
      <w:pPr>
        <w:pStyle w:val="Heading2"/>
        <w:rPr>
          <w:rFonts w:eastAsia="Gulim"/>
        </w:rPr>
      </w:pPr>
      <w:r w:rsidRPr="003D3B88">
        <w:rPr>
          <w:rFonts w:eastAsia="Gulim"/>
        </w:rPr>
        <w:t xml:space="preserve">Challenges </w:t>
      </w:r>
      <w:r>
        <w:rPr>
          <w:rFonts w:eastAsia="Gulim"/>
        </w:rPr>
        <w:t>i</w:t>
      </w:r>
      <w:r w:rsidRPr="003D3B88">
        <w:rPr>
          <w:rFonts w:eastAsia="Gulim"/>
        </w:rPr>
        <w:t>n Dataset Representation</w:t>
      </w:r>
    </w:p>
    <w:p w14:paraId="2892FBAF" w14:textId="77777777" w:rsidR="00D9611A" w:rsidRDefault="00D9611A" w:rsidP="00D9611A">
      <w:pPr>
        <w:rPr>
          <w:rFonts w:eastAsia="Gulim"/>
        </w:rPr>
      </w:pPr>
      <w:r w:rsidRPr="002C13D5">
        <w:rPr>
          <w:rFonts w:eastAsia="Gulim"/>
        </w:rPr>
        <w:t>There are datasets that include occluded faces and head pose variations, but most of the data still comes from real-world situations, which don't always show systematic occlusion. For instance, hands can block parts of the face in certain situations, like when someone is learning online. Also, the sample sizes are not evenly spread out among expression classes and types of occlusion, which can have a big effect on how well the model works. We need projects to make new datasets that clearly show different types of occlusion, with more detailed notes about things like the type of object that is blocking the view, the facial areas that are blocked, and the situation (like what activities are going on or how someone is feeling).</w:t>
      </w:r>
    </w:p>
    <w:p w14:paraId="686C52F6" w14:textId="21981B83" w:rsidR="00D9611A" w:rsidRPr="003D3B88" w:rsidRDefault="00D9611A" w:rsidP="00D9611A">
      <w:pPr>
        <w:pStyle w:val="Heading2"/>
        <w:rPr>
          <w:rFonts w:eastAsia="Gulim"/>
        </w:rPr>
      </w:pPr>
      <w:r w:rsidRPr="003D3B88">
        <w:rPr>
          <w:rFonts w:eastAsia="Gulim"/>
        </w:rPr>
        <w:t xml:space="preserve">Reliance </w:t>
      </w:r>
      <w:r>
        <w:rPr>
          <w:rFonts w:eastAsia="Gulim"/>
        </w:rPr>
        <w:t>Only o</w:t>
      </w:r>
      <w:r w:rsidRPr="003D3B88">
        <w:rPr>
          <w:rFonts w:eastAsia="Gulim"/>
        </w:rPr>
        <w:t xml:space="preserve">n Attention Mechanism </w:t>
      </w:r>
      <w:r w:rsidR="00BB1171">
        <w:rPr>
          <w:rFonts w:eastAsia="Gulim"/>
        </w:rPr>
        <w:t>a</w:t>
      </w:r>
      <w:r w:rsidRPr="003D3B88">
        <w:rPr>
          <w:rFonts w:eastAsia="Gulim"/>
        </w:rPr>
        <w:t>nd C</w:t>
      </w:r>
      <w:r w:rsidR="00FF5639">
        <w:rPr>
          <w:rFonts w:eastAsia="Gulim"/>
        </w:rPr>
        <w:t>NN</w:t>
      </w:r>
    </w:p>
    <w:p w14:paraId="066DC02C" w14:textId="407251B9" w:rsidR="00D9611A" w:rsidRPr="003D3B88" w:rsidRDefault="00D9611A" w:rsidP="00D9611A">
      <w:pPr>
        <w:rPr>
          <w:rFonts w:eastAsia="Gulim"/>
        </w:rPr>
      </w:pPr>
      <w:r w:rsidRPr="002C13D5">
        <w:rPr>
          <w:rFonts w:eastAsia="Gulim"/>
        </w:rPr>
        <w:t>Most current methods rely heavily on attention mechanisms in CNN or transformer architectures. These methods work well, but they can have problems when there is a lot of occlusion or visual noise (like bad lighting or low resolution). Using a combination of audio, text (like captions or transcripts), and physiological signals (like EEG or EDA) can help people understand their emotions better when they can't see things clearly because of occlusion.</w:t>
      </w:r>
    </w:p>
    <w:p w14:paraId="3B720C96" w14:textId="7DE8FC50" w:rsidR="00D9611A" w:rsidRPr="003D3B88" w:rsidRDefault="00D9611A" w:rsidP="00D9611A">
      <w:pPr>
        <w:pStyle w:val="Heading2"/>
        <w:rPr>
          <w:rFonts w:eastAsia="Gulim"/>
        </w:rPr>
      </w:pPr>
      <w:r w:rsidRPr="003D3B88">
        <w:rPr>
          <w:rFonts w:eastAsia="Gulim"/>
        </w:rPr>
        <w:t xml:space="preserve">Model Generalization </w:t>
      </w:r>
      <w:r w:rsidR="00BB1171">
        <w:rPr>
          <w:rFonts w:eastAsia="Gulim"/>
        </w:rPr>
        <w:t>t</w:t>
      </w:r>
      <w:r w:rsidRPr="003D3B88">
        <w:rPr>
          <w:rFonts w:eastAsia="Gulim"/>
        </w:rPr>
        <w:t>o Real-World Data</w:t>
      </w:r>
    </w:p>
    <w:p w14:paraId="05FFDEE3" w14:textId="7CB5F301" w:rsidR="00D9611A" w:rsidRPr="003D3B88" w:rsidRDefault="00D9611A" w:rsidP="00D9611A">
      <w:pPr>
        <w:rPr>
          <w:rFonts w:eastAsia="Gulim"/>
        </w:rPr>
      </w:pPr>
      <w:r w:rsidRPr="002C13D5">
        <w:rPr>
          <w:rFonts w:eastAsia="Gulim"/>
        </w:rPr>
        <w:t>A lot of models do well on test data from the same dataset (intra-dataset testing), but do poorly on test data from different datasets (cross-dataset testing). This shows that models have a problem with generalisation. We need to develop domain adaptation or domain generalisation methods to make sure that models can handle differences in data distribution between domains, such as occlusion, pose, and expression conditions.</w:t>
      </w:r>
    </w:p>
    <w:p w14:paraId="441657F2" w14:textId="1D6BD8B4" w:rsidR="00D9611A" w:rsidRPr="003D3B88" w:rsidRDefault="00D9611A" w:rsidP="00D9611A">
      <w:pPr>
        <w:pStyle w:val="Heading2"/>
        <w:rPr>
          <w:rFonts w:eastAsia="Gulim"/>
        </w:rPr>
      </w:pPr>
      <w:r w:rsidRPr="003D3B88">
        <w:rPr>
          <w:rFonts w:eastAsia="Gulim"/>
        </w:rPr>
        <w:t xml:space="preserve">Challenges </w:t>
      </w:r>
      <w:r w:rsidR="00655455">
        <w:rPr>
          <w:rFonts w:eastAsia="Gulim"/>
        </w:rPr>
        <w:t>i</w:t>
      </w:r>
      <w:r w:rsidRPr="003D3B88">
        <w:rPr>
          <w:rFonts w:eastAsia="Gulim"/>
        </w:rPr>
        <w:t>n Preprocessing Techniques</w:t>
      </w:r>
    </w:p>
    <w:p w14:paraId="248D24D8" w14:textId="6B387488" w:rsidR="00D9611A" w:rsidRPr="003D3B88" w:rsidRDefault="00D9611A" w:rsidP="00D9611A">
      <w:pPr>
        <w:rPr>
          <w:rFonts w:eastAsia="Gulim"/>
        </w:rPr>
      </w:pPr>
      <w:r w:rsidRPr="002C13D5">
        <w:rPr>
          <w:rFonts w:eastAsia="Gulim"/>
        </w:rPr>
        <w:t>Frontalization and inpainting are examples of reconstruction techniques that are often used in preprocessing. These techniques often make fake results that aren't perfect. Optical flow and other techniques need sequential data (like videos), which isn't always easy to find. We need to come up with more realistic and situation-based reconstruction methods, like hybrid generative models that use both GANs and diffusion models, and methods that use more accurate 3D face priors.</w:t>
      </w:r>
    </w:p>
    <w:p w14:paraId="55CB4916" w14:textId="3DDC57F5" w:rsidR="00D9611A" w:rsidRPr="003D3B88" w:rsidRDefault="00D9611A" w:rsidP="00D9611A">
      <w:pPr>
        <w:pStyle w:val="Heading2"/>
        <w:rPr>
          <w:rFonts w:eastAsia="Gulim"/>
        </w:rPr>
      </w:pPr>
      <w:r w:rsidRPr="003D3B88">
        <w:rPr>
          <w:rFonts w:eastAsia="Gulim"/>
        </w:rPr>
        <w:t xml:space="preserve">Limited Evaluation </w:t>
      </w:r>
      <w:r w:rsidR="00655455">
        <w:rPr>
          <w:rFonts w:eastAsia="Gulim"/>
        </w:rPr>
        <w:t>i</w:t>
      </w:r>
      <w:r w:rsidRPr="003D3B88">
        <w:rPr>
          <w:rFonts w:eastAsia="Gulim"/>
        </w:rPr>
        <w:t>n Real-World Contextual Conditions</w:t>
      </w:r>
    </w:p>
    <w:p w14:paraId="6391ABCA" w14:textId="72BFA9EE" w:rsidR="004F2C3A" w:rsidRDefault="00D9611A" w:rsidP="00D9611A">
      <w:r w:rsidRPr="008637EF">
        <w:rPr>
          <w:rFonts w:eastAsia="Gulim"/>
        </w:rPr>
        <w:t>Most evaluation studies remain confined to controlled or semi-controlled environments, inadequately reflecting the intricacies of real-world applications such as e-learning, emotional monitoring in smart classrooms, or Advanced Driver Assistance Systems (ADAS). Future research must assess FER systems in authentic deployment contexts, including educational, occupational, or digital social interactions, while taking into account environmental variables and user behavior.</w:t>
      </w:r>
    </w:p>
    <w:p w14:paraId="37CE9059" w14:textId="34778E11" w:rsidR="008F3874" w:rsidRDefault="00655455" w:rsidP="001B6A42">
      <w:pPr>
        <w:pStyle w:val="Heading1"/>
      </w:pPr>
      <w:r>
        <w:t>Conclusion</w:t>
      </w:r>
      <w:r w:rsidR="00C33812">
        <w:t xml:space="preserve"> </w:t>
      </w:r>
    </w:p>
    <w:p w14:paraId="6363C164" w14:textId="77777777" w:rsidR="00655455" w:rsidRPr="00A2421E" w:rsidRDefault="00655455" w:rsidP="00655455">
      <w:r w:rsidRPr="00A2421E">
        <w:t xml:space="preserve">This study presents a systematic literature review (SLR) on Facial Emotion Recognition (FER) under occluded facial conditions, covering literature from 2020 to 2025. The review includes 59 articles from reputable journals (Q1–Q3), examining technical strategies, dataset </w:t>
      </w:r>
      <w:r w:rsidRPr="00A2421E">
        <w:lastRenderedPageBreak/>
        <w:t>challenges, and the effectiveness of proposed approaches.</w:t>
      </w:r>
    </w:p>
    <w:p w14:paraId="04FEF379" w14:textId="77777777" w:rsidR="00655455" w:rsidRPr="00A2421E" w:rsidRDefault="00655455" w:rsidP="00655455">
      <w:r w:rsidRPr="00A2421E">
        <w:t>The study found several key insights regarding occlusion in FER. Occlusion in the eye and mouth areas has the most significant impact on the accuracy of FER systems. Both natural occlusions, such as glasses, hair, and head pose, and synthetic occlusions, such as random masking, significantly affect FER performance, especially when they cover key facial expression areas. The review also highlighted popular datasets used to test model robustness against occlusion, such as Occlusion-AffectNet, Occlusion-RAF-DB, and Pose-FERPlus. However, many of these datasets do not fully represent real-world conditions or explicitly include occlusion-type annotations, and class imbalance and lack of contextual representation remain critical challenges.</w:t>
      </w:r>
    </w:p>
    <w:p w14:paraId="43CF153D" w14:textId="77777777" w:rsidR="00655455" w:rsidRPr="00A2421E" w:rsidRDefault="00655455" w:rsidP="00655455">
      <w:r w:rsidRPr="00A2421E">
        <w:t>The review also examined the technical approaches used to tackle occlusion in FER, with a dominant focus on deep learning models integrated with attention mechanisms, both spatial and temporal. Additionally, preprocessing techniques, such as face reconstruction, frontalization, optical flow, and inpainting with GANs, were emphasized to improve the model's ability to focus on non-occluded areas of the face and improve accuracy despite occlusion. The majority of the 30 studies that compared baseline and proposed methods demonstrated a significant improvement in accuracy, with gains of 5–15%, depending on the dataset used, which demonstrates that approaches specifically designed to address occlusion have a positive effect on system performance.</w:t>
      </w:r>
    </w:p>
    <w:p w14:paraId="0080AC6F" w14:textId="7A6EAC68" w:rsidR="00655455" w:rsidRDefault="00655455" w:rsidP="00655455">
      <w:r w:rsidRPr="00A2421E">
        <w:t>In conclusion, the study emphasizes that, although many technical approaches have been developed to overcome the challenges of occlusion in FER, there are limitations in model generalization, dataset representation, and real-world application scenarios. Future research should focus on the development and optimization of both technical strategies and datasets with detailed occlusion annotations, integrating multimodal inputs such as visual, audio, and physiological data to support FER in extreme occlusion conditions, and creating end-to-end systems capable of handling occlusion across different domains. This SLR is expected to be an important reference for researchers and practitioners aiming to develop FER systems that are not only technically accurate but also robust against visual disturbances and applicable in real-world scenarios like e-learning, smart vehicles, and human-computer interaction systems.</w:t>
      </w:r>
    </w:p>
    <w:p w14:paraId="6040DF09" w14:textId="762EE258" w:rsidR="00A03EE7" w:rsidRDefault="00A03EE7" w:rsidP="001C3F8F">
      <w:pPr>
        <w:pStyle w:val="ReferenceHead"/>
      </w:pPr>
      <w:r w:rsidRPr="00A03EE7">
        <w:t xml:space="preserve">Declaration of </w:t>
      </w:r>
      <w:r>
        <w:t>Conflicts of</w:t>
      </w:r>
      <w:r w:rsidRPr="00A03EE7">
        <w:t xml:space="preserve"> </w:t>
      </w:r>
      <w:r>
        <w:t>I</w:t>
      </w:r>
      <w:r w:rsidRPr="00A03EE7">
        <w:t>nterest</w:t>
      </w:r>
    </w:p>
    <w:p w14:paraId="78DA4461" w14:textId="5C0CB8DA" w:rsidR="00A03EE7" w:rsidRDefault="00655455" w:rsidP="00C56489">
      <w:r w:rsidRPr="00655455">
        <w:t>No conflict of interest exists, as the authors affirm that there are no circumstances that could have influenced the content, interpretation, or conclusions of this article, and that all aspects of the research were conducted with full academic integrity and transparency.</w:t>
      </w:r>
    </w:p>
    <w:p w14:paraId="61439A7E" w14:textId="5BBF9841" w:rsidR="008F3874" w:rsidRPr="00DE3D8D" w:rsidRDefault="008F3874" w:rsidP="001C3F8F">
      <w:pPr>
        <w:pStyle w:val="ReferenceHead"/>
      </w:pPr>
      <w:r w:rsidRPr="00DE3D8D">
        <w:t>Acknowledgment</w:t>
      </w:r>
    </w:p>
    <w:p w14:paraId="7125314E" w14:textId="5E229CFC" w:rsidR="00655455" w:rsidRPr="00C56489" w:rsidRDefault="00655455" w:rsidP="00D71F09">
      <w:r w:rsidRPr="00655455">
        <w:t>This research is supported by the resources provided by</w:t>
      </w:r>
      <w:r w:rsidR="005A0AAE">
        <w:t xml:space="preserve"> </w:t>
      </w:r>
      <w:r w:rsidRPr="00655455">
        <w:t>Ministry of Communication and Digital Affairs of the Republic of Indonesia</w:t>
      </w:r>
      <w:r w:rsidR="005A0AAE">
        <w:t xml:space="preserve"> and </w:t>
      </w:r>
      <w:r w:rsidR="005A0AAE" w:rsidRPr="00655455">
        <w:t>Institut Teknologi Bandung</w:t>
      </w:r>
      <w:bookmarkStart w:id="4" w:name="_GoBack"/>
      <w:bookmarkEnd w:id="4"/>
    </w:p>
    <w:p w14:paraId="3B03F2A7" w14:textId="77777777" w:rsidR="008F3874" w:rsidRDefault="008F3874" w:rsidP="009347B9">
      <w:pPr>
        <w:pStyle w:val="ReferenceHead"/>
      </w:pPr>
      <w:r>
        <w:t>References</w:t>
      </w:r>
    </w:p>
    <w:p w14:paraId="00B407EA" w14:textId="799156BA" w:rsidR="00044124" w:rsidRPr="00044124" w:rsidRDefault="00D71F09" w:rsidP="00044124">
      <w:pPr>
        <w:pStyle w:val="References"/>
        <w:rPr>
          <w:noProof/>
        </w:rPr>
      </w:pPr>
      <w:r>
        <w:fldChar w:fldCharType="begin" w:fldLock="1"/>
      </w:r>
      <w:r>
        <w:instrText xml:space="preserve">ADDIN Mendeley Bibliography CSL_BIBLIOGRAPHY </w:instrText>
      </w:r>
      <w:r>
        <w:fldChar w:fldCharType="separate"/>
      </w:r>
      <w:r w:rsidR="00044124" w:rsidRPr="00044124">
        <w:rPr>
          <w:noProof/>
        </w:rPr>
        <w:t xml:space="preserve">O. S. Ekundayo and S. Viriri, “Facial Expression Recognition: A Review of Trends and Techniques,” </w:t>
      </w:r>
      <w:r w:rsidR="00044124" w:rsidRPr="00044124">
        <w:rPr>
          <w:i/>
          <w:iCs/>
          <w:noProof/>
        </w:rPr>
        <w:t>IEEE Access</w:t>
      </w:r>
      <w:r w:rsidR="00044124" w:rsidRPr="00044124">
        <w:rPr>
          <w:noProof/>
        </w:rPr>
        <w:t>, vol. 9, pp. 136944–136973, 2021, doi: 10.1109/ACCESS.2021.3113464.</w:t>
      </w:r>
    </w:p>
    <w:p w14:paraId="15A0582E" w14:textId="187CB352" w:rsidR="00044124" w:rsidRPr="00044124" w:rsidRDefault="00B642D3" w:rsidP="00044124">
      <w:pPr>
        <w:pStyle w:val="References"/>
        <w:rPr>
          <w:noProof/>
        </w:rPr>
      </w:pPr>
      <w:r>
        <w:rPr>
          <w:noProof/>
        </w:rPr>
        <w:t>K</w:t>
      </w:r>
      <w:r w:rsidR="00044124" w:rsidRPr="00044124">
        <w:rPr>
          <w:noProof/>
        </w:rPr>
        <w:t xml:space="preserve">. Wang, X. Peng, J. Yang, D. Meng, and Y. Qiao, “Region Attention Networks for Pose and Occlusion Robust Facial Expression Recognition,” </w:t>
      </w:r>
      <w:r w:rsidR="00044124" w:rsidRPr="00044124">
        <w:rPr>
          <w:i/>
          <w:iCs/>
          <w:noProof/>
        </w:rPr>
        <w:t>IEEE Trans. Image Process.</w:t>
      </w:r>
      <w:r w:rsidR="00044124" w:rsidRPr="00044124">
        <w:rPr>
          <w:noProof/>
        </w:rPr>
        <w:t xml:space="preserve">, vol. 29, pp. 4057–4069, 2020, doi: </w:t>
      </w:r>
      <w:r w:rsidR="00044124" w:rsidRPr="00044124">
        <w:rPr>
          <w:noProof/>
        </w:rPr>
        <w:t>10.1109/TIP.2019.2956143.</w:t>
      </w:r>
    </w:p>
    <w:p w14:paraId="43638AB8" w14:textId="52819766" w:rsidR="00044124" w:rsidRPr="00044124" w:rsidRDefault="00044124" w:rsidP="00044124">
      <w:pPr>
        <w:pStyle w:val="References"/>
        <w:rPr>
          <w:noProof/>
        </w:rPr>
      </w:pPr>
      <w:r w:rsidRPr="00044124">
        <w:rPr>
          <w:noProof/>
        </w:rPr>
        <w:t xml:space="preserve">A. F. Abate, L. Cimmino, B. C. Mocanu, F. Narducci, and F. Pop, “The limitations for expression recognition in computer vision introduced by facial masks,” </w:t>
      </w:r>
      <w:r w:rsidRPr="00044124">
        <w:rPr>
          <w:i/>
          <w:iCs/>
          <w:noProof/>
        </w:rPr>
        <w:t>Multimed. Tools Appl.</w:t>
      </w:r>
      <w:r w:rsidRPr="00044124">
        <w:rPr>
          <w:noProof/>
        </w:rPr>
        <w:t>, vol. 82, no. 8, pp. 11305–11319, Mar. 2023, doi: 10.1007/s11042-022-13559-8.</w:t>
      </w:r>
    </w:p>
    <w:p w14:paraId="5CCD880D" w14:textId="4339EA11" w:rsidR="00044124" w:rsidRPr="00044124" w:rsidRDefault="00044124" w:rsidP="00044124">
      <w:pPr>
        <w:pStyle w:val="References"/>
        <w:rPr>
          <w:noProof/>
        </w:rPr>
      </w:pPr>
      <w:r w:rsidRPr="00044124">
        <w:rPr>
          <w:noProof/>
        </w:rPr>
        <w:t xml:space="preserve">D. Sun, W. Xie, Z. Ding, and J. Tang, “SILP-autoencoder for face de-occlusion,” </w:t>
      </w:r>
      <w:r w:rsidRPr="00044124">
        <w:rPr>
          <w:i/>
          <w:iCs/>
          <w:noProof/>
        </w:rPr>
        <w:t>Neurocomputing</w:t>
      </w:r>
      <w:r w:rsidRPr="00044124">
        <w:rPr>
          <w:noProof/>
        </w:rPr>
        <w:t>, vol. 485, pp. 47–56, 2022, doi: 10.1016/j.neucom.2022.02.035.</w:t>
      </w:r>
    </w:p>
    <w:p w14:paraId="53E93CBA" w14:textId="68E3AFE1" w:rsidR="00044124" w:rsidRPr="00044124" w:rsidRDefault="00044124" w:rsidP="00044124">
      <w:pPr>
        <w:pStyle w:val="References"/>
        <w:rPr>
          <w:noProof/>
        </w:rPr>
      </w:pPr>
      <w:r w:rsidRPr="00044124">
        <w:rPr>
          <w:noProof/>
        </w:rPr>
        <w:t xml:space="preserve">N. Sun, J. Tao, J. Liu, H. Sun, and G. Han, “3-D Facial Feature Reconstruction and Learning Network for Facial Expression Recognition in the Wild,” </w:t>
      </w:r>
      <w:r w:rsidRPr="00044124">
        <w:rPr>
          <w:i/>
          <w:iCs/>
          <w:noProof/>
        </w:rPr>
        <w:t>IEEE Trans. Cogn. Dev. Syst.</w:t>
      </w:r>
      <w:r w:rsidRPr="00044124">
        <w:rPr>
          <w:noProof/>
        </w:rPr>
        <w:t>, vol. 15, no. 1, pp. 298–309, 2023, doi: 10.1109/TCDS.2022.3157772.</w:t>
      </w:r>
    </w:p>
    <w:p w14:paraId="35CB9BE4" w14:textId="697CEA60" w:rsidR="00044124" w:rsidRPr="00044124" w:rsidRDefault="00044124" w:rsidP="00044124">
      <w:pPr>
        <w:pStyle w:val="References"/>
        <w:rPr>
          <w:noProof/>
        </w:rPr>
      </w:pPr>
      <w:r w:rsidRPr="00044124">
        <w:rPr>
          <w:noProof/>
        </w:rPr>
        <w:t xml:space="preserve">Y. Li, H. Liu, J. Liang, and D. Jiang, “Occlusion-Robust Facial Expression Recognition Based on Multi-Angle Feature Extraction,” </w:t>
      </w:r>
      <w:r w:rsidRPr="00044124">
        <w:rPr>
          <w:i/>
          <w:iCs/>
          <w:noProof/>
        </w:rPr>
        <w:t>Appl. Sci.</w:t>
      </w:r>
      <w:r w:rsidRPr="00044124">
        <w:rPr>
          <w:noProof/>
        </w:rPr>
        <w:t>, vol. 15, no. 9, p. 5139, May 2025, doi: 10.3390/app15095139.</w:t>
      </w:r>
    </w:p>
    <w:p w14:paraId="5F283804" w14:textId="22052718" w:rsidR="00044124" w:rsidRPr="00044124" w:rsidRDefault="00044124" w:rsidP="00044124">
      <w:pPr>
        <w:pStyle w:val="References"/>
        <w:rPr>
          <w:noProof/>
        </w:rPr>
      </w:pPr>
      <w:r w:rsidRPr="00044124">
        <w:rPr>
          <w:noProof/>
        </w:rPr>
        <w:t xml:space="preserve">C. Liu, K. Hirota, and Y. Dai, “Patch attention convolutional vision transformer for facial expression recognition with occlusion,” </w:t>
      </w:r>
      <w:r w:rsidRPr="00044124">
        <w:rPr>
          <w:i/>
          <w:iCs/>
          <w:noProof/>
        </w:rPr>
        <w:t>Inf. Sci. (Ny).</w:t>
      </w:r>
      <w:r w:rsidRPr="00044124">
        <w:rPr>
          <w:noProof/>
        </w:rPr>
        <w:t>, vol. 619, no. 5, pp. 781–794, 2023, doi: 10.1016/j.ins.2022.11.068.</w:t>
      </w:r>
    </w:p>
    <w:p w14:paraId="24F9E884" w14:textId="17D66F1B" w:rsidR="00044124" w:rsidRPr="00044124" w:rsidRDefault="00044124" w:rsidP="00044124">
      <w:pPr>
        <w:pStyle w:val="References"/>
        <w:rPr>
          <w:noProof/>
        </w:rPr>
      </w:pPr>
      <w:r w:rsidRPr="00044124">
        <w:rPr>
          <w:noProof/>
        </w:rPr>
        <w:t xml:space="preserve">T. Kopalidis, V. Solachidis, N. Vretos, and P. Daras, “Advances in Facial Expression Recognition: A Survey of Methods, Benchmarks, Models, and Datasets,” </w:t>
      </w:r>
      <w:r w:rsidRPr="00044124">
        <w:rPr>
          <w:i/>
          <w:iCs/>
          <w:noProof/>
        </w:rPr>
        <w:t>Inf.</w:t>
      </w:r>
      <w:r w:rsidRPr="00044124">
        <w:rPr>
          <w:noProof/>
        </w:rPr>
        <w:t>, vol. 15, no. 3, 2024, doi: 10.3390/info15030135.</w:t>
      </w:r>
    </w:p>
    <w:p w14:paraId="2259DB7C" w14:textId="4B73B839" w:rsidR="00044124" w:rsidRPr="00044124" w:rsidRDefault="00044124" w:rsidP="00044124">
      <w:pPr>
        <w:pStyle w:val="References"/>
        <w:rPr>
          <w:noProof/>
        </w:rPr>
      </w:pPr>
      <w:r w:rsidRPr="00044124">
        <w:rPr>
          <w:noProof/>
        </w:rPr>
        <w:t xml:space="preserve">D. Zeng, R. Veldhuis, and L. Spreeuwers, “A survey of face recognition techniques under occlusion,” </w:t>
      </w:r>
      <w:r w:rsidRPr="00044124">
        <w:rPr>
          <w:i/>
          <w:iCs/>
          <w:noProof/>
        </w:rPr>
        <w:t>IET Biometrics</w:t>
      </w:r>
      <w:r w:rsidRPr="00044124">
        <w:rPr>
          <w:noProof/>
        </w:rPr>
        <w:t>, vol. 10, no. 6, pp. 581–606, 2021, doi: 10.1049/bme2.12029.</w:t>
      </w:r>
    </w:p>
    <w:p w14:paraId="6C45DB1E" w14:textId="41F5E95A" w:rsidR="00044124" w:rsidRPr="00044124" w:rsidRDefault="00044124" w:rsidP="00044124">
      <w:pPr>
        <w:pStyle w:val="References"/>
        <w:rPr>
          <w:noProof/>
        </w:rPr>
      </w:pPr>
      <w:r w:rsidRPr="00044124">
        <w:rPr>
          <w:noProof/>
        </w:rPr>
        <w:t xml:space="preserve">A. Falavigna and M. Blauth, “Critical review of a scientific manuscript: a practical guide for reviewers,” </w:t>
      </w:r>
      <w:r w:rsidRPr="00044124">
        <w:rPr>
          <w:i/>
          <w:iCs/>
          <w:noProof/>
        </w:rPr>
        <w:t>J. Neurosurg.</w:t>
      </w:r>
      <w:r w:rsidRPr="00044124">
        <w:rPr>
          <w:noProof/>
        </w:rPr>
        <w:t>, vol. 128, no. January, pp. 312–321, 2018, doi: 10.3171/2017.5.JNS17809.312.</w:t>
      </w:r>
    </w:p>
    <w:p w14:paraId="4EF3FB25" w14:textId="7C9F1950" w:rsidR="00044124" w:rsidRPr="00044124" w:rsidRDefault="00044124" w:rsidP="00044124">
      <w:pPr>
        <w:pStyle w:val="References"/>
        <w:rPr>
          <w:noProof/>
        </w:rPr>
      </w:pPr>
      <w:r w:rsidRPr="00044124">
        <w:rPr>
          <w:noProof/>
        </w:rPr>
        <w:t xml:space="preserve">M. J. Page </w:t>
      </w:r>
      <w:r w:rsidRPr="00044124">
        <w:rPr>
          <w:i/>
          <w:iCs/>
          <w:noProof/>
        </w:rPr>
        <w:t>et al.</w:t>
      </w:r>
      <w:r w:rsidRPr="00044124">
        <w:rPr>
          <w:noProof/>
        </w:rPr>
        <w:t xml:space="preserve">, “The PRISMA 2020 statement: An updated guideline for reporting systematic reviews,” </w:t>
      </w:r>
      <w:r w:rsidRPr="00044124">
        <w:rPr>
          <w:i/>
          <w:iCs/>
          <w:noProof/>
        </w:rPr>
        <w:t>BMJ</w:t>
      </w:r>
      <w:r w:rsidRPr="00044124">
        <w:rPr>
          <w:noProof/>
        </w:rPr>
        <w:t>, vol. 372, 2021, doi: 10.1136/bmj.n71.</w:t>
      </w:r>
    </w:p>
    <w:p w14:paraId="00F68DFE" w14:textId="0953D32F" w:rsidR="00044124" w:rsidRPr="00044124" w:rsidRDefault="00044124" w:rsidP="00044124">
      <w:pPr>
        <w:pStyle w:val="References"/>
        <w:rPr>
          <w:noProof/>
        </w:rPr>
      </w:pPr>
      <w:r w:rsidRPr="00044124">
        <w:rPr>
          <w:noProof/>
        </w:rPr>
        <w:t xml:space="preserve">H. Liu, H. Cai, Q. Lin, X. Li, and H. Xiao, “Adaptive Multilayer Perceptual Attention Network for Facial Expression Recognition,” </w:t>
      </w:r>
      <w:r w:rsidRPr="00044124">
        <w:rPr>
          <w:i/>
          <w:iCs/>
          <w:noProof/>
        </w:rPr>
        <w:t>IEEE Trans. Circuits Syst. Video Technol.</w:t>
      </w:r>
      <w:r w:rsidRPr="00044124">
        <w:rPr>
          <w:noProof/>
        </w:rPr>
        <w:t>, vol. 32, no. 9, pp. 6253–6266, 2022, doi: 10.1109/TCSVT.2022.3165321.</w:t>
      </w:r>
    </w:p>
    <w:p w14:paraId="0DB1EAB2" w14:textId="506C7F2A" w:rsidR="00044124" w:rsidRPr="00044124" w:rsidRDefault="00044124" w:rsidP="00044124">
      <w:pPr>
        <w:pStyle w:val="References"/>
        <w:rPr>
          <w:noProof/>
        </w:rPr>
      </w:pPr>
      <w:r w:rsidRPr="00044124">
        <w:rPr>
          <w:noProof/>
        </w:rPr>
        <w:t xml:space="preserve">N. Sun, Y. Song, J. Liu, L. Chai, and H. Sun, “Appearance and geometry transformer for facial expression recognition in the wild,” </w:t>
      </w:r>
      <w:r w:rsidRPr="00044124">
        <w:rPr>
          <w:i/>
          <w:iCs/>
          <w:noProof/>
        </w:rPr>
        <w:t>Comput. Electr. Eng.</w:t>
      </w:r>
      <w:r w:rsidRPr="00044124">
        <w:rPr>
          <w:noProof/>
        </w:rPr>
        <w:t>, vol. 107, 2023, doi: 10.1016/j.compeleceng.2023.108583.</w:t>
      </w:r>
    </w:p>
    <w:p w14:paraId="7D856296" w14:textId="6FDC7C75" w:rsidR="00044124" w:rsidRPr="00044124" w:rsidRDefault="00044124" w:rsidP="00044124">
      <w:pPr>
        <w:pStyle w:val="References"/>
        <w:rPr>
          <w:noProof/>
        </w:rPr>
      </w:pPr>
      <w:r w:rsidRPr="00044124">
        <w:rPr>
          <w:noProof/>
        </w:rPr>
        <w:t xml:space="preserve">G. Castellano, B. De Carolis, and N. Macchiarulo, “Automatic facial emotion recognition at the COVID-19 pandemic time,” </w:t>
      </w:r>
      <w:r w:rsidRPr="00044124">
        <w:rPr>
          <w:i/>
          <w:iCs/>
          <w:noProof/>
        </w:rPr>
        <w:t>Multimed. Tools Appl.</w:t>
      </w:r>
      <w:r w:rsidRPr="00044124">
        <w:rPr>
          <w:noProof/>
        </w:rPr>
        <w:t>, vol. 82, no. 9, pp. 12751–12769, 2023, doi: 10.1007/s11042-022-14050-0.</w:t>
      </w:r>
    </w:p>
    <w:p w14:paraId="01241B7B" w14:textId="73B51069" w:rsidR="00044124" w:rsidRPr="00044124" w:rsidRDefault="00044124" w:rsidP="00044124">
      <w:pPr>
        <w:pStyle w:val="References"/>
        <w:rPr>
          <w:noProof/>
        </w:rPr>
      </w:pPr>
      <w:r w:rsidRPr="00044124">
        <w:rPr>
          <w:noProof/>
        </w:rPr>
        <w:t xml:space="preserve">D. Gera, S. Balasubramanian, and A. Jami, “CERN: Compact facial expression recognition net,” </w:t>
      </w:r>
      <w:r w:rsidRPr="00044124">
        <w:rPr>
          <w:i/>
          <w:iCs/>
          <w:noProof/>
        </w:rPr>
        <w:t>Pattern Recognit. Lett.</w:t>
      </w:r>
      <w:r w:rsidRPr="00044124">
        <w:rPr>
          <w:noProof/>
        </w:rPr>
        <w:t>, vol. 155, pp. 9–18, 2022, doi: 10.1016/j.patrec.2022.01.013.</w:t>
      </w:r>
    </w:p>
    <w:p w14:paraId="613EE6AB" w14:textId="5E3ADCEE" w:rsidR="00044124" w:rsidRPr="00044124" w:rsidRDefault="00044124" w:rsidP="00044124">
      <w:pPr>
        <w:pStyle w:val="References"/>
        <w:rPr>
          <w:noProof/>
        </w:rPr>
      </w:pPr>
      <w:r w:rsidRPr="00044124">
        <w:rPr>
          <w:noProof/>
        </w:rPr>
        <w:t xml:space="preserve">D. Poux, B. Allaert, N. Ihaddadene, I. M. Bilasco, C. Djeraba, and M. Bennamoun, “Dynamic Facial Expression Recognition under Partial Occlusion with Optical Flow Reconstruction,” </w:t>
      </w:r>
      <w:r w:rsidRPr="00044124">
        <w:rPr>
          <w:i/>
          <w:iCs/>
          <w:noProof/>
        </w:rPr>
        <w:t>IEEE Trans. Image Process.</w:t>
      </w:r>
      <w:r w:rsidRPr="00044124">
        <w:rPr>
          <w:noProof/>
        </w:rPr>
        <w:t>, vol. 31, pp. 446–457, 2022, doi: 10.1109/TIP.2021.3129120.</w:t>
      </w:r>
    </w:p>
    <w:p w14:paraId="452415AC" w14:textId="4DCEA04F" w:rsidR="00044124" w:rsidRPr="00044124" w:rsidRDefault="00044124" w:rsidP="00044124">
      <w:pPr>
        <w:pStyle w:val="References"/>
        <w:rPr>
          <w:noProof/>
        </w:rPr>
      </w:pPr>
      <w:r w:rsidRPr="00044124">
        <w:rPr>
          <w:noProof/>
        </w:rPr>
        <w:t xml:space="preserve">R. Khoeun, P. Chophuk, and K. Chinnasarn, “Emotion Recognition for Partial Faces Using a Feature Vector Technique,” </w:t>
      </w:r>
      <w:r w:rsidRPr="00044124">
        <w:rPr>
          <w:i/>
          <w:iCs/>
          <w:noProof/>
        </w:rPr>
        <w:t>Sensors</w:t>
      </w:r>
      <w:r w:rsidRPr="00044124">
        <w:rPr>
          <w:noProof/>
        </w:rPr>
        <w:t>, vol. 22, no. 12, 2022, doi: 10.3390/s22124633.</w:t>
      </w:r>
    </w:p>
    <w:p w14:paraId="14604DD7" w14:textId="5D191D18" w:rsidR="00044124" w:rsidRPr="00044124" w:rsidRDefault="00044124" w:rsidP="00044124">
      <w:pPr>
        <w:pStyle w:val="References"/>
        <w:rPr>
          <w:noProof/>
        </w:rPr>
      </w:pPr>
      <w:r w:rsidRPr="00044124">
        <w:rPr>
          <w:noProof/>
        </w:rPr>
        <w:t xml:space="preserve">S. Kuruvayil and S. Palaniswamy, “Emotion recognition from facial images with simultaneous occlusion, pose and illumination variations using meta-learning,” </w:t>
      </w:r>
      <w:r w:rsidRPr="00044124">
        <w:rPr>
          <w:i/>
          <w:iCs/>
          <w:noProof/>
        </w:rPr>
        <w:t>J. King Saud Univ. - Comput. Inf. Sci.</w:t>
      </w:r>
      <w:r w:rsidRPr="00044124">
        <w:rPr>
          <w:noProof/>
        </w:rPr>
        <w:t>, vol. 34, no. 9, pp. 7271–7282, 2022, doi: 10.1016/j.jksuci.2021.06.012.</w:t>
      </w:r>
    </w:p>
    <w:p w14:paraId="4D96E93A" w14:textId="3C961AC8" w:rsidR="00044124" w:rsidRPr="00044124" w:rsidRDefault="00044124" w:rsidP="00044124">
      <w:pPr>
        <w:pStyle w:val="References"/>
        <w:rPr>
          <w:noProof/>
        </w:rPr>
      </w:pPr>
      <w:r w:rsidRPr="00044124">
        <w:rPr>
          <w:noProof/>
        </w:rPr>
        <w:t xml:space="preserve">N. Li, Y. Huang, Z. Wang, Z. Fan, X. Li, and Z. Xiao, “Enhanced Hybrid Vision Transformer with Multi-Scale Feature Integration and Patch Dropping for Facial Expression Recognition,” </w:t>
      </w:r>
      <w:r w:rsidRPr="00044124">
        <w:rPr>
          <w:i/>
          <w:iCs/>
          <w:noProof/>
        </w:rPr>
        <w:t>Sensors</w:t>
      </w:r>
      <w:r w:rsidRPr="00044124">
        <w:rPr>
          <w:noProof/>
        </w:rPr>
        <w:t>, vol. 24, no. 13, p. 4153, Jun. 2024, doi: 10.3390/s24134153.</w:t>
      </w:r>
    </w:p>
    <w:p w14:paraId="317E31C9" w14:textId="3D4F56E1" w:rsidR="00044124" w:rsidRPr="00044124" w:rsidRDefault="00044124" w:rsidP="00044124">
      <w:pPr>
        <w:pStyle w:val="References"/>
        <w:rPr>
          <w:noProof/>
        </w:rPr>
      </w:pPr>
      <w:r w:rsidRPr="00044124">
        <w:rPr>
          <w:noProof/>
        </w:rPr>
        <w:t xml:space="preserve">W. Gong, Y. Qian, W. Zhou, and H. Leng, “Enhanced spatial-temporal learning network for dynamic facial expression recognition,” </w:t>
      </w:r>
      <w:r w:rsidRPr="00044124">
        <w:rPr>
          <w:i/>
          <w:iCs/>
          <w:noProof/>
        </w:rPr>
        <w:t>Biomed. Signal Process. Control</w:t>
      </w:r>
      <w:r w:rsidRPr="00044124">
        <w:rPr>
          <w:noProof/>
        </w:rPr>
        <w:t>, vol. 88, no. PC, p. 105316, 2024, doi: 10.1016/j.bspc.2023.105316.</w:t>
      </w:r>
    </w:p>
    <w:p w14:paraId="5148AC15" w14:textId="79FB8C00" w:rsidR="00044124" w:rsidRPr="00044124" w:rsidRDefault="00044124" w:rsidP="00044124">
      <w:pPr>
        <w:pStyle w:val="References"/>
        <w:rPr>
          <w:noProof/>
        </w:rPr>
      </w:pPr>
      <w:r w:rsidRPr="00044124">
        <w:rPr>
          <w:noProof/>
        </w:rPr>
        <w:t xml:space="preserve">M. Kolahdouzi, A. Sepas-Moghaddam, and A. Etemad, “FaceTopoNet: Facial Expression Recognition Using Face Topology Learning,” </w:t>
      </w:r>
      <w:r w:rsidRPr="00044124">
        <w:rPr>
          <w:i/>
          <w:iCs/>
          <w:noProof/>
        </w:rPr>
        <w:t>IEEE Trans. Artif. Intell.</w:t>
      </w:r>
      <w:r w:rsidRPr="00044124">
        <w:rPr>
          <w:noProof/>
        </w:rPr>
        <w:t>, vol. 4, no. 6, pp. 1526–1539, Dec. 2023, doi: 10.1109/TAI.2022.3207450.</w:t>
      </w:r>
    </w:p>
    <w:p w14:paraId="6BFE8714" w14:textId="4850F720" w:rsidR="00044124" w:rsidRPr="00044124" w:rsidRDefault="00044124" w:rsidP="00044124">
      <w:pPr>
        <w:pStyle w:val="References"/>
        <w:rPr>
          <w:noProof/>
        </w:rPr>
      </w:pPr>
      <w:r w:rsidRPr="00044124">
        <w:rPr>
          <w:noProof/>
        </w:rPr>
        <w:t xml:space="preserve">H. Yao, X. Yang, D. Chen, Z. Wang, and Y. Tian, “Facial Expression Recognition Based on Fine-Tuned Channel–Spatial Attention </w:t>
      </w:r>
      <w:r w:rsidRPr="00044124">
        <w:rPr>
          <w:noProof/>
        </w:rPr>
        <w:lastRenderedPageBreak/>
        <w:t xml:space="preserve">Transformer,” </w:t>
      </w:r>
      <w:r w:rsidRPr="00044124">
        <w:rPr>
          <w:i/>
          <w:iCs/>
          <w:noProof/>
        </w:rPr>
        <w:t>Sensors</w:t>
      </w:r>
      <w:r w:rsidRPr="00044124">
        <w:rPr>
          <w:noProof/>
        </w:rPr>
        <w:t>, vol. 23, no. 15, p. 6799, Jul. 2023, doi: 10.3390/s23156799.</w:t>
      </w:r>
    </w:p>
    <w:p w14:paraId="1E910839" w14:textId="2D3A4B14" w:rsidR="00044124" w:rsidRPr="00044124" w:rsidRDefault="00044124" w:rsidP="00044124">
      <w:pPr>
        <w:pStyle w:val="References"/>
        <w:rPr>
          <w:noProof/>
        </w:rPr>
      </w:pPr>
      <w:r w:rsidRPr="00044124">
        <w:rPr>
          <w:noProof/>
        </w:rPr>
        <w:t xml:space="preserve">H. Kim, J. H. Lee, and B. C. Ko, “Facial Expression Recognition in the Wild Using Face Graph and Attention,” </w:t>
      </w:r>
      <w:r w:rsidRPr="00044124">
        <w:rPr>
          <w:i/>
          <w:iCs/>
          <w:noProof/>
        </w:rPr>
        <w:t>IEEE Access</w:t>
      </w:r>
      <w:r w:rsidRPr="00044124">
        <w:rPr>
          <w:noProof/>
        </w:rPr>
        <w:t>, vol. 11, no. June, pp. 59774–59787, 2023, doi: 10.1109/ACCESS.2023.3286547.</w:t>
      </w:r>
    </w:p>
    <w:p w14:paraId="3CF53339" w14:textId="72076B91" w:rsidR="00044124" w:rsidRPr="00044124" w:rsidRDefault="00044124" w:rsidP="00044124">
      <w:pPr>
        <w:pStyle w:val="References"/>
        <w:rPr>
          <w:noProof/>
        </w:rPr>
      </w:pPr>
      <w:r w:rsidRPr="00044124">
        <w:rPr>
          <w:noProof/>
        </w:rPr>
        <w:t xml:space="preserve">J. Kim and D. Lee, “Facial Expression Recognition Robust to Occlusion and to Intra-Similarity Problem Using Relevant Subsampling,” </w:t>
      </w:r>
      <w:r w:rsidRPr="00044124">
        <w:rPr>
          <w:i/>
          <w:iCs/>
          <w:noProof/>
        </w:rPr>
        <w:t>Sensors</w:t>
      </w:r>
      <w:r w:rsidRPr="00044124">
        <w:rPr>
          <w:noProof/>
        </w:rPr>
        <w:t>, vol. 23, no. 5, 2023, doi: 10.3390/s23052619.</w:t>
      </w:r>
    </w:p>
    <w:p w14:paraId="25BAD43F" w14:textId="031DFE71" w:rsidR="00044124" w:rsidRPr="00044124" w:rsidRDefault="00044124" w:rsidP="00044124">
      <w:pPr>
        <w:pStyle w:val="References"/>
        <w:rPr>
          <w:noProof/>
        </w:rPr>
      </w:pPr>
      <w:r w:rsidRPr="00044124">
        <w:rPr>
          <w:noProof/>
        </w:rPr>
        <w:t xml:space="preserve">M. Ahmady, S. S. Mirkamali, B. Pahlevanzadeh, E. Pashaei, A. A. R. Hosseinabadi, and A. Slowik, “Facial expression recognition using fuzzified Pseudo Zernike Moments and structural features,” </w:t>
      </w:r>
      <w:r w:rsidRPr="00044124">
        <w:rPr>
          <w:i/>
          <w:iCs/>
          <w:noProof/>
        </w:rPr>
        <w:t>Fuzzy Sets Syst.</w:t>
      </w:r>
      <w:r w:rsidRPr="00044124">
        <w:rPr>
          <w:noProof/>
        </w:rPr>
        <w:t>, vol. 443, pp. 155–172, 2022, doi: 10.1016/j.fss.2022.03.013.</w:t>
      </w:r>
    </w:p>
    <w:p w14:paraId="0B6D33C1" w14:textId="42813B21" w:rsidR="00044124" w:rsidRPr="00044124" w:rsidRDefault="00044124" w:rsidP="00044124">
      <w:pPr>
        <w:pStyle w:val="References"/>
        <w:rPr>
          <w:noProof/>
        </w:rPr>
      </w:pPr>
      <w:r w:rsidRPr="00044124">
        <w:rPr>
          <w:noProof/>
        </w:rPr>
        <w:t xml:space="preserve">S. Qiu, G. Zhao, X. Li, and X. Wang, “Facial Expression Recognition Using Local Sliding Window Attention,” </w:t>
      </w:r>
      <w:r w:rsidRPr="00044124">
        <w:rPr>
          <w:i/>
          <w:iCs/>
          <w:noProof/>
        </w:rPr>
        <w:t>Sensors</w:t>
      </w:r>
      <w:r w:rsidRPr="00044124">
        <w:rPr>
          <w:noProof/>
        </w:rPr>
        <w:t>, vol. 23, no. 7, 2023, doi: 10.3390/s23073424.</w:t>
      </w:r>
    </w:p>
    <w:p w14:paraId="776735CC" w14:textId="15CBBED6" w:rsidR="00044124" w:rsidRPr="00044124" w:rsidRDefault="00044124" w:rsidP="00044124">
      <w:pPr>
        <w:pStyle w:val="References"/>
        <w:rPr>
          <w:noProof/>
        </w:rPr>
      </w:pPr>
      <w:r w:rsidRPr="00044124">
        <w:rPr>
          <w:noProof/>
        </w:rPr>
        <w:t xml:space="preserve">Q. Huang, C. Huang, X. Wang, and F. Jiang, “Facial expression recognition with grid-wise attention and visual transformer,” </w:t>
      </w:r>
      <w:r w:rsidRPr="00044124">
        <w:rPr>
          <w:i/>
          <w:iCs/>
          <w:noProof/>
        </w:rPr>
        <w:t>Inf. Sci. (Ny).</w:t>
      </w:r>
      <w:r w:rsidRPr="00044124">
        <w:rPr>
          <w:noProof/>
        </w:rPr>
        <w:t>, vol. 580, pp. 35–54, 2021, doi: 10.1016/j.ins.2021.08.043.</w:t>
      </w:r>
    </w:p>
    <w:p w14:paraId="4D87C646" w14:textId="26D52ADE" w:rsidR="00044124" w:rsidRPr="00044124" w:rsidRDefault="00044124" w:rsidP="00044124">
      <w:pPr>
        <w:pStyle w:val="References"/>
        <w:rPr>
          <w:noProof/>
        </w:rPr>
      </w:pPr>
      <w:r w:rsidRPr="00044124">
        <w:rPr>
          <w:noProof/>
        </w:rPr>
        <w:t xml:space="preserve">F. Ma, B. Sun, and S. Li, “Facial Expression Recognition With Visual Transformers and Attentional Selective Fusion,” </w:t>
      </w:r>
      <w:r w:rsidRPr="00044124">
        <w:rPr>
          <w:i/>
          <w:iCs/>
          <w:noProof/>
        </w:rPr>
        <w:t>IEEE Trans. Affect. Comput.</w:t>
      </w:r>
      <w:r w:rsidRPr="00044124">
        <w:rPr>
          <w:noProof/>
        </w:rPr>
        <w:t>, vol. 14, no. 2, pp. 1236–1248, Apr. 2023, doi: 10.1109/TAFFC.2021.3122146.</w:t>
      </w:r>
    </w:p>
    <w:p w14:paraId="6CCE4C4F" w14:textId="394ABEBD" w:rsidR="00044124" w:rsidRPr="00044124" w:rsidRDefault="00044124" w:rsidP="00044124">
      <w:pPr>
        <w:pStyle w:val="References"/>
        <w:rPr>
          <w:noProof/>
        </w:rPr>
      </w:pPr>
      <w:r w:rsidRPr="00044124">
        <w:rPr>
          <w:noProof/>
        </w:rPr>
        <w:t xml:space="preserve">Y. Huang </w:t>
      </w:r>
      <w:r w:rsidRPr="00044124">
        <w:rPr>
          <w:i/>
          <w:iCs/>
          <w:noProof/>
        </w:rPr>
        <w:t>et al.</w:t>
      </w:r>
      <w:r w:rsidRPr="00044124">
        <w:rPr>
          <w:noProof/>
        </w:rPr>
        <w:t xml:space="preserve">, “FERMixNet: An Occlusion Robust Facial Expression Recognition Model with Facial Mixing Augmentation and Mid-Level Representation Learning,” </w:t>
      </w:r>
      <w:r w:rsidRPr="00044124">
        <w:rPr>
          <w:i/>
          <w:iCs/>
          <w:noProof/>
        </w:rPr>
        <w:t>IEEE Trans. Affect. Comput.</w:t>
      </w:r>
      <w:r w:rsidRPr="00044124">
        <w:rPr>
          <w:noProof/>
        </w:rPr>
        <w:t>, 2024, doi: 10.1109/TAFFC.2024.3454102.</w:t>
      </w:r>
    </w:p>
    <w:p w14:paraId="41526D95" w14:textId="1A9E82B4" w:rsidR="00044124" w:rsidRPr="00044124" w:rsidRDefault="00044124" w:rsidP="00044124">
      <w:pPr>
        <w:pStyle w:val="References"/>
        <w:rPr>
          <w:noProof/>
        </w:rPr>
      </w:pPr>
      <w:r w:rsidRPr="00044124">
        <w:rPr>
          <w:noProof/>
        </w:rPr>
        <w:t xml:space="preserve">Z. Fei, B. Zhang, W. Zhou, X. Li, Y. Zhang, and M. Fei, “Global multi-scale extraction and local mixed multi-head attention for facial expression recognition in the wild,” </w:t>
      </w:r>
      <w:r w:rsidRPr="00044124">
        <w:rPr>
          <w:i/>
          <w:iCs/>
          <w:noProof/>
        </w:rPr>
        <w:t>Neurocomputing</w:t>
      </w:r>
      <w:r w:rsidRPr="00044124">
        <w:rPr>
          <w:noProof/>
        </w:rPr>
        <w:t>, 2025, doi: 10.1016/j.neucom.2024.129323.</w:t>
      </w:r>
    </w:p>
    <w:p w14:paraId="1242C2C6" w14:textId="3016B7F8" w:rsidR="00044124" w:rsidRPr="00044124" w:rsidRDefault="00044124" w:rsidP="00044124">
      <w:pPr>
        <w:pStyle w:val="References"/>
        <w:rPr>
          <w:noProof/>
        </w:rPr>
      </w:pPr>
      <w:r w:rsidRPr="00044124">
        <w:rPr>
          <w:noProof/>
        </w:rPr>
        <w:t xml:space="preserve">H. Tao and Q. Duan, “Hierarchical attention network with progressive feature fusion for facial expression recognition,” </w:t>
      </w:r>
      <w:r w:rsidRPr="00044124">
        <w:rPr>
          <w:i/>
          <w:iCs/>
          <w:noProof/>
        </w:rPr>
        <w:t>Neural Networks</w:t>
      </w:r>
      <w:r w:rsidRPr="00044124">
        <w:rPr>
          <w:noProof/>
        </w:rPr>
        <w:t>, vol. 170, pp. 337–348, 2024, doi: 10.1016/j.neunet.2023.11.033.</w:t>
      </w:r>
    </w:p>
    <w:p w14:paraId="2636F102" w14:textId="359B3CB5" w:rsidR="00044124" w:rsidRPr="00044124" w:rsidRDefault="00044124" w:rsidP="00044124">
      <w:pPr>
        <w:pStyle w:val="References"/>
        <w:rPr>
          <w:noProof/>
        </w:rPr>
      </w:pPr>
      <w:r w:rsidRPr="00044124">
        <w:rPr>
          <w:noProof/>
        </w:rPr>
        <w:t xml:space="preserve">D. Gera and S. Balasubramanian, “Landmark guidance independent spatio-channel attention and complementary context information based facial expression recognition,” </w:t>
      </w:r>
      <w:r w:rsidRPr="00044124">
        <w:rPr>
          <w:i/>
          <w:iCs/>
          <w:noProof/>
        </w:rPr>
        <w:t>Pattern Recognit. Lett.</w:t>
      </w:r>
      <w:r w:rsidRPr="00044124">
        <w:rPr>
          <w:noProof/>
        </w:rPr>
        <w:t>, vol. 145, pp. 58–66, 2021, doi: 10.1016/j.patrec.2021.01.029.</w:t>
      </w:r>
    </w:p>
    <w:p w14:paraId="24C8B3B8" w14:textId="0FA6AA25" w:rsidR="00044124" w:rsidRPr="00044124" w:rsidRDefault="00044124" w:rsidP="00044124">
      <w:pPr>
        <w:pStyle w:val="References"/>
        <w:rPr>
          <w:noProof/>
        </w:rPr>
      </w:pPr>
      <w:r w:rsidRPr="00044124">
        <w:rPr>
          <w:noProof/>
        </w:rPr>
        <w:t xml:space="preserve">Z. Zhao, Q. Liu, and S. Wang, “Learning Deep Global Multi-Scale and Local Attention Features for Facial Expression Recognition in the Wild,” </w:t>
      </w:r>
      <w:r w:rsidRPr="00044124">
        <w:rPr>
          <w:i/>
          <w:iCs/>
          <w:noProof/>
        </w:rPr>
        <w:t>IEEE Trans. Image Process.</w:t>
      </w:r>
      <w:r w:rsidRPr="00044124">
        <w:rPr>
          <w:noProof/>
        </w:rPr>
        <w:t>, vol. 30, pp. 6544–6556, 2021, doi: 10.1109/TIP.2021.3093397.</w:t>
      </w:r>
    </w:p>
    <w:p w14:paraId="42A35317" w14:textId="428B0D78" w:rsidR="00044124" w:rsidRPr="00044124" w:rsidRDefault="00044124" w:rsidP="00044124">
      <w:pPr>
        <w:pStyle w:val="References"/>
        <w:rPr>
          <w:noProof/>
        </w:rPr>
      </w:pPr>
      <w:r w:rsidRPr="00044124">
        <w:rPr>
          <w:noProof/>
        </w:rPr>
        <w:t xml:space="preserve">Y. Tan, H. Xia, and S. Song, “Learning informative and discriminative semantic features for robust facial expression recognition,” </w:t>
      </w:r>
      <w:r w:rsidRPr="00044124">
        <w:rPr>
          <w:i/>
          <w:iCs/>
          <w:noProof/>
        </w:rPr>
        <w:t>J. Vis. Commun. Image Represent.</w:t>
      </w:r>
      <w:r w:rsidRPr="00044124">
        <w:rPr>
          <w:noProof/>
        </w:rPr>
        <w:t>, vol. 98, 2024, doi: 10.1016/j.jvcir.2024.104062.</w:t>
      </w:r>
    </w:p>
    <w:p w14:paraId="0EB76A82" w14:textId="6882440F" w:rsidR="00044124" w:rsidRPr="00044124" w:rsidRDefault="00044124" w:rsidP="00044124">
      <w:pPr>
        <w:pStyle w:val="References"/>
        <w:rPr>
          <w:noProof/>
        </w:rPr>
      </w:pPr>
      <w:r w:rsidRPr="00044124">
        <w:rPr>
          <w:noProof/>
        </w:rPr>
        <w:t xml:space="preserve">C. Wang, J. Xue, K. Lu, and Y. Yan, “Light Attention Embedding for Facial Expression Recognition,” </w:t>
      </w:r>
      <w:r w:rsidRPr="00044124">
        <w:rPr>
          <w:i/>
          <w:iCs/>
          <w:noProof/>
        </w:rPr>
        <w:t>IEEE Trans. Circuits Syst. Video Technol.</w:t>
      </w:r>
      <w:r w:rsidRPr="00044124">
        <w:rPr>
          <w:noProof/>
        </w:rPr>
        <w:t>, vol. 32, no. 4, pp. 1834–1847, 2022, doi: 10.1109/TCSVT.2021.3083326.</w:t>
      </w:r>
    </w:p>
    <w:p w14:paraId="2D7DA5D7" w14:textId="34E349E4" w:rsidR="00044124" w:rsidRPr="00044124" w:rsidRDefault="00044124" w:rsidP="00044124">
      <w:pPr>
        <w:pStyle w:val="References"/>
        <w:rPr>
          <w:noProof/>
        </w:rPr>
      </w:pPr>
      <w:r w:rsidRPr="00044124">
        <w:rPr>
          <w:noProof/>
        </w:rPr>
        <w:t xml:space="preserve">Y. Chen, K. Li, F. Tian, G. Wei, and M. Seberi, “Lightweight expression recognition combined attention fusion network with hybrid knowledge distillation for occluded e-learner facial images,” </w:t>
      </w:r>
      <w:r w:rsidRPr="00044124">
        <w:rPr>
          <w:i/>
          <w:iCs/>
          <w:noProof/>
        </w:rPr>
        <w:t>Neurocomputing</w:t>
      </w:r>
      <w:r w:rsidRPr="00044124">
        <w:rPr>
          <w:noProof/>
        </w:rPr>
        <w:t>, vol. 628, 2025, doi: 10.1016/j.neucom.2025.129656.</w:t>
      </w:r>
    </w:p>
    <w:p w14:paraId="484FEDD1" w14:textId="29CF43BB" w:rsidR="00044124" w:rsidRPr="00044124" w:rsidRDefault="00044124" w:rsidP="00044124">
      <w:pPr>
        <w:pStyle w:val="References"/>
        <w:rPr>
          <w:noProof/>
        </w:rPr>
      </w:pPr>
      <w:r w:rsidRPr="00044124">
        <w:rPr>
          <w:noProof/>
        </w:rPr>
        <w:t xml:space="preserve">Y. Wang </w:t>
      </w:r>
      <w:r w:rsidRPr="00044124">
        <w:rPr>
          <w:i/>
          <w:iCs/>
          <w:noProof/>
        </w:rPr>
        <w:t>et al.</w:t>
      </w:r>
      <w:r w:rsidRPr="00044124">
        <w:rPr>
          <w:noProof/>
        </w:rPr>
        <w:t xml:space="preserve">, “MGR3Net: Multigranularity Region Relation Representation Network for Facial Expression Recognition in Affective Robots,” </w:t>
      </w:r>
      <w:r w:rsidRPr="00044124">
        <w:rPr>
          <w:i/>
          <w:iCs/>
          <w:noProof/>
        </w:rPr>
        <w:t>IEEE Trans. Ind. Informatics</w:t>
      </w:r>
      <w:r w:rsidRPr="00044124">
        <w:rPr>
          <w:noProof/>
        </w:rPr>
        <w:t>, vol. 20, no. 5, pp. 7216–7226, May 2024, doi: 10.1109/TII.2024.3353912.</w:t>
      </w:r>
    </w:p>
    <w:p w14:paraId="3D63340E" w14:textId="66039A2E" w:rsidR="00044124" w:rsidRPr="00044124" w:rsidRDefault="00044124" w:rsidP="00044124">
      <w:pPr>
        <w:pStyle w:val="References"/>
        <w:rPr>
          <w:noProof/>
        </w:rPr>
      </w:pPr>
      <w:r w:rsidRPr="00044124">
        <w:rPr>
          <w:noProof/>
        </w:rPr>
        <w:t xml:space="preserve">D. Chen, G. Wen, H. Li, R. Chen, and C. Li, “Multi-Relations Aware Network for In-the-Wild Facial Expression Recognition,” </w:t>
      </w:r>
      <w:r w:rsidRPr="00044124">
        <w:rPr>
          <w:i/>
          <w:iCs/>
          <w:noProof/>
        </w:rPr>
        <w:t>IEEE Trans. Circuits Syst. Video Technol.</w:t>
      </w:r>
      <w:r w:rsidRPr="00044124">
        <w:rPr>
          <w:noProof/>
        </w:rPr>
        <w:t>, vol. 33, no. 8, pp. 3848–3859, 2023, doi: 10.1109/TCSVT.2023.3234312.</w:t>
      </w:r>
    </w:p>
    <w:p w14:paraId="21D0E1B8" w14:textId="4B4DA2F6" w:rsidR="00044124" w:rsidRPr="00044124" w:rsidRDefault="00044124" w:rsidP="00044124">
      <w:pPr>
        <w:pStyle w:val="References"/>
        <w:rPr>
          <w:noProof/>
        </w:rPr>
      </w:pPr>
      <w:r w:rsidRPr="00044124">
        <w:rPr>
          <w:noProof/>
        </w:rPr>
        <w:t xml:space="preserve">Q. Mao, L. Zhou, W. Zheng, X. Shao, and X. Huang, “Objective Class-Based Micro-Expression Recognition Under Partial Occlusion Via Region-Inspired Relation Reasoning Network,” </w:t>
      </w:r>
      <w:r w:rsidRPr="00044124">
        <w:rPr>
          <w:i/>
          <w:iCs/>
          <w:noProof/>
        </w:rPr>
        <w:t>IEEE Trans. Affect. Comput.</w:t>
      </w:r>
      <w:r w:rsidRPr="00044124">
        <w:rPr>
          <w:noProof/>
        </w:rPr>
        <w:t>, vol. 13, no. 4, pp. 1998–2016, 2022, doi: 10.1109/TAFFC.2022.3197785.</w:t>
      </w:r>
    </w:p>
    <w:p w14:paraId="65700125" w14:textId="4BFFDD9A" w:rsidR="00044124" w:rsidRPr="00044124" w:rsidRDefault="00044124" w:rsidP="00044124">
      <w:pPr>
        <w:pStyle w:val="References"/>
        <w:rPr>
          <w:noProof/>
        </w:rPr>
      </w:pPr>
      <w:r w:rsidRPr="00044124">
        <w:rPr>
          <w:noProof/>
        </w:rPr>
        <w:t xml:space="preserve">Y. F. Huang and C. H. Tsai, “PIDViT: Pose-Invariant Distilled Vision Transformer for Facial Expression Recognition in the Wild,” </w:t>
      </w:r>
      <w:r w:rsidRPr="00044124">
        <w:rPr>
          <w:i/>
          <w:iCs/>
          <w:noProof/>
        </w:rPr>
        <w:t>IEEE Trans. Affect. Comput.</w:t>
      </w:r>
      <w:r w:rsidRPr="00044124">
        <w:rPr>
          <w:noProof/>
        </w:rPr>
        <w:t>, vol. 14, no. 4, pp. 3281–3293, 2023, doi: 10.1109/TAFFC.2022.3220972.</w:t>
      </w:r>
    </w:p>
    <w:p w14:paraId="14E8D637" w14:textId="08AA50D3" w:rsidR="00044124" w:rsidRPr="00044124" w:rsidRDefault="00044124" w:rsidP="00044124">
      <w:pPr>
        <w:pStyle w:val="References"/>
        <w:rPr>
          <w:noProof/>
        </w:rPr>
      </w:pPr>
      <w:r w:rsidRPr="00044124">
        <w:rPr>
          <w:noProof/>
        </w:rPr>
        <w:t xml:space="preserve">P. Liu </w:t>
      </w:r>
      <w:r w:rsidRPr="00044124">
        <w:rPr>
          <w:i/>
          <w:iCs/>
          <w:noProof/>
        </w:rPr>
        <w:t>et al.</w:t>
      </w:r>
      <w:r w:rsidRPr="00044124">
        <w:rPr>
          <w:noProof/>
        </w:rPr>
        <w:t xml:space="preserve">, “Point Adversarial Self-Mining: A Simple Method for Facial </w:t>
      </w:r>
      <w:r w:rsidRPr="00044124">
        <w:rPr>
          <w:noProof/>
        </w:rPr>
        <w:t xml:space="preserve">Expression Recognition,” </w:t>
      </w:r>
      <w:r w:rsidRPr="00044124">
        <w:rPr>
          <w:i/>
          <w:iCs/>
          <w:noProof/>
        </w:rPr>
        <w:t>IEEE Trans. Cybern.</w:t>
      </w:r>
      <w:r w:rsidRPr="00044124">
        <w:rPr>
          <w:noProof/>
        </w:rPr>
        <w:t>, vol. 52, no. 12, pp. 12649–12660, 2022, doi: 10.1109/TCYB.2021.3085744.</w:t>
      </w:r>
    </w:p>
    <w:p w14:paraId="436EB36D" w14:textId="664337EC" w:rsidR="00044124" w:rsidRPr="00044124" w:rsidRDefault="00044124" w:rsidP="00044124">
      <w:pPr>
        <w:pStyle w:val="References"/>
        <w:rPr>
          <w:noProof/>
        </w:rPr>
      </w:pPr>
      <w:r w:rsidRPr="00044124">
        <w:rPr>
          <w:noProof/>
        </w:rPr>
        <w:t xml:space="preserve">Y. Zhao </w:t>
      </w:r>
      <w:r w:rsidRPr="00044124">
        <w:rPr>
          <w:i/>
          <w:iCs/>
          <w:noProof/>
        </w:rPr>
        <w:t>et al.</w:t>
      </w:r>
      <w:r w:rsidRPr="00044124">
        <w:rPr>
          <w:noProof/>
        </w:rPr>
        <w:t xml:space="preserve">, “Pose-invariant and occlusion-robust neonatal facial pain assessment,” </w:t>
      </w:r>
      <w:r w:rsidRPr="00044124">
        <w:rPr>
          <w:i/>
          <w:iCs/>
          <w:noProof/>
        </w:rPr>
        <w:t>Comput. Biol. Med.</w:t>
      </w:r>
      <w:r w:rsidRPr="00044124">
        <w:rPr>
          <w:noProof/>
        </w:rPr>
        <w:t>, vol. 165, 2023, doi: 10.1016/j.compbiomed.2023.107462.</w:t>
      </w:r>
    </w:p>
    <w:p w14:paraId="08E64653" w14:textId="3A2C8D1A" w:rsidR="00044124" w:rsidRPr="00044124" w:rsidRDefault="00044124" w:rsidP="00044124">
      <w:pPr>
        <w:pStyle w:val="References"/>
        <w:rPr>
          <w:noProof/>
        </w:rPr>
      </w:pPr>
      <w:r w:rsidRPr="00044124">
        <w:rPr>
          <w:noProof/>
        </w:rPr>
        <w:t xml:space="preserve">K. Hu, G. Huang, Y. Yang, C. M. Pun, W. K. Ling, and L. Cheng, “Rapid facial expression recognition under part occlusion based on symmetric SURF and heterogeneous soft partition network,” </w:t>
      </w:r>
      <w:r w:rsidRPr="00044124">
        <w:rPr>
          <w:i/>
          <w:iCs/>
          <w:noProof/>
        </w:rPr>
        <w:t>Multimed. Tools Appl.</w:t>
      </w:r>
      <w:r w:rsidRPr="00044124">
        <w:rPr>
          <w:noProof/>
        </w:rPr>
        <w:t>, vol. 79, no. 41–42, pp. 30861–30881, 2020, doi: 10.1007/s11042-020-09566-2.</w:t>
      </w:r>
    </w:p>
    <w:p w14:paraId="05249CF2" w14:textId="75B8B351" w:rsidR="00044124" w:rsidRPr="00044124" w:rsidRDefault="00044124" w:rsidP="00044124">
      <w:pPr>
        <w:pStyle w:val="References"/>
        <w:rPr>
          <w:noProof/>
        </w:rPr>
      </w:pPr>
      <w:r w:rsidRPr="00044124">
        <w:rPr>
          <w:noProof/>
        </w:rPr>
        <w:t xml:space="preserve">L. Lyu </w:t>
      </w:r>
      <w:r w:rsidRPr="00044124">
        <w:rPr>
          <w:i/>
          <w:iCs/>
          <w:noProof/>
        </w:rPr>
        <w:t>et al.</w:t>
      </w:r>
      <w:r w:rsidRPr="00044124">
        <w:rPr>
          <w:noProof/>
        </w:rPr>
        <w:t xml:space="preserve">, “Spontaneous facial expression database of learners’ academic emotions in online learning with hand occlusion,” </w:t>
      </w:r>
      <w:r w:rsidRPr="00044124">
        <w:rPr>
          <w:i/>
          <w:iCs/>
          <w:noProof/>
        </w:rPr>
        <w:t>Comput. Electr. Eng.</w:t>
      </w:r>
      <w:r w:rsidRPr="00044124">
        <w:rPr>
          <w:noProof/>
        </w:rPr>
        <w:t>, vol. 97, 2022, doi: 10.1016/j.compeleceng.2021.107667.</w:t>
      </w:r>
    </w:p>
    <w:p w14:paraId="68A5ABA1" w14:textId="1B5FD693" w:rsidR="00044124" w:rsidRPr="00044124" w:rsidRDefault="00044124" w:rsidP="00044124">
      <w:pPr>
        <w:pStyle w:val="References"/>
        <w:rPr>
          <w:noProof/>
        </w:rPr>
      </w:pPr>
      <w:r w:rsidRPr="00044124">
        <w:rPr>
          <w:noProof/>
        </w:rPr>
        <w:t xml:space="preserve">A. R. Shahid and H. Yan, “SqueezExpNet: Dual-stage convolutional neural network for accurate facial expression recognition with attention mechanism,” </w:t>
      </w:r>
      <w:r w:rsidRPr="00044124">
        <w:rPr>
          <w:i/>
          <w:iCs/>
          <w:noProof/>
        </w:rPr>
        <w:t>Knowledge-Based Syst.</w:t>
      </w:r>
      <w:r w:rsidRPr="00044124">
        <w:rPr>
          <w:noProof/>
        </w:rPr>
        <w:t>, vol. 269, 2023, doi: 10.1016/j.knosys.2023.110451.</w:t>
      </w:r>
    </w:p>
    <w:p w14:paraId="36B636C6" w14:textId="5EB59818" w:rsidR="00044124" w:rsidRPr="00044124" w:rsidRDefault="00044124" w:rsidP="00044124">
      <w:pPr>
        <w:pStyle w:val="References"/>
        <w:rPr>
          <w:noProof/>
        </w:rPr>
      </w:pPr>
      <w:r w:rsidRPr="00044124">
        <w:rPr>
          <w:noProof/>
        </w:rPr>
        <w:t xml:space="preserve">F. Ma, B. Sun, and S. Li, “Transformer-Augmented Network With Online Label Correction for Facial Expression Recognition,” </w:t>
      </w:r>
      <w:r w:rsidRPr="00044124">
        <w:rPr>
          <w:i/>
          <w:iCs/>
          <w:noProof/>
        </w:rPr>
        <w:t>IEEE Trans. Affect. Comput.</w:t>
      </w:r>
      <w:r w:rsidRPr="00044124">
        <w:rPr>
          <w:noProof/>
        </w:rPr>
        <w:t>, vol. 15, no. 2, pp. 593–605, Apr. 2024, doi: 10.1109/TAFFC.2023.3285231.</w:t>
      </w:r>
    </w:p>
    <w:p w14:paraId="07602A5E" w14:textId="5D4220A7" w:rsidR="00044124" w:rsidRPr="00044124" w:rsidRDefault="00044124" w:rsidP="00044124">
      <w:pPr>
        <w:pStyle w:val="References"/>
        <w:rPr>
          <w:noProof/>
        </w:rPr>
      </w:pPr>
      <w:r w:rsidRPr="00044124">
        <w:rPr>
          <w:noProof/>
        </w:rPr>
        <w:t xml:space="preserve">W. Xie, H. Wu, Y. Tian, M. Bai, and L. Shen, “Triplet Loss with Multistage Outlier Suppression and Class-Pair Margins for Facial Expression Recognition,” </w:t>
      </w:r>
      <w:r w:rsidRPr="00044124">
        <w:rPr>
          <w:i/>
          <w:iCs/>
          <w:noProof/>
        </w:rPr>
        <w:t>IEEE Trans. Circuits Syst. Video Technol.</w:t>
      </w:r>
      <w:r w:rsidRPr="00044124">
        <w:rPr>
          <w:noProof/>
        </w:rPr>
        <w:t>, vol. 32, no. 2, pp. 690–703, Feb. 2022, doi: 10.1109/TCSVT.2021.3063052.</w:t>
      </w:r>
    </w:p>
    <w:p w14:paraId="0F4602DC" w14:textId="45451E3F" w:rsidR="00044124" w:rsidRPr="00044124" w:rsidRDefault="00044124" w:rsidP="00044124">
      <w:pPr>
        <w:pStyle w:val="References"/>
        <w:rPr>
          <w:noProof/>
        </w:rPr>
      </w:pPr>
      <w:r w:rsidRPr="00044124">
        <w:rPr>
          <w:noProof/>
        </w:rPr>
        <w:t xml:space="preserve">X. Yang, M. Han, Y. Luo, H. Hu, and Y. Wen, “Two-Stream Prototype Learning Network for Few-Shot Face Recognition Under Occlusions,” </w:t>
      </w:r>
      <w:r w:rsidRPr="00044124">
        <w:rPr>
          <w:i/>
          <w:iCs/>
          <w:noProof/>
        </w:rPr>
        <w:t>IEEE Trans. Multimed.</w:t>
      </w:r>
      <w:r w:rsidRPr="00044124">
        <w:rPr>
          <w:noProof/>
        </w:rPr>
        <w:t>, vol. 25, pp. 1555–1563, 2023, doi: 10.1109/TMM.2023.3253054.</w:t>
      </w:r>
    </w:p>
    <w:p w14:paraId="0BE879EE" w14:textId="40CC0EA1" w:rsidR="00044124" w:rsidRPr="00044124" w:rsidRDefault="00044124" w:rsidP="00044124">
      <w:pPr>
        <w:pStyle w:val="References"/>
        <w:rPr>
          <w:noProof/>
        </w:rPr>
      </w:pPr>
      <w:r w:rsidRPr="00044124">
        <w:rPr>
          <w:noProof/>
        </w:rPr>
        <w:t xml:space="preserve">H. Li, N. Wang, X. Yang, X. Wang, and X. Gao, “Unconstrained Facial Expression Recognition With No-Reference De-Elements Learning,” </w:t>
      </w:r>
      <w:r w:rsidRPr="00044124">
        <w:rPr>
          <w:i/>
          <w:iCs/>
          <w:noProof/>
        </w:rPr>
        <w:t>IEEE Trans. Affect. Comput.</w:t>
      </w:r>
      <w:r w:rsidRPr="00044124">
        <w:rPr>
          <w:noProof/>
        </w:rPr>
        <w:t>, vol. 15, no. 1, pp. 173–185, 2024, doi: 10.1109/TAFFC.2023.3263886.</w:t>
      </w:r>
    </w:p>
    <w:p w14:paraId="709A684A" w14:textId="2651364B" w:rsidR="00044124" w:rsidRPr="00044124" w:rsidRDefault="00044124" w:rsidP="00044124">
      <w:pPr>
        <w:pStyle w:val="References"/>
        <w:rPr>
          <w:noProof/>
        </w:rPr>
      </w:pPr>
      <w:r w:rsidRPr="00044124">
        <w:rPr>
          <w:noProof/>
        </w:rPr>
        <w:t xml:space="preserve">F. Xue, Q. Wang, Z. Tan, Z. Ma, and G. Guo, “Vision Transformer With Attentive Pooling for Robust Facial Expression Recognition,” </w:t>
      </w:r>
      <w:r w:rsidRPr="00044124">
        <w:rPr>
          <w:i/>
          <w:iCs/>
          <w:noProof/>
        </w:rPr>
        <w:t>IEEE Trans. Affect. Comput.</w:t>
      </w:r>
      <w:r w:rsidRPr="00044124">
        <w:rPr>
          <w:noProof/>
        </w:rPr>
        <w:t>, vol. 14, no. 4, pp. 3244–3256, 2023, doi: 10.1109/TAFFC.2022.3226473.</w:t>
      </w:r>
    </w:p>
    <w:p w14:paraId="6E9FCE00" w14:textId="47453693" w:rsidR="00044124" w:rsidRPr="00044124" w:rsidRDefault="00044124" w:rsidP="00044124">
      <w:pPr>
        <w:pStyle w:val="References"/>
        <w:rPr>
          <w:noProof/>
        </w:rPr>
      </w:pPr>
      <w:r w:rsidRPr="00044124">
        <w:rPr>
          <w:noProof/>
        </w:rPr>
        <w:t xml:space="preserve">A. B. Ahadit and R. K. Jatoth, “A novel dual CNN architecture with LogicMax for facial expression recognition,” </w:t>
      </w:r>
      <w:r w:rsidRPr="00044124">
        <w:rPr>
          <w:i/>
          <w:iCs/>
          <w:noProof/>
        </w:rPr>
        <w:t>J. Inf. Sci. Eng.</w:t>
      </w:r>
      <w:r w:rsidRPr="00044124">
        <w:rPr>
          <w:noProof/>
        </w:rPr>
        <w:t>, vol. 37, no. 1, pp. 15–39, 2021, doi: 10.6688/JISE.202101_37(1).0002.</w:t>
      </w:r>
    </w:p>
    <w:p w14:paraId="03AEBE3B" w14:textId="4517801D" w:rsidR="00044124" w:rsidRPr="00044124" w:rsidRDefault="00044124" w:rsidP="00044124">
      <w:pPr>
        <w:pStyle w:val="References"/>
        <w:rPr>
          <w:noProof/>
        </w:rPr>
      </w:pPr>
      <w:r w:rsidRPr="00044124">
        <w:rPr>
          <w:noProof/>
        </w:rPr>
        <w:t xml:space="preserve">L. Xiong, J. Zhang, X. Zheng, and Y. Wang, “Context Transformer and Adaptive Method with Visual Transformer for Robust Facial Expression Recognition,” </w:t>
      </w:r>
      <w:r w:rsidRPr="00044124">
        <w:rPr>
          <w:i/>
          <w:iCs/>
          <w:noProof/>
        </w:rPr>
        <w:t>Appl. Sci.</w:t>
      </w:r>
      <w:r w:rsidRPr="00044124">
        <w:rPr>
          <w:noProof/>
        </w:rPr>
        <w:t>, vol. 14, no. 4, 2024, doi: 10.3390/app14041535.</w:t>
      </w:r>
    </w:p>
    <w:p w14:paraId="61C48405" w14:textId="1BEBD9C9" w:rsidR="00044124" w:rsidRPr="00044124" w:rsidRDefault="00044124" w:rsidP="00044124">
      <w:pPr>
        <w:pStyle w:val="References"/>
        <w:rPr>
          <w:noProof/>
        </w:rPr>
      </w:pPr>
      <w:r w:rsidRPr="00044124">
        <w:rPr>
          <w:noProof/>
        </w:rPr>
        <w:t xml:space="preserve">Y. Cheng and D. Kong, “CSINet: Channel–Spatial Fusion Networks for Asymmetric Facial Expression Recognition,” </w:t>
      </w:r>
      <w:r w:rsidRPr="00044124">
        <w:rPr>
          <w:i/>
          <w:iCs/>
          <w:noProof/>
        </w:rPr>
        <w:t>Symmetry (Basel).</w:t>
      </w:r>
      <w:r w:rsidRPr="00044124">
        <w:rPr>
          <w:noProof/>
        </w:rPr>
        <w:t>, vol. 16, no. 4, p. 471, Apr. 2024, doi: 10.3390/sym16040471.</w:t>
      </w:r>
    </w:p>
    <w:p w14:paraId="4B09A28F" w14:textId="347951FF" w:rsidR="00044124" w:rsidRPr="00044124" w:rsidRDefault="00044124" w:rsidP="00044124">
      <w:pPr>
        <w:pStyle w:val="References"/>
        <w:rPr>
          <w:noProof/>
        </w:rPr>
      </w:pPr>
      <w:r w:rsidRPr="00044124">
        <w:rPr>
          <w:noProof/>
        </w:rPr>
        <w:t xml:space="preserve">C. Liu, X. Liu, C. Chen, and K. Zhou, “Deep Global Multiple-Scale and Local Patches Attention Dual-Branch Network for Pose-Invariant Facial Expression Recognition,” </w:t>
      </w:r>
      <w:r w:rsidRPr="00044124">
        <w:rPr>
          <w:i/>
          <w:iCs/>
          <w:noProof/>
        </w:rPr>
        <w:t>C. - Comput. Model. Eng. Sci.</w:t>
      </w:r>
      <w:r w:rsidRPr="00044124">
        <w:rPr>
          <w:noProof/>
        </w:rPr>
        <w:t>, vol. 139, no. 1, pp. 405–440, 2023, doi: 10.32604/cmes.2023.031040.</w:t>
      </w:r>
    </w:p>
    <w:p w14:paraId="4BAE339F" w14:textId="0B9D546B" w:rsidR="00044124" w:rsidRPr="00044124" w:rsidRDefault="00044124" w:rsidP="00044124">
      <w:pPr>
        <w:pStyle w:val="References"/>
        <w:rPr>
          <w:noProof/>
        </w:rPr>
      </w:pPr>
      <w:r w:rsidRPr="00044124">
        <w:rPr>
          <w:noProof/>
        </w:rPr>
        <w:t xml:space="preserve">S. B. Sukhavasi, S. B. Sukhavasi, K. Elleithy, A. El-Sayed, and A. Elleithy, “Deep Neural Network Approach for Pose, Illumination, and Occlusion Invariant Driver Emotion Detection,” </w:t>
      </w:r>
      <w:r w:rsidRPr="00044124">
        <w:rPr>
          <w:i/>
          <w:iCs/>
          <w:noProof/>
        </w:rPr>
        <w:t>Int. J. Environ. Res. Public Health</w:t>
      </w:r>
      <w:r w:rsidRPr="00044124">
        <w:rPr>
          <w:noProof/>
        </w:rPr>
        <w:t>, vol. 19, no. 4, 2022, doi: 10.3390/ijerph19042352.</w:t>
      </w:r>
    </w:p>
    <w:p w14:paraId="74FF3546" w14:textId="60F29B20" w:rsidR="00044124" w:rsidRPr="00044124" w:rsidRDefault="00044124" w:rsidP="00044124">
      <w:pPr>
        <w:pStyle w:val="References"/>
        <w:rPr>
          <w:noProof/>
        </w:rPr>
      </w:pPr>
      <w:r w:rsidRPr="00044124">
        <w:rPr>
          <w:noProof/>
        </w:rPr>
        <w:t xml:space="preserve">Z. Ullah </w:t>
      </w:r>
      <w:r w:rsidRPr="00044124">
        <w:rPr>
          <w:i/>
          <w:iCs/>
          <w:noProof/>
        </w:rPr>
        <w:t>et al.</w:t>
      </w:r>
      <w:r w:rsidRPr="00044124">
        <w:rPr>
          <w:noProof/>
        </w:rPr>
        <w:t xml:space="preserve">, “Emotion Recognition from Occluded Facial Images Using Deep Ensemble Model,” </w:t>
      </w:r>
      <w:r w:rsidRPr="00044124">
        <w:rPr>
          <w:i/>
          <w:iCs/>
          <w:noProof/>
        </w:rPr>
        <w:t>Comput. Mater. Contin.</w:t>
      </w:r>
      <w:r w:rsidRPr="00044124">
        <w:rPr>
          <w:noProof/>
        </w:rPr>
        <w:t>, vol. 73, no. 3, pp. 4465–4487, 2022, doi: 10.32604/cmc.2022.029101.</w:t>
      </w:r>
    </w:p>
    <w:p w14:paraId="7DABA873" w14:textId="6CE37244" w:rsidR="00044124" w:rsidRPr="00044124" w:rsidRDefault="00044124" w:rsidP="00044124">
      <w:pPr>
        <w:pStyle w:val="References"/>
        <w:rPr>
          <w:noProof/>
        </w:rPr>
      </w:pPr>
      <w:r w:rsidRPr="00044124">
        <w:rPr>
          <w:noProof/>
        </w:rPr>
        <w:t xml:space="preserve">Y. Tian, J. Zhu, H. Yao, and D. Chen, “Facial Expression Recognition Based on Vision Transformer with Hybrid Local Attention,” </w:t>
      </w:r>
      <w:r w:rsidRPr="00044124">
        <w:rPr>
          <w:i/>
          <w:iCs/>
          <w:noProof/>
        </w:rPr>
        <w:t>Appl. Sci.</w:t>
      </w:r>
      <w:r w:rsidRPr="00044124">
        <w:rPr>
          <w:noProof/>
        </w:rPr>
        <w:t>, vol. 14, no. 15, 2024, doi: 10.3390/app14156471.</w:t>
      </w:r>
    </w:p>
    <w:p w14:paraId="3D6A44E1" w14:textId="1F893230" w:rsidR="00044124" w:rsidRPr="00044124" w:rsidRDefault="00044124" w:rsidP="00044124">
      <w:pPr>
        <w:pStyle w:val="References"/>
        <w:rPr>
          <w:noProof/>
        </w:rPr>
      </w:pPr>
      <w:r w:rsidRPr="00044124">
        <w:rPr>
          <w:noProof/>
        </w:rPr>
        <w:t xml:space="preserve">L. Ruan, Y. Han, J. Sun, Q. Chen, and J. Li, “Facial expression recognition in facial occlusion scenarios: A path selection multi-network,” </w:t>
      </w:r>
      <w:r w:rsidRPr="00044124">
        <w:rPr>
          <w:i/>
          <w:iCs/>
          <w:noProof/>
        </w:rPr>
        <w:t>Displays</w:t>
      </w:r>
      <w:r w:rsidRPr="00044124">
        <w:rPr>
          <w:noProof/>
        </w:rPr>
        <w:t>, vol. 74, 2022, doi: 10.1016/j.displa.2022.102245.</w:t>
      </w:r>
    </w:p>
    <w:p w14:paraId="30E14461" w14:textId="0A568677" w:rsidR="00044124" w:rsidRPr="00044124" w:rsidRDefault="00044124" w:rsidP="00044124">
      <w:pPr>
        <w:pStyle w:val="References"/>
        <w:rPr>
          <w:noProof/>
        </w:rPr>
      </w:pPr>
      <w:r w:rsidRPr="00044124">
        <w:rPr>
          <w:noProof/>
        </w:rPr>
        <w:t xml:space="preserve">S. Bellamkonda, N. P. Gopalan, C. Mala, and L. Settipalli, “Facial expression recognition on partially occluded faces using component based ensemble stacked CNN,” </w:t>
      </w:r>
      <w:r w:rsidRPr="00044124">
        <w:rPr>
          <w:i/>
          <w:iCs/>
          <w:noProof/>
        </w:rPr>
        <w:t>Cogn. Neurodyn.</w:t>
      </w:r>
      <w:r w:rsidRPr="00044124">
        <w:rPr>
          <w:noProof/>
        </w:rPr>
        <w:t>, vol. 17, no. 4, pp. 985–1008, Aug. 2023, doi: 10.1007/s11571-022-09879-y.</w:t>
      </w:r>
    </w:p>
    <w:p w14:paraId="4D091282" w14:textId="10E162D5" w:rsidR="00044124" w:rsidRPr="00044124" w:rsidRDefault="00044124" w:rsidP="00044124">
      <w:pPr>
        <w:pStyle w:val="References"/>
        <w:rPr>
          <w:noProof/>
        </w:rPr>
      </w:pPr>
      <w:r w:rsidRPr="00044124">
        <w:rPr>
          <w:noProof/>
        </w:rPr>
        <w:t xml:space="preserve">X. Li, C. Zhu, and F. Zhou, “Facial Expression Recognition: One Attention-Modulated Contextual Spatial Information Network,” </w:t>
      </w:r>
      <w:r w:rsidRPr="00044124">
        <w:rPr>
          <w:i/>
          <w:iCs/>
          <w:noProof/>
        </w:rPr>
        <w:t>Entropy</w:t>
      </w:r>
      <w:r w:rsidRPr="00044124">
        <w:rPr>
          <w:noProof/>
        </w:rPr>
        <w:t xml:space="preserve">, vol. 24, </w:t>
      </w:r>
      <w:r w:rsidRPr="00044124">
        <w:rPr>
          <w:noProof/>
        </w:rPr>
        <w:lastRenderedPageBreak/>
        <w:t>no. 7, p. 882, Jun. 2022, doi: 10.3390/e24070882.</w:t>
      </w:r>
    </w:p>
    <w:p w14:paraId="7017D3D3" w14:textId="0BAAB6A2" w:rsidR="00044124" w:rsidRPr="00044124" w:rsidRDefault="00044124" w:rsidP="00044124">
      <w:pPr>
        <w:pStyle w:val="References"/>
        <w:rPr>
          <w:noProof/>
        </w:rPr>
      </w:pPr>
      <w:r w:rsidRPr="00044124">
        <w:rPr>
          <w:noProof/>
        </w:rPr>
        <w:t xml:space="preserve">K. Y. Tsai, Y. W. Tsai, Y. C. Lee, J. J. Ding, and R. Y. Chang, “Frontalization and adaptive exponential ensemble rule for deep-learning-based facial expression recognition system,” </w:t>
      </w:r>
      <w:r w:rsidRPr="00044124">
        <w:rPr>
          <w:i/>
          <w:iCs/>
          <w:noProof/>
        </w:rPr>
        <w:t>Signal Process. Image Commun.</w:t>
      </w:r>
      <w:r w:rsidRPr="00044124">
        <w:rPr>
          <w:noProof/>
        </w:rPr>
        <w:t>, vol. 96, no. April, p. 116321, 2021, doi: 10.1016/j.image.2021.116321.</w:t>
      </w:r>
    </w:p>
    <w:p w14:paraId="5D26343F" w14:textId="4B2E89B4" w:rsidR="00044124" w:rsidRPr="00044124" w:rsidRDefault="00044124" w:rsidP="00044124">
      <w:pPr>
        <w:pStyle w:val="References"/>
        <w:rPr>
          <w:noProof/>
        </w:rPr>
      </w:pPr>
      <w:r w:rsidRPr="00044124">
        <w:rPr>
          <w:noProof/>
        </w:rPr>
        <w:t xml:space="preserve">T. Cao, C. Liu, and J. Chen, “Nonfrontal Expression Recognition in the Wild Based on PRNet Frontalization and Muscle Feature Strengthening,” </w:t>
      </w:r>
      <w:r w:rsidRPr="00044124">
        <w:rPr>
          <w:i/>
          <w:iCs/>
          <w:noProof/>
        </w:rPr>
        <w:t>Math. Probl. Eng.</w:t>
      </w:r>
      <w:r w:rsidRPr="00044124">
        <w:rPr>
          <w:noProof/>
        </w:rPr>
        <w:t>, vol. 2021, pp. 1–21, Jul. 2021, doi: 10.1155/2021/6620752.</w:t>
      </w:r>
    </w:p>
    <w:p w14:paraId="1DAF32A0" w14:textId="119FE9F6" w:rsidR="00044124" w:rsidRPr="00044124" w:rsidRDefault="00044124" w:rsidP="00044124">
      <w:pPr>
        <w:pStyle w:val="References"/>
        <w:rPr>
          <w:noProof/>
        </w:rPr>
      </w:pPr>
      <w:r w:rsidRPr="00044124">
        <w:rPr>
          <w:noProof/>
        </w:rPr>
        <w:t xml:space="preserve">S. S. Sudha and S. S. Suganya, “On-road driver facial expression emotion recognition with parallel multi-verse optimizer (PMVO) and optical flow reconstruction for partial occlusion in internet of things (IoT),” </w:t>
      </w:r>
      <w:r w:rsidRPr="00044124">
        <w:rPr>
          <w:i/>
          <w:iCs/>
          <w:noProof/>
        </w:rPr>
        <w:t>Meas. Sensors</w:t>
      </w:r>
      <w:r w:rsidRPr="00044124">
        <w:rPr>
          <w:noProof/>
        </w:rPr>
        <w:t>, vol. 26, 2023, doi: 10.1016/j.measen.2023.100711.</w:t>
      </w:r>
    </w:p>
    <w:p w14:paraId="6535E084" w14:textId="6A24BB5C" w:rsidR="00044124" w:rsidRPr="00044124" w:rsidRDefault="00044124" w:rsidP="00044124">
      <w:pPr>
        <w:pStyle w:val="References"/>
        <w:rPr>
          <w:noProof/>
        </w:rPr>
      </w:pPr>
      <w:r w:rsidRPr="00044124">
        <w:rPr>
          <w:noProof/>
        </w:rPr>
        <w:t xml:space="preserve">C. Ge, “Overcoming occlusions in complex environments to achieve robust perception of human emotions,” </w:t>
      </w:r>
      <w:r w:rsidRPr="00044124">
        <w:rPr>
          <w:i/>
          <w:iCs/>
          <w:noProof/>
        </w:rPr>
        <w:t>Eng. Res. Express</w:t>
      </w:r>
      <w:r w:rsidRPr="00044124">
        <w:rPr>
          <w:noProof/>
        </w:rPr>
        <w:t>, vol. 6, no. 4, 2024, doi: 10.1088/2631-8695/ad9fd6.</w:t>
      </w:r>
    </w:p>
    <w:p w14:paraId="5EF3113A" w14:textId="6BC38442" w:rsidR="00044124" w:rsidRPr="00044124" w:rsidRDefault="00044124" w:rsidP="00044124">
      <w:pPr>
        <w:pStyle w:val="References"/>
        <w:rPr>
          <w:noProof/>
        </w:rPr>
      </w:pPr>
      <w:r w:rsidRPr="00044124">
        <w:rPr>
          <w:noProof/>
        </w:rPr>
        <w:t xml:space="preserve">J. Gao and Y. Zhao, “TFE: A Transformer Architecture for Occlusion Aware Facial Expression Recognition,” </w:t>
      </w:r>
      <w:r w:rsidRPr="00044124">
        <w:rPr>
          <w:i/>
          <w:iCs/>
          <w:noProof/>
        </w:rPr>
        <w:t>Front. Neurorobot.</w:t>
      </w:r>
      <w:r w:rsidRPr="00044124">
        <w:rPr>
          <w:noProof/>
        </w:rPr>
        <w:t>, vol. 15, 2021, doi: 10.3389/fnbot.2021.763100.</w:t>
      </w:r>
    </w:p>
    <w:p w14:paraId="2DE8BFC7" w14:textId="51864FA1" w:rsidR="00044124" w:rsidRPr="00044124" w:rsidRDefault="00044124" w:rsidP="00044124">
      <w:pPr>
        <w:pStyle w:val="References"/>
        <w:rPr>
          <w:noProof/>
        </w:rPr>
      </w:pPr>
      <w:r w:rsidRPr="00044124">
        <w:rPr>
          <w:noProof/>
        </w:rPr>
        <w:t xml:space="preserve">K. Zheng, L. Tian, Z. Li, H. Li, and J. Zhang, “Incorporating eyebrow and eye state information for facial expression recognition in mask-obscured scenes,” </w:t>
      </w:r>
      <w:r w:rsidRPr="00044124">
        <w:rPr>
          <w:i/>
          <w:iCs/>
          <w:noProof/>
        </w:rPr>
        <w:t>Electron. Res. Arch.</w:t>
      </w:r>
      <w:r w:rsidRPr="00044124">
        <w:rPr>
          <w:noProof/>
        </w:rPr>
        <w:t>, vol. 32, no. 4, pp. 2745–2771, 2024, doi: 10.3934/ERA.2024124.</w:t>
      </w:r>
    </w:p>
    <w:p w14:paraId="551209BC" w14:textId="48685FB3" w:rsidR="00044124" w:rsidRPr="00044124" w:rsidRDefault="00044124" w:rsidP="00044124">
      <w:pPr>
        <w:pStyle w:val="References"/>
        <w:rPr>
          <w:noProof/>
        </w:rPr>
      </w:pPr>
      <w:r w:rsidRPr="00044124">
        <w:rPr>
          <w:noProof/>
        </w:rPr>
        <w:t xml:space="preserve">S. Li, W. Deng, and J. P. Du, “Reliable crowdsourcing and deep locality-preserving learning for expression recognition in the wild,” </w:t>
      </w:r>
      <w:r w:rsidRPr="00044124">
        <w:rPr>
          <w:i/>
          <w:iCs/>
          <w:noProof/>
        </w:rPr>
        <w:t>Proc. - 30th IEEE Conf. Comput. Vis. Pattern Recognition, CVPR 2017</w:t>
      </w:r>
      <w:r w:rsidRPr="00044124">
        <w:rPr>
          <w:noProof/>
        </w:rPr>
        <w:t>, vol. 2017-Janua, pp. 2584–2593, 2017, doi: 10.1109/CVPR.2017.277.</w:t>
      </w:r>
    </w:p>
    <w:p w14:paraId="300C6656" w14:textId="5FEA8454" w:rsidR="00044124" w:rsidRPr="00044124" w:rsidRDefault="00044124" w:rsidP="00044124">
      <w:pPr>
        <w:pStyle w:val="References"/>
        <w:rPr>
          <w:noProof/>
        </w:rPr>
      </w:pPr>
      <w:r w:rsidRPr="00044124">
        <w:rPr>
          <w:noProof/>
        </w:rPr>
        <w:t xml:space="preserve">P. Lucey, J. F. Cohn, T. Kanade, J. Saragih, Z. Ambadar, and I. Matthews, “The extended Cohn-Kanade dataset (CK+): A complete dataset for action unit and emotion-specified expression,” </w:t>
      </w:r>
      <w:r w:rsidRPr="00044124">
        <w:rPr>
          <w:i/>
          <w:iCs/>
          <w:noProof/>
        </w:rPr>
        <w:t>2010 IEEE Comput. Soc. Conf. Comput. Vis. Pattern Recognit. - Work. CVPRW 2010</w:t>
      </w:r>
      <w:r w:rsidRPr="00044124">
        <w:rPr>
          <w:noProof/>
        </w:rPr>
        <w:t>, no. July, pp. 94–101, 2010, doi: 10.1109/CVPRW.2010.5543262.</w:t>
      </w:r>
    </w:p>
    <w:p w14:paraId="66BEC070" w14:textId="24A3AA9E" w:rsidR="00044124" w:rsidRPr="00044124" w:rsidRDefault="00044124" w:rsidP="00044124">
      <w:pPr>
        <w:pStyle w:val="References"/>
        <w:rPr>
          <w:noProof/>
        </w:rPr>
      </w:pPr>
      <w:r w:rsidRPr="00044124">
        <w:rPr>
          <w:noProof/>
        </w:rPr>
        <w:t xml:space="preserve">A. Mollahosseini, B. Hasani, and M. H. Mahoor, “AffectNet: A Database for Facial Expression, Valence, and Arousal Computing in the Wild,” </w:t>
      </w:r>
      <w:r w:rsidRPr="00044124">
        <w:rPr>
          <w:i/>
          <w:iCs/>
          <w:noProof/>
        </w:rPr>
        <w:t>IEEE Trans. Affect. Comput.</w:t>
      </w:r>
      <w:r w:rsidRPr="00044124">
        <w:rPr>
          <w:noProof/>
        </w:rPr>
        <w:t>, vol. 10, no. 1, pp. 18–31, 2019, doi: 10.1109/TAFFC.2017.2740923.</w:t>
      </w:r>
    </w:p>
    <w:p w14:paraId="3EE988AA" w14:textId="47D61D68" w:rsidR="00044124" w:rsidRPr="00044124" w:rsidRDefault="00044124" w:rsidP="00044124">
      <w:pPr>
        <w:pStyle w:val="References"/>
        <w:rPr>
          <w:noProof/>
        </w:rPr>
      </w:pPr>
      <w:r w:rsidRPr="00044124">
        <w:rPr>
          <w:noProof/>
        </w:rPr>
        <w:t xml:space="preserve">E. Barsoum, C. Zhang, C. C. Ferrer, and Z. Zhang, “Training deep networks for facial expression recognition with crowd-sourced label distribution,” </w:t>
      </w:r>
      <w:r w:rsidRPr="00044124">
        <w:rPr>
          <w:i/>
          <w:iCs/>
          <w:noProof/>
        </w:rPr>
        <w:t>ICMI 2016 - Proc. 18th ACM Int. Conf. Multimodal Interact.</w:t>
      </w:r>
      <w:r w:rsidRPr="00044124">
        <w:rPr>
          <w:noProof/>
        </w:rPr>
        <w:t>, pp. 279–283, 2016, doi: 10.1145/2993148.2993165.</w:t>
      </w:r>
    </w:p>
    <w:p w14:paraId="202CC4E4" w14:textId="67BA7603" w:rsidR="00044124" w:rsidRPr="00044124" w:rsidRDefault="00044124" w:rsidP="00044124">
      <w:pPr>
        <w:pStyle w:val="References"/>
        <w:rPr>
          <w:noProof/>
        </w:rPr>
      </w:pPr>
      <w:r w:rsidRPr="00044124">
        <w:rPr>
          <w:noProof/>
        </w:rPr>
        <w:t xml:space="preserve">I. J. Goodfellow </w:t>
      </w:r>
      <w:r w:rsidRPr="00044124">
        <w:rPr>
          <w:i/>
          <w:iCs/>
          <w:noProof/>
        </w:rPr>
        <w:t>et al.</w:t>
      </w:r>
      <w:r w:rsidRPr="00044124">
        <w:rPr>
          <w:noProof/>
        </w:rPr>
        <w:t xml:space="preserve">, “Challenges in representation learning: A report on three machine learning contests,” </w:t>
      </w:r>
      <w:r w:rsidRPr="00044124">
        <w:rPr>
          <w:i/>
          <w:iCs/>
          <w:noProof/>
        </w:rPr>
        <w:t>Neural Networks</w:t>
      </w:r>
      <w:r w:rsidRPr="00044124">
        <w:rPr>
          <w:noProof/>
        </w:rPr>
        <w:t>, vol. 64, pp. 59–63, 2015, doi: 10.1016/j.neunet.2014.09.005.</w:t>
      </w:r>
    </w:p>
    <w:p w14:paraId="708A1E37" w14:textId="14F3F512" w:rsidR="00044124" w:rsidRPr="00044124" w:rsidRDefault="00044124" w:rsidP="00044124">
      <w:pPr>
        <w:pStyle w:val="References"/>
        <w:rPr>
          <w:noProof/>
        </w:rPr>
      </w:pPr>
      <w:r w:rsidRPr="00044124">
        <w:rPr>
          <w:noProof/>
        </w:rPr>
        <w:t xml:space="preserve">M. Kamachi, M. Lyons, and J. Gyoba, “The japanese female facial expression (jaffe) database,” </w:t>
      </w:r>
      <w:r w:rsidRPr="00044124">
        <w:rPr>
          <w:i/>
          <w:iCs/>
          <w:noProof/>
        </w:rPr>
        <w:t>Proc. 3rd Int. Con- ference Autom. Face Gesture Recognit.</w:t>
      </w:r>
      <w:r w:rsidRPr="00044124">
        <w:rPr>
          <w:noProof/>
        </w:rPr>
        <w:t>, vol. 21, no. January, p. 32, 1998, [Online]. Available: https://zenodo.org/records/3451524</w:t>
      </w:r>
    </w:p>
    <w:p w14:paraId="7DB61771" w14:textId="7E4B2578" w:rsidR="00044124" w:rsidRPr="00044124" w:rsidRDefault="00044124" w:rsidP="00044124">
      <w:pPr>
        <w:pStyle w:val="References"/>
        <w:rPr>
          <w:noProof/>
        </w:rPr>
      </w:pPr>
      <w:r w:rsidRPr="00044124">
        <w:rPr>
          <w:noProof/>
        </w:rPr>
        <w:t xml:space="preserve">A. Dhall, R. Goecke, S. Lucey, and T. Gedeon, “Static facial expression analysis in tough conditions: Data, evaluation protocol and benchmark,” </w:t>
      </w:r>
      <w:r w:rsidRPr="00044124">
        <w:rPr>
          <w:i/>
          <w:iCs/>
          <w:noProof/>
        </w:rPr>
        <w:t>Proc. IEEE Int. Conf. Comput. Vis.</w:t>
      </w:r>
      <w:r w:rsidRPr="00044124">
        <w:rPr>
          <w:noProof/>
        </w:rPr>
        <w:t>, pp. 2106–2112, 2011, doi: 10.1109/ICCVW.2011.6130508.</w:t>
      </w:r>
    </w:p>
    <w:p w14:paraId="4DAE46CE" w14:textId="7874C1C7" w:rsidR="00044124" w:rsidRPr="00044124" w:rsidRDefault="00044124" w:rsidP="00044124">
      <w:pPr>
        <w:pStyle w:val="References"/>
        <w:rPr>
          <w:noProof/>
        </w:rPr>
      </w:pPr>
      <w:r w:rsidRPr="00044124">
        <w:rPr>
          <w:noProof/>
        </w:rPr>
        <w:t xml:space="preserve">G. Zhao, X. Huang, M. Taini, S. Z. Li, and M. Pietikäinen, “Facial expression recognition from near-infrared videos,” </w:t>
      </w:r>
      <w:r w:rsidRPr="00044124">
        <w:rPr>
          <w:i/>
          <w:iCs/>
          <w:noProof/>
        </w:rPr>
        <w:t>Image Vis. Comput.</w:t>
      </w:r>
      <w:r w:rsidRPr="00044124">
        <w:rPr>
          <w:noProof/>
        </w:rPr>
        <w:t>, vol. 29, no. 9, pp. 607–619, 2011, doi: 10.1016/j.imavis.2011.07.002.</w:t>
      </w:r>
    </w:p>
    <w:p w14:paraId="31DF374F" w14:textId="492683F3" w:rsidR="00044124" w:rsidRPr="00044124" w:rsidRDefault="00044124" w:rsidP="00044124">
      <w:pPr>
        <w:pStyle w:val="References"/>
        <w:rPr>
          <w:noProof/>
        </w:rPr>
      </w:pPr>
      <w:r w:rsidRPr="00044124">
        <w:rPr>
          <w:noProof/>
        </w:rPr>
        <w:t xml:space="preserve">A. K. Davison, C. Lansley, N. Costen, K. Tan, and M. H. Yap, “SAMM: A Spontaneous Micro-Facial Movement Dataset,” </w:t>
      </w:r>
      <w:r w:rsidRPr="00044124">
        <w:rPr>
          <w:i/>
          <w:iCs/>
          <w:noProof/>
        </w:rPr>
        <w:t>IEEE Trans. Affect. Comput.</w:t>
      </w:r>
      <w:r w:rsidRPr="00044124">
        <w:rPr>
          <w:noProof/>
        </w:rPr>
        <w:t>, vol. 9, no. 1, pp. 116–129, 2018, doi: 10.1109/TAFFC.2016.2573832.</w:t>
      </w:r>
    </w:p>
    <w:p w14:paraId="5B59AFCF" w14:textId="03F1BB16" w:rsidR="00044124" w:rsidRPr="00044124" w:rsidRDefault="00044124" w:rsidP="00044124">
      <w:pPr>
        <w:pStyle w:val="References"/>
        <w:rPr>
          <w:noProof/>
        </w:rPr>
      </w:pPr>
      <w:r w:rsidRPr="00044124">
        <w:rPr>
          <w:noProof/>
        </w:rPr>
        <w:t xml:space="preserve">G. B. Huang, M. Mattar, T. Berg, and E. Learned-Miller, “Labeled Faces in the Wild: A Database forStudying Face Recognition in Unconstrained Environments,” in </w:t>
      </w:r>
      <w:r w:rsidRPr="00044124">
        <w:rPr>
          <w:i/>
          <w:iCs/>
          <w:noProof/>
        </w:rPr>
        <w:t>Workshop on Faces in “Real-Life” Images: Detection, Alignment, and Recognition</w:t>
      </w:r>
      <w:r w:rsidRPr="00044124">
        <w:rPr>
          <w:noProof/>
        </w:rPr>
        <w:t>, Marseille, France, Oct. 2008. [Online]. Available: https://inria.hal.science/inria-00321923</w:t>
      </w:r>
    </w:p>
    <w:p w14:paraId="1ABA7770" w14:textId="2BD4DCE3" w:rsidR="00044124" w:rsidRPr="00044124" w:rsidRDefault="00044124" w:rsidP="00044124">
      <w:pPr>
        <w:pStyle w:val="References"/>
        <w:rPr>
          <w:noProof/>
        </w:rPr>
      </w:pPr>
      <w:r w:rsidRPr="00044124">
        <w:rPr>
          <w:noProof/>
        </w:rPr>
        <w:t xml:space="preserve">O. Langner, R. Dotsch, G. Bijlstra, D. H. J. Wigboldus, S. T. Hawk, and A. van Knippenberg, “Presentation and validation of the Radboud Faces Database,” </w:t>
      </w:r>
      <w:r w:rsidRPr="00044124">
        <w:rPr>
          <w:i/>
          <w:iCs/>
          <w:noProof/>
        </w:rPr>
        <w:t>Cogn. Emot.</w:t>
      </w:r>
      <w:r w:rsidRPr="00044124">
        <w:rPr>
          <w:noProof/>
        </w:rPr>
        <w:t>, vol. 24, no. 8, pp. 1377–1388, 2010, doi: 10.1080/02699930903485076.</w:t>
      </w:r>
    </w:p>
    <w:p w14:paraId="7E84B1FD" w14:textId="079AC4F5" w:rsidR="00044124" w:rsidRPr="00044124" w:rsidRDefault="00044124" w:rsidP="00044124">
      <w:pPr>
        <w:pStyle w:val="References"/>
        <w:rPr>
          <w:noProof/>
        </w:rPr>
      </w:pPr>
      <w:r w:rsidRPr="00044124">
        <w:rPr>
          <w:noProof/>
        </w:rPr>
        <w:t xml:space="preserve">V. Jain, J. Crowley, and others, “Smile detection using multi-scale gaussian derivatives,” </w:t>
      </w:r>
      <w:r w:rsidRPr="00044124">
        <w:rPr>
          <w:i/>
          <w:iCs/>
          <w:noProof/>
        </w:rPr>
        <w:t xml:space="preserve">12th WSEAS Int. Conf. Signal Process. Robot. </w:t>
      </w:r>
      <w:r w:rsidRPr="00044124">
        <w:rPr>
          <w:i/>
          <w:iCs/>
          <w:noProof/>
        </w:rPr>
        <w:t>Autom.</w:t>
      </w:r>
      <w:r w:rsidRPr="00044124">
        <w:rPr>
          <w:noProof/>
        </w:rPr>
        <w:t>, pp. 149–154, 2013.</w:t>
      </w:r>
    </w:p>
    <w:p w14:paraId="43AD40DA" w14:textId="7D44C1F9" w:rsidR="00044124" w:rsidRPr="00044124" w:rsidRDefault="00044124" w:rsidP="00044124">
      <w:pPr>
        <w:pStyle w:val="References"/>
        <w:rPr>
          <w:noProof/>
        </w:rPr>
      </w:pPr>
      <w:r w:rsidRPr="00044124">
        <w:rPr>
          <w:noProof/>
        </w:rPr>
        <w:t xml:space="preserve">Z. Wang, B. Huang, G. Wang, P. Yi, and K. Jiang, “Masked Face Recognition Dataset and Application,” </w:t>
      </w:r>
      <w:r w:rsidRPr="00044124">
        <w:rPr>
          <w:i/>
          <w:iCs/>
          <w:noProof/>
        </w:rPr>
        <w:t>IEEE Trans. Biometrics, Behav. Identity Sci.</w:t>
      </w:r>
      <w:r w:rsidRPr="00044124">
        <w:rPr>
          <w:noProof/>
        </w:rPr>
        <w:t>, vol. 5, no. 2, pp. 298–304, 2023, doi: 10.1109/TBIOM.2023.3242085.</w:t>
      </w:r>
    </w:p>
    <w:p w14:paraId="689DD478" w14:textId="304CF003" w:rsidR="00044124" w:rsidRPr="00044124" w:rsidRDefault="00044124" w:rsidP="00044124">
      <w:pPr>
        <w:pStyle w:val="References"/>
        <w:rPr>
          <w:noProof/>
        </w:rPr>
      </w:pPr>
      <w:r w:rsidRPr="00044124">
        <w:rPr>
          <w:noProof/>
        </w:rPr>
        <w:t xml:space="preserve">X. Jiang </w:t>
      </w:r>
      <w:r w:rsidRPr="00044124">
        <w:rPr>
          <w:i/>
          <w:iCs/>
          <w:noProof/>
        </w:rPr>
        <w:t>et al.</w:t>
      </w:r>
      <w:r w:rsidRPr="00044124">
        <w:rPr>
          <w:noProof/>
        </w:rPr>
        <w:t xml:space="preserve">, “DFEW: A Large-Scale Database for Recognizing Dynamic Facial Expressions in the Wild,” in </w:t>
      </w:r>
      <w:r w:rsidRPr="00044124">
        <w:rPr>
          <w:i/>
          <w:iCs/>
          <w:noProof/>
        </w:rPr>
        <w:t>MM 2020 - Proceedings of the 28th ACM International Conference on Multimedia</w:t>
      </w:r>
      <w:r w:rsidRPr="00044124">
        <w:rPr>
          <w:noProof/>
        </w:rPr>
        <w:t>, 2020, pp. 2881–2889. doi: 10.1145/3394171.3413620.</w:t>
      </w:r>
    </w:p>
    <w:p w14:paraId="09ECE14E" w14:textId="175290B5" w:rsidR="00044124" w:rsidRPr="00044124" w:rsidRDefault="00044124" w:rsidP="00044124">
      <w:pPr>
        <w:pStyle w:val="References"/>
        <w:rPr>
          <w:noProof/>
        </w:rPr>
      </w:pPr>
      <w:r w:rsidRPr="00044124">
        <w:rPr>
          <w:noProof/>
        </w:rPr>
        <w:t xml:space="preserve">Z. Liu, P. Luo, X. Wang, and X. Tang, “Deep learning face attributes in the wild,” </w:t>
      </w:r>
      <w:r w:rsidRPr="00044124">
        <w:rPr>
          <w:i/>
          <w:iCs/>
          <w:noProof/>
        </w:rPr>
        <w:t>Proc. IEEE Int. Conf. Comput. Vis.</w:t>
      </w:r>
      <w:r w:rsidRPr="00044124">
        <w:rPr>
          <w:noProof/>
        </w:rPr>
        <w:t>, vol. 2015 Inter, pp. 3730–3738, 2015, doi: 10.1109/ICCV.2015.425.</w:t>
      </w:r>
    </w:p>
    <w:p w14:paraId="5F8C1B6A" w14:textId="3CE8F850" w:rsidR="00044124" w:rsidRPr="00044124" w:rsidRDefault="00044124" w:rsidP="00044124">
      <w:pPr>
        <w:pStyle w:val="References"/>
        <w:rPr>
          <w:noProof/>
        </w:rPr>
      </w:pPr>
      <w:r w:rsidRPr="00044124">
        <w:rPr>
          <w:noProof/>
        </w:rPr>
        <w:t>D. Yi, Z. Lei, S. Liao, and S. Z. Li, “Learning Face Representation from Scratch,” 2014, [Online]. Available: http://arxiv.org/abs/1411.7923</w:t>
      </w:r>
    </w:p>
    <w:p w14:paraId="1D04A68C" w14:textId="687BAA4D" w:rsidR="00044124" w:rsidRPr="00044124" w:rsidRDefault="00044124" w:rsidP="00044124">
      <w:pPr>
        <w:pStyle w:val="References"/>
        <w:rPr>
          <w:noProof/>
        </w:rPr>
      </w:pPr>
      <w:r w:rsidRPr="00044124">
        <w:rPr>
          <w:noProof/>
        </w:rPr>
        <w:t xml:space="preserve">S. Du, Y. Tao, and A. M. Martinez, “Compound facial expressions of emotion,” </w:t>
      </w:r>
      <w:r w:rsidRPr="00044124">
        <w:rPr>
          <w:i/>
          <w:iCs/>
          <w:noProof/>
        </w:rPr>
        <w:t>Proc. Natl. Acad. Sci. U. S. A.</w:t>
      </w:r>
      <w:r w:rsidRPr="00044124">
        <w:rPr>
          <w:noProof/>
        </w:rPr>
        <w:t>, vol. 111, no. 15, 2014, doi: 10.1073/pnas.1322355111.</w:t>
      </w:r>
    </w:p>
    <w:p w14:paraId="5676180F" w14:textId="7B65F9C0" w:rsidR="00044124" w:rsidRPr="00044124" w:rsidRDefault="00044124" w:rsidP="00044124">
      <w:pPr>
        <w:pStyle w:val="References"/>
        <w:rPr>
          <w:noProof/>
        </w:rPr>
      </w:pPr>
      <w:r w:rsidRPr="00044124">
        <w:rPr>
          <w:noProof/>
        </w:rPr>
        <w:t xml:space="preserve">W. J. Yan </w:t>
      </w:r>
      <w:r w:rsidRPr="00044124">
        <w:rPr>
          <w:i/>
          <w:iCs/>
          <w:noProof/>
        </w:rPr>
        <w:t>et al.</w:t>
      </w:r>
      <w:r w:rsidRPr="00044124">
        <w:rPr>
          <w:noProof/>
        </w:rPr>
        <w:t xml:space="preserve">, “CASME II: An improved spontaneous micro-expression database and the baseline evaluation,” </w:t>
      </w:r>
      <w:r w:rsidRPr="00044124">
        <w:rPr>
          <w:i/>
          <w:iCs/>
          <w:noProof/>
        </w:rPr>
        <w:t>PLoS One</w:t>
      </w:r>
      <w:r w:rsidRPr="00044124">
        <w:rPr>
          <w:noProof/>
        </w:rPr>
        <w:t>, vol. 9, no. 1, pp. 1–8, 2014, doi: 10.1371/journal.pone.0086041.</w:t>
      </w:r>
    </w:p>
    <w:p w14:paraId="0B85D111" w14:textId="2B7F45BC" w:rsidR="00044124" w:rsidRPr="00044124" w:rsidRDefault="00044124" w:rsidP="00044124">
      <w:pPr>
        <w:pStyle w:val="References"/>
        <w:rPr>
          <w:noProof/>
        </w:rPr>
      </w:pPr>
      <w:r w:rsidRPr="00044124">
        <w:rPr>
          <w:noProof/>
        </w:rPr>
        <w:t xml:space="preserve">M. Pantic, M. Valstar, R. Rademaker, and L. Maat, “Web-based database for facial expression analysis,” </w:t>
      </w:r>
      <w:r w:rsidRPr="00044124">
        <w:rPr>
          <w:i/>
          <w:iCs/>
          <w:noProof/>
        </w:rPr>
        <w:t>IEEE Int. Conf. Multimed. Expo, ICME 2005</w:t>
      </w:r>
      <w:r w:rsidRPr="00044124">
        <w:rPr>
          <w:noProof/>
        </w:rPr>
        <w:t>, vol. 2005, pp. 317–321, 2005, doi: 10.1109/ICME.2005.1521424.</w:t>
      </w:r>
    </w:p>
    <w:p w14:paraId="27B235F2" w14:textId="2BA8B6A7" w:rsidR="00044124" w:rsidRPr="00044124" w:rsidRDefault="00044124" w:rsidP="00044124">
      <w:pPr>
        <w:pStyle w:val="References"/>
        <w:rPr>
          <w:noProof/>
        </w:rPr>
      </w:pPr>
      <w:r w:rsidRPr="00044124">
        <w:rPr>
          <w:noProof/>
        </w:rPr>
        <w:t xml:space="preserve">D. Kollias and S. Zafeiriou, “Analysing Affective Behavior in the second ABAW2 Competition,” </w:t>
      </w:r>
      <w:r w:rsidRPr="00044124">
        <w:rPr>
          <w:i/>
          <w:iCs/>
          <w:noProof/>
        </w:rPr>
        <w:t>Proc. IEEE Int. Conf. Comput. Vis.</w:t>
      </w:r>
      <w:r w:rsidRPr="00044124">
        <w:rPr>
          <w:noProof/>
        </w:rPr>
        <w:t>, vol. 2021-Octob, pp. 3645–3653, 2021, doi: 10.1109/ICCVW54120.2021.00408.</w:t>
      </w:r>
    </w:p>
    <w:p w14:paraId="7ACC444D" w14:textId="0F6EFB4C" w:rsidR="00044124" w:rsidRPr="00044124" w:rsidRDefault="00044124" w:rsidP="00044124">
      <w:pPr>
        <w:pStyle w:val="References"/>
        <w:rPr>
          <w:noProof/>
        </w:rPr>
      </w:pPr>
      <w:r w:rsidRPr="00044124">
        <w:rPr>
          <w:noProof/>
        </w:rPr>
        <w:t xml:space="preserve">R. Beekman, C. C. Tijssen, L. H. Visser, and R. L. L. A. Schellens, “Dropped head as the presenting symptom of primary hyperparathyroidism [3],” </w:t>
      </w:r>
      <w:r w:rsidRPr="00044124">
        <w:rPr>
          <w:i/>
          <w:iCs/>
          <w:noProof/>
        </w:rPr>
        <w:t>J. Neurol.</w:t>
      </w:r>
      <w:r w:rsidRPr="00044124">
        <w:rPr>
          <w:noProof/>
        </w:rPr>
        <w:t>, vol. 249, no. 12, pp. 1738–1739, 2002, doi: 10.1007/s00415-002-0898-7.</w:t>
      </w:r>
    </w:p>
    <w:p w14:paraId="09653171" w14:textId="02244489" w:rsidR="00044124" w:rsidRPr="00044124" w:rsidRDefault="00044124" w:rsidP="00044124">
      <w:pPr>
        <w:pStyle w:val="References"/>
        <w:rPr>
          <w:noProof/>
        </w:rPr>
      </w:pPr>
      <w:r w:rsidRPr="00044124">
        <w:rPr>
          <w:noProof/>
        </w:rPr>
        <w:t xml:space="preserve">T. Cao, C. Liu, J. Chen, and L. Gao, “Nonfrontal and Asymmetrical Facial Expression Recognition through Half-Face Frontalization and Pyramid Fourier Frequency Conversion,” </w:t>
      </w:r>
      <w:r w:rsidRPr="00044124">
        <w:rPr>
          <w:i/>
          <w:iCs/>
          <w:noProof/>
        </w:rPr>
        <w:t>IEEE Access</w:t>
      </w:r>
      <w:r w:rsidRPr="00044124">
        <w:rPr>
          <w:noProof/>
        </w:rPr>
        <w:t>, vol. 9, pp. 17127–17138, 2021, doi: 10.1109/ACCESS.2021.3052500.</w:t>
      </w:r>
    </w:p>
    <w:p w14:paraId="28160FEF" w14:textId="7233CCD0" w:rsidR="000B5F3E" w:rsidRPr="00B642D3" w:rsidRDefault="00D71F09" w:rsidP="00B642D3">
      <w:pPr>
        <w:pStyle w:val="Ref"/>
      </w:pPr>
      <w:r>
        <w:fldChar w:fldCharType="end"/>
      </w:r>
    </w:p>
    <w:p w14:paraId="716E115F" w14:textId="020B632C" w:rsidR="000B5F3E" w:rsidRPr="000B5F3E" w:rsidRDefault="00044124" w:rsidP="000B5F3E">
      <w:pPr>
        <w:pStyle w:val="FigureCaption0"/>
        <w:spacing w:after="120"/>
        <w:rPr>
          <w:rFonts w:ascii="Arial" w:hAnsi="Arial" w:cs="Arial"/>
          <w:b/>
          <w:bCs/>
          <w:color w:val="0098CD"/>
          <w:sz w:val="18"/>
        </w:rPr>
      </w:pPr>
      <w:r>
        <w:rPr>
          <w:noProof/>
        </w:rPr>
        <w:drawing>
          <wp:anchor distT="0" distB="0" distL="114300" distR="114300" simplePos="0" relativeHeight="251660288" behindDoc="0" locked="0" layoutInCell="1" allowOverlap="1" wp14:anchorId="23CD7A13" wp14:editId="2406C1E5">
            <wp:simplePos x="0" y="0"/>
            <wp:positionH relativeFrom="column">
              <wp:posOffset>-2540</wp:posOffset>
            </wp:positionH>
            <wp:positionV relativeFrom="paragraph">
              <wp:posOffset>22860</wp:posOffset>
            </wp:positionV>
            <wp:extent cx="871855" cy="908050"/>
            <wp:effectExtent l="0" t="0" r="444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cstate="print">
                      <a:extLst>
                        <a:ext uri="{28A0092B-C50C-407E-A947-70E740481C1C}">
                          <a14:useLocalDpi xmlns:a14="http://schemas.microsoft.com/office/drawing/2010/main" val="0"/>
                        </a:ext>
                      </a:extLst>
                    </a:blip>
                    <a:srcRect t="6148" b="20595"/>
                    <a:stretch/>
                  </pic:blipFill>
                  <pic:spPr bwMode="auto">
                    <a:xfrm>
                      <a:off x="0" y="0"/>
                      <a:ext cx="871855" cy="908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b/>
          <w:bCs/>
          <w:color w:val="0098CD"/>
          <w:sz w:val="18"/>
        </w:rPr>
        <w:t>Ari Apriansyah</w:t>
      </w:r>
    </w:p>
    <w:p w14:paraId="36BDC6E1" w14:textId="157CE883" w:rsidR="008F3874" w:rsidRDefault="00044124" w:rsidP="00B642D3">
      <w:pPr>
        <w:pStyle w:val="FigureCaption0"/>
      </w:pPr>
      <w:r>
        <w:rPr>
          <w:noProof/>
        </w:rPr>
        <w:t>O</w:t>
      </w:r>
      <w:r w:rsidRPr="00E77266">
        <w:rPr>
          <w:noProof/>
        </w:rPr>
        <w:t xml:space="preserve">btained his </w:t>
      </w:r>
      <w:r w:rsidRPr="009E0A75">
        <w:rPr>
          <w:noProof/>
        </w:rPr>
        <w:t>bachelor</w:t>
      </w:r>
      <w:r>
        <w:rPr>
          <w:noProof/>
        </w:rPr>
        <w:t xml:space="preserve"> </w:t>
      </w:r>
      <w:r w:rsidRPr="00E77266">
        <w:rPr>
          <w:noProof/>
        </w:rPr>
        <w:t>degree in Computer System from Universitas Tanjungpura in Pontianak in 2016. Currently, he is a Master's student in Smart-X at STEI Bandung Institute of Technology, a recipient of the Smart X scholarship from the Ministry of Communication and Informatics</w:t>
      </w:r>
      <w:r>
        <w:rPr>
          <w:noProof/>
        </w:rPr>
        <w:t xml:space="preserve">, </w:t>
      </w:r>
      <w:r w:rsidRPr="00E77266">
        <w:rPr>
          <w:noProof/>
        </w:rPr>
        <w:t>His research interests primarily focus on embedded systems and machine learning.</w:t>
      </w:r>
    </w:p>
    <w:p w14:paraId="2D9FEFE2" w14:textId="77777777" w:rsidR="00B642D3" w:rsidRDefault="00B642D3" w:rsidP="00B642D3">
      <w:pPr>
        <w:ind w:firstLine="0"/>
      </w:pPr>
    </w:p>
    <w:p w14:paraId="6BC277AF" w14:textId="32AF9476" w:rsidR="00B642D3" w:rsidRPr="000B5F3E" w:rsidRDefault="00B642D3" w:rsidP="00B642D3">
      <w:pPr>
        <w:pStyle w:val="FigureCaption0"/>
        <w:spacing w:after="120"/>
        <w:rPr>
          <w:rFonts w:ascii="Arial" w:hAnsi="Arial" w:cs="Arial"/>
          <w:b/>
          <w:bCs/>
          <w:color w:val="0098CD"/>
          <w:sz w:val="18"/>
        </w:rPr>
      </w:pPr>
      <w:r>
        <w:rPr>
          <w:noProof/>
        </w:rPr>
        <w:drawing>
          <wp:anchor distT="0" distB="0" distL="114300" distR="114300" simplePos="0" relativeHeight="251662336" behindDoc="0" locked="0" layoutInCell="1" allowOverlap="1" wp14:anchorId="5CC83F31" wp14:editId="4DD0B3E5">
            <wp:simplePos x="0" y="0"/>
            <wp:positionH relativeFrom="column">
              <wp:posOffset>-2540</wp:posOffset>
            </wp:positionH>
            <wp:positionV relativeFrom="paragraph">
              <wp:posOffset>2540</wp:posOffset>
            </wp:positionV>
            <wp:extent cx="871200" cy="1066074"/>
            <wp:effectExtent l="0" t="0" r="5715" b="127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14288" t="23995" r="55547" b="10374"/>
                    <a:stretch/>
                  </pic:blipFill>
                  <pic:spPr bwMode="auto">
                    <a:xfrm>
                      <a:off x="0" y="0"/>
                      <a:ext cx="871200" cy="10660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68B4">
        <w:rPr>
          <w:rFonts w:ascii="Arial" w:hAnsi="Arial" w:cs="Arial"/>
          <w:b/>
          <w:bCs/>
          <w:color w:val="0098CD"/>
          <w:sz w:val="18"/>
        </w:rPr>
        <w:t>K</w:t>
      </w:r>
      <w:r w:rsidRPr="00B642D3">
        <w:rPr>
          <w:rFonts w:ascii="Arial" w:hAnsi="Arial" w:cs="Arial"/>
          <w:b/>
          <w:bCs/>
          <w:color w:val="0098CD"/>
          <w:sz w:val="18"/>
        </w:rPr>
        <w:t>usprasapta Mutijarsa</w:t>
      </w:r>
    </w:p>
    <w:p w14:paraId="0DFAA0A3" w14:textId="578290B1" w:rsidR="00B642D3" w:rsidRDefault="00B642D3" w:rsidP="00B642D3">
      <w:pPr>
        <w:ind w:firstLine="0"/>
        <w:rPr>
          <w:sz w:val="16"/>
          <w:szCs w:val="18"/>
        </w:rPr>
      </w:pPr>
      <w:r>
        <w:rPr>
          <w:sz w:val="16"/>
          <w:szCs w:val="18"/>
        </w:rPr>
        <w:t xml:space="preserve">He </w:t>
      </w:r>
      <w:r w:rsidRPr="00B642D3">
        <w:rPr>
          <w:sz w:val="16"/>
          <w:szCs w:val="18"/>
        </w:rPr>
        <w:t>is currently an</w:t>
      </w:r>
      <w:r>
        <w:rPr>
          <w:sz w:val="16"/>
          <w:szCs w:val="18"/>
        </w:rPr>
        <w:t xml:space="preserve"> </w:t>
      </w:r>
      <w:r w:rsidRPr="00B642D3">
        <w:rPr>
          <w:sz w:val="16"/>
          <w:szCs w:val="18"/>
        </w:rPr>
        <w:t>Assistant Professor with the School of Electrical</w:t>
      </w:r>
      <w:r>
        <w:rPr>
          <w:sz w:val="16"/>
          <w:szCs w:val="18"/>
        </w:rPr>
        <w:t xml:space="preserve"> </w:t>
      </w:r>
      <w:r w:rsidRPr="00B642D3">
        <w:rPr>
          <w:sz w:val="16"/>
          <w:szCs w:val="18"/>
        </w:rPr>
        <w:t>Engineering and Informatics, Bandung Institute of</w:t>
      </w:r>
      <w:r>
        <w:rPr>
          <w:sz w:val="16"/>
          <w:szCs w:val="18"/>
        </w:rPr>
        <w:t xml:space="preserve"> </w:t>
      </w:r>
      <w:r w:rsidRPr="00B642D3">
        <w:rPr>
          <w:sz w:val="16"/>
          <w:szCs w:val="18"/>
        </w:rPr>
        <w:t>Technology, Indonesia. He is also the Head of the</w:t>
      </w:r>
      <w:r>
        <w:rPr>
          <w:sz w:val="16"/>
          <w:szCs w:val="18"/>
        </w:rPr>
        <w:t xml:space="preserve"> </w:t>
      </w:r>
      <w:r w:rsidRPr="00B642D3">
        <w:rPr>
          <w:sz w:val="16"/>
          <w:szCs w:val="18"/>
        </w:rPr>
        <w:t>Autonomous Vehicle Research Group. His current</w:t>
      </w:r>
      <w:r>
        <w:rPr>
          <w:sz w:val="16"/>
          <w:szCs w:val="18"/>
        </w:rPr>
        <w:t xml:space="preserve"> </w:t>
      </w:r>
      <w:r w:rsidRPr="00B642D3">
        <w:rPr>
          <w:sz w:val="16"/>
          <w:szCs w:val="18"/>
        </w:rPr>
        <w:t>research interests include autonomous and intelligent</w:t>
      </w:r>
      <w:r>
        <w:rPr>
          <w:sz w:val="16"/>
          <w:szCs w:val="18"/>
        </w:rPr>
        <w:t xml:space="preserve"> </w:t>
      </w:r>
      <w:r w:rsidRPr="00B642D3">
        <w:rPr>
          <w:sz w:val="16"/>
          <w:szCs w:val="18"/>
        </w:rPr>
        <w:t>systems, artificial intelligence and machine</w:t>
      </w:r>
      <w:r>
        <w:rPr>
          <w:sz w:val="16"/>
          <w:szCs w:val="18"/>
        </w:rPr>
        <w:t xml:space="preserve"> </w:t>
      </w:r>
      <w:r w:rsidRPr="00B642D3">
        <w:rPr>
          <w:sz w:val="16"/>
          <w:szCs w:val="18"/>
        </w:rPr>
        <w:t>learning, robotics, and autonomous vehicles.</w:t>
      </w:r>
    </w:p>
    <w:p w14:paraId="46F5BE27" w14:textId="77777777" w:rsidR="002F781D" w:rsidRPr="00B642D3" w:rsidRDefault="002F781D" w:rsidP="00B642D3">
      <w:pPr>
        <w:ind w:firstLine="0"/>
        <w:rPr>
          <w:sz w:val="16"/>
          <w:szCs w:val="18"/>
        </w:rPr>
      </w:pPr>
    </w:p>
    <w:p w14:paraId="08977D73" w14:textId="2FC05A11" w:rsidR="00B642D3" w:rsidRPr="000B5F3E" w:rsidRDefault="00B642D3" w:rsidP="00B642D3">
      <w:pPr>
        <w:pStyle w:val="FigureCaption0"/>
        <w:spacing w:after="120"/>
        <w:rPr>
          <w:rFonts w:ascii="Arial" w:hAnsi="Arial" w:cs="Arial"/>
          <w:b/>
          <w:bCs/>
          <w:color w:val="0098CD"/>
          <w:sz w:val="18"/>
        </w:rPr>
      </w:pPr>
      <w:r>
        <w:rPr>
          <w:noProof/>
        </w:rPr>
        <w:drawing>
          <wp:anchor distT="0" distB="0" distL="114300" distR="114300" simplePos="0" relativeHeight="251661312" behindDoc="0" locked="0" layoutInCell="1" allowOverlap="1" wp14:anchorId="5700AA4C" wp14:editId="29618B62">
            <wp:simplePos x="0" y="0"/>
            <wp:positionH relativeFrom="column">
              <wp:posOffset>-2540</wp:posOffset>
            </wp:positionH>
            <wp:positionV relativeFrom="paragraph">
              <wp:posOffset>2540</wp:posOffset>
            </wp:positionV>
            <wp:extent cx="870585" cy="1041400"/>
            <wp:effectExtent l="0" t="0" r="5715" b="63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17860" t="26465" r="59714" b="25838"/>
                    <a:stretch/>
                  </pic:blipFill>
                  <pic:spPr bwMode="auto">
                    <a:xfrm>
                      <a:off x="0" y="0"/>
                      <a:ext cx="870585" cy="1041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color w:val="0098CD"/>
          <w:sz w:val="18"/>
        </w:rPr>
        <w:t>Fadhil Hidayat</w:t>
      </w:r>
    </w:p>
    <w:p w14:paraId="36B46032" w14:textId="73BFAB02" w:rsidR="00B642D3" w:rsidRPr="00B642D3" w:rsidRDefault="00B642D3" w:rsidP="00B642D3">
      <w:pPr>
        <w:ind w:firstLine="0"/>
        <w:rPr>
          <w:sz w:val="16"/>
          <w:szCs w:val="18"/>
        </w:rPr>
      </w:pPr>
      <w:r w:rsidRPr="00B642D3">
        <w:rPr>
          <w:sz w:val="16"/>
          <w:szCs w:val="18"/>
        </w:rPr>
        <w:t>He was born on September 25, 1986, in Payakumbuh. He completed his master’s degree at Institut Teknologi Bandung in 2011, and Doctor's degree at Institut Teknologi Bandung in 2018. He is a lecturer in Institut Teknologi Bandung and Joined Smart City &amp; Community Innovation Center.</w:t>
      </w:r>
    </w:p>
    <w:p w14:paraId="2983770A" w14:textId="1B105D8C" w:rsidR="000B5F3E" w:rsidRDefault="000B5F3E" w:rsidP="00B642D3">
      <w:pPr>
        <w:ind w:firstLine="0"/>
      </w:pPr>
    </w:p>
    <w:sectPr w:rsidR="000B5F3E" w:rsidSect="002A795A">
      <w:type w:val="continuous"/>
      <w:pgSz w:w="12240" w:h="15840" w:code="1"/>
      <w:pgMar w:top="1009" w:right="936" w:bottom="1009" w:left="936" w:header="431" w:footer="431" w:gutter="0"/>
      <w:cols w:num="2" w:space="28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4F8A21" w14:textId="77777777" w:rsidR="00796F54" w:rsidRDefault="00796F54" w:rsidP="009347B9">
      <w:r>
        <w:separator/>
      </w:r>
    </w:p>
  </w:endnote>
  <w:endnote w:type="continuationSeparator" w:id="0">
    <w:p w14:paraId="5715F502" w14:textId="77777777" w:rsidR="00796F54" w:rsidRDefault="00796F54" w:rsidP="00934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embedRegular r:id="rId1" w:fontKey="{1B2944B6-F177-4844-B3F1-9E920EF582B9}"/>
    <w:embedBold r:id="rId2" w:fontKey="{57298BC5-C362-43AF-B871-44134FD2BA79}"/>
  </w:font>
  <w:font w:name="Libertinus Serif">
    <w:altName w:val="Calibri"/>
    <w:panose1 w:val="00000000000000000000"/>
    <w:charset w:val="00"/>
    <w:family w:val="modern"/>
    <w:notTrueType/>
    <w:pitch w:val="variable"/>
    <w:sig w:usb0="E0000AFF" w:usb1="0200E5FB" w:usb2="00000020" w:usb3="00000000" w:csb0="000001BF" w:csb1="00000000"/>
  </w:font>
  <w:font w:name="UnitO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embedRegular r:id="rId3" w:fontKey="{A191F63C-BF27-4310-825E-B4AB39E2FA96}"/>
  </w:font>
  <w:font w:name="Verdana">
    <w:panose1 w:val="020B0604030504040204"/>
    <w:charset w:val="00"/>
    <w:family w:val="swiss"/>
    <w:pitch w:val="variable"/>
    <w:sig w:usb0="A00006FF" w:usb1="4000205B" w:usb2="00000010" w:usb3="00000000" w:csb0="0000019F" w:csb1="00000000"/>
    <w:embedRegular r:id="rId4" w:fontKey="{E2CA104D-C1AF-4AAA-9E61-425A1AF568DD}"/>
  </w:font>
  <w:font w:name="Calibri Light">
    <w:panose1 w:val="020F0302020204030204"/>
    <w:charset w:val="00"/>
    <w:family w:val="swiss"/>
    <w:pitch w:val="variable"/>
    <w:sig w:usb0="E4002EFF" w:usb1="C000247B" w:usb2="00000009" w:usb3="00000000" w:csb0="000001FF" w:csb1="00000000"/>
    <w:embedRegular r:id="rId5" w:fontKey="{60E931F3-A8E6-4566-A880-94876740AF87}"/>
    <w:embedItalic r:id="rId6" w:fontKey="{C9B8800A-0936-41DC-B21E-502EF14700F6}"/>
  </w:font>
  <w:font w:name="Arial Black">
    <w:panose1 w:val="020B0A04020102020204"/>
    <w:charset w:val="00"/>
    <w:family w:val="swiss"/>
    <w:pitch w:val="variable"/>
    <w:sig w:usb0="A00002AF" w:usb1="400078FB" w:usb2="00000000" w:usb3="00000000" w:csb0="0000009F" w:csb1="00000000"/>
    <w:embedRegular r:id="rId7" w:fontKey="{1AEECE51-60E2-4903-B70E-91C9756E928A}"/>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FC67E5" w14:textId="77777777" w:rsidR="00796F54" w:rsidRDefault="00796F54" w:rsidP="009347B9">
      <w:r>
        <w:separator/>
      </w:r>
    </w:p>
  </w:footnote>
  <w:footnote w:type="continuationSeparator" w:id="0">
    <w:p w14:paraId="540A16C1" w14:textId="77777777" w:rsidR="00796F54" w:rsidRDefault="00796F54" w:rsidP="009347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55BD4A" w14:textId="77777777" w:rsidR="004511D3" w:rsidRDefault="004511D3" w:rsidP="009347B9">
    <w:pPr>
      <w:rPr>
        <w:rFonts w:eastAsia="Arial Black"/>
        <w:w w:val="105"/>
      </w:rPr>
    </w:pPr>
    <w:bookmarkStart w:id="2" w:name="_Hlk487179695"/>
  </w:p>
  <w:bookmarkEnd w:i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1">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5AD5B9B"/>
    <w:multiLevelType w:val="hybridMultilevel"/>
    <w:tmpl w:val="717285E0"/>
    <w:lvl w:ilvl="0" w:tplc="3E8E3022">
      <w:start w:val="1"/>
      <w:numFmt w:val="upperLetter"/>
      <w:lvlText w:val="%1."/>
      <w:lvlJc w:val="left"/>
      <w:pPr>
        <w:ind w:left="890" w:hanging="360"/>
      </w:pPr>
    </w:lvl>
    <w:lvl w:ilvl="1" w:tplc="0C0A0019" w:tentative="1">
      <w:start w:val="1"/>
      <w:numFmt w:val="lowerLetter"/>
      <w:lvlText w:val="%2."/>
      <w:lvlJc w:val="left"/>
      <w:pPr>
        <w:ind w:left="1610" w:hanging="360"/>
      </w:pPr>
    </w:lvl>
    <w:lvl w:ilvl="2" w:tplc="0C0A001B" w:tentative="1">
      <w:start w:val="1"/>
      <w:numFmt w:val="lowerRoman"/>
      <w:lvlText w:val="%3."/>
      <w:lvlJc w:val="right"/>
      <w:pPr>
        <w:ind w:left="2330" w:hanging="180"/>
      </w:pPr>
    </w:lvl>
    <w:lvl w:ilvl="3" w:tplc="0C0A000F" w:tentative="1">
      <w:start w:val="1"/>
      <w:numFmt w:val="decimal"/>
      <w:lvlText w:val="%4."/>
      <w:lvlJc w:val="left"/>
      <w:pPr>
        <w:ind w:left="3050" w:hanging="360"/>
      </w:pPr>
    </w:lvl>
    <w:lvl w:ilvl="4" w:tplc="0C0A0019" w:tentative="1">
      <w:start w:val="1"/>
      <w:numFmt w:val="lowerLetter"/>
      <w:lvlText w:val="%5."/>
      <w:lvlJc w:val="left"/>
      <w:pPr>
        <w:ind w:left="3770" w:hanging="360"/>
      </w:pPr>
    </w:lvl>
    <w:lvl w:ilvl="5" w:tplc="0C0A001B" w:tentative="1">
      <w:start w:val="1"/>
      <w:numFmt w:val="lowerRoman"/>
      <w:lvlText w:val="%6."/>
      <w:lvlJc w:val="right"/>
      <w:pPr>
        <w:ind w:left="4490" w:hanging="180"/>
      </w:pPr>
    </w:lvl>
    <w:lvl w:ilvl="6" w:tplc="0C0A000F" w:tentative="1">
      <w:start w:val="1"/>
      <w:numFmt w:val="decimal"/>
      <w:lvlText w:val="%7."/>
      <w:lvlJc w:val="left"/>
      <w:pPr>
        <w:ind w:left="5210" w:hanging="360"/>
      </w:pPr>
    </w:lvl>
    <w:lvl w:ilvl="7" w:tplc="0C0A0019" w:tentative="1">
      <w:start w:val="1"/>
      <w:numFmt w:val="lowerLetter"/>
      <w:lvlText w:val="%8."/>
      <w:lvlJc w:val="left"/>
      <w:pPr>
        <w:ind w:left="5930" w:hanging="360"/>
      </w:pPr>
    </w:lvl>
    <w:lvl w:ilvl="8" w:tplc="0C0A001B" w:tentative="1">
      <w:start w:val="1"/>
      <w:numFmt w:val="lowerRoman"/>
      <w:lvlText w:val="%9."/>
      <w:lvlJc w:val="right"/>
      <w:pPr>
        <w:ind w:left="6650" w:hanging="180"/>
      </w:pPr>
    </w:lvl>
  </w:abstractNum>
  <w:abstractNum w:abstractNumId="2" w15:restartNumberingAfterBreak="0">
    <w:nsid w:val="0A26781D"/>
    <w:multiLevelType w:val="hybridMultilevel"/>
    <w:tmpl w:val="A404A99C"/>
    <w:lvl w:ilvl="0" w:tplc="04090019">
      <w:start w:val="1"/>
      <w:numFmt w:val="lowerLetter"/>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 w15:restartNumberingAfterBreak="0">
    <w:nsid w:val="216566F9"/>
    <w:multiLevelType w:val="hybridMultilevel"/>
    <w:tmpl w:val="578C117E"/>
    <w:lvl w:ilvl="0" w:tplc="04090001">
      <w:start w:val="1"/>
      <w:numFmt w:val="bullet"/>
      <w:lvlText w:val=""/>
      <w:lvlJc w:val="left"/>
      <w:pPr>
        <w:ind w:left="930" w:hanging="360"/>
      </w:pPr>
      <w:rPr>
        <w:rFonts w:ascii="Symbol" w:hAnsi="Symbol" w:hint="default"/>
      </w:rPr>
    </w:lvl>
    <w:lvl w:ilvl="1" w:tplc="04090003" w:tentative="1">
      <w:start w:val="1"/>
      <w:numFmt w:val="bullet"/>
      <w:lvlText w:val="o"/>
      <w:lvlJc w:val="left"/>
      <w:pPr>
        <w:ind w:left="1650" w:hanging="360"/>
      </w:pPr>
      <w:rPr>
        <w:rFonts w:ascii="Courier New" w:hAnsi="Courier New" w:cs="Courier New" w:hint="default"/>
      </w:rPr>
    </w:lvl>
    <w:lvl w:ilvl="2" w:tplc="04090005" w:tentative="1">
      <w:start w:val="1"/>
      <w:numFmt w:val="bullet"/>
      <w:lvlText w:val=""/>
      <w:lvlJc w:val="left"/>
      <w:pPr>
        <w:ind w:left="2370" w:hanging="360"/>
      </w:pPr>
      <w:rPr>
        <w:rFonts w:ascii="Wingdings" w:hAnsi="Wingdings" w:hint="default"/>
      </w:rPr>
    </w:lvl>
    <w:lvl w:ilvl="3" w:tplc="04090001" w:tentative="1">
      <w:start w:val="1"/>
      <w:numFmt w:val="bullet"/>
      <w:lvlText w:val=""/>
      <w:lvlJc w:val="left"/>
      <w:pPr>
        <w:ind w:left="3090" w:hanging="360"/>
      </w:pPr>
      <w:rPr>
        <w:rFonts w:ascii="Symbol" w:hAnsi="Symbol" w:hint="default"/>
      </w:rPr>
    </w:lvl>
    <w:lvl w:ilvl="4" w:tplc="04090003" w:tentative="1">
      <w:start w:val="1"/>
      <w:numFmt w:val="bullet"/>
      <w:lvlText w:val="o"/>
      <w:lvlJc w:val="left"/>
      <w:pPr>
        <w:ind w:left="3810" w:hanging="360"/>
      </w:pPr>
      <w:rPr>
        <w:rFonts w:ascii="Courier New" w:hAnsi="Courier New" w:cs="Courier New" w:hint="default"/>
      </w:rPr>
    </w:lvl>
    <w:lvl w:ilvl="5" w:tplc="04090005" w:tentative="1">
      <w:start w:val="1"/>
      <w:numFmt w:val="bullet"/>
      <w:lvlText w:val=""/>
      <w:lvlJc w:val="left"/>
      <w:pPr>
        <w:ind w:left="4530" w:hanging="360"/>
      </w:pPr>
      <w:rPr>
        <w:rFonts w:ascii="Wingdings" w:hAnsi="Wingdings" w:hint="default"/>
      </w:rPr>
    </w:lvl>
    <w:lvl w:ilvl="6" w:tplc="04090001" w:tentative="1">
      <w:start w:val="1"/>
      <w:numFmt w:val="bullet"/>
      <w:lvlText w:val=""/>
      <w:lvlJc w:val="left"/>
      <w:pPr>
        <w:ind w:left="5250" w:hanging="360"/>
      </w:pPr>
      <w:rPr>
        <w:rFonts w:ascii="Symbol" w:hAnsi="Symbol" w:hint="default"/>
      </w:rPr>
    </w:lvl>
    <w:lvl w:ilvl="7" w:tplc="04090003" w:tentative="1">
      <w:start w:val="1"/>
      <w:numFmt w:val="bullet"/>
      <w:lvlText w:val="o"/>
      <w:lvlJc w:val="left"/>
      <w:pPr>
        <w:ind w:left="5970" w:hanging="360"/>
      </w:pPr>
      <w:rPr>
        <w:rFonts w:ascii="Courier New" w:hAnsi="Courier New" w:cs="Courier New" w:hint="default"/>
      </w:rPr>
    </w:lvl>
    <w:lvl w:ilvl="8" w:tplc="04090005" w:tentative="1">
      <w:start w:val="1"/>
      <w:numFmt w:val="bullet"/>
      <w:lvlText w:val=""/>
      <w:lvlJc w:val="left"/>
      <w:pPr>
        <w:ind w:left="6690" w:hanging="360"/>
      </w:pPr>
      <w:rPr>
        <w:rFonts w:ascii="Wingdings" w:hAnsi="Wingdings" w:hint="default"/>
      </w:rPr>
    </w:lvl>
  </w:abstractNum>
  <w:abstractNum w:abstractNumId="4" w15:restartNumberingAfterBreak="0">
    <w:nsid w:val="24131AA4"/>
    <w:multiLevelType w:val="hybridMultilevel"/>
    <w:tmpl w:val="485A039E"/>
    <w:lvl w:ilvl="0" w:tplc="89307C68">
      <w:start w:val="1"/>
      <w:numFmt w:val="lowerLetter"/>
      <w:lvlText w:val="%1)"/>
      <w:lvlJc w:val="left"/>
      <w:pPr>
        <w:ind w:left="1152" w:hanging="360"/>
      </w:pPr>
    </w:lvl>
    <w:lvl w:ilvl="1" w:tplc="0C0A0019" w:tentative="1">
      <w:start w:val="1"/>
      <w:numFmt w:val="lowerLetter"/>
      <w:lvlText w:val="%2."/>
      <w:lvlJc w:val="left"/>
      <w:pPr>
        <w:ind w:left="1872" w:hanging="360"/>
      </w:pPr>
    </w:lvl>
    <w:lvl w:ilvl="2" w:tplc="0C0A001B" w:tentative="1">
      <w:start w:val="1"/>
      <w:numFmt w:val="lowerRoman"/>
      <w:lvlText w:val="%3."/>
      <w:lvlJc w:val="right"/>
      <w:pPr>
        <w:ind w:left="2592" w:hanging="180"/>
      </w:pPr>
    </w:lvl>
    <w:lvl w:ilvl="3" w:tplc="0C0A000F" w:tentative="1">
      <w:start w:val="1"/>
      <w:numFmt w:val="decimal"/>
      <w:lvlText w:val="%4."/>
      <w:lvlJc w:val="left"/>
      <w:pPr>
        <w:ind w:left="3312" w:hanging="360"/>
      </w:pPr>
    </w:lvl>
    <w:lvl w:ilvl="4" w:tplc="0C0A0019" w:tentative="1">
      <w:start w:val="1"/>
      <w:numFmt w:val="lowerLetter"/>
      <w:lvlText w:val="%5."/>
      <w:lvlJc w:val="left"/>
      <w:pPr>
        <w:ind w:left="4032" w:hanging="360"/>
      </w:pPr>
    </w:lvl>
    <w:lvl w:ilvl="5" w:tplc="0C0A001B" w:tentative="1">
      <w:start w:val="1"/>
      <w:numFmt w:val="lowerRoman"/>
      <w:lvlText w:val="%6."/>
      <w:lvlJc w:val="right"/>
      <w:pPr>
        <w:ind w:left="4752" w:hanging="180"/>
      </w:pPr>
    </w:lvl>
    <w:lvl w:ilvl="6" w:tplc="0C0A000F" w:tentative="1">
      <w:start w:val="1"/>
      <w:numFmt w:val="decimal"/>
      <w:lvlText w:val="%7."/>
      <w:lvlJc w:val="left"/>
      <w:pPr>
        <w:ind w:left="5472" w:hanging="360"/>
      </w:pPr>
    </w:lvl>
    <w:lvl w:ilvl="7" w:tplc="0C0A0019" w:tentative="1">
      <w:start w:val="1"/>
      <w:numFmt w:val="lowerLetter"/>
      <w:lvlText w:val="%8."/>
      <w:lvlJc w:val="left"/>
      <w:pPr>
        <w:ind w:left="6192" w:hanging="360"/>
      </w:pPr>
    </w:lvl>
    <w:lvl w:ilvl="8" w:tplc="0C0A001B" w:tentative="1">
      <w:start w:val="1"/>
      <w:numFmt w:val="lowerRoman"/>
      <w:lvlText w:val="%9."/>
      <w:lvlJc w:val="right"/>
      <w:pPr>
        <w:ind w:left="6912" w:hanging="180"/>
      </w:p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79B1C87"/>
    <w:multiLevelType w:val="multilevel"/>
    <w:tmpl w:val="FF529C10"/>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9AF542D"/>
    <w:multiLevelType w:val="hybridMultilevel"/>
    <w:tmpl w:val="16484842"/>
    <w:lvl w:ilvl="0" w:tplc="6548F292">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9" w15:restartNumberingAfterBreak="0">
    <w:nsid w:val="313B5773"/>
    <w:multiLevelType w:val="hybridMultilevel"/>
    <w:tmpl w:val="280A784E"/>
    <w:lvl w:ilvl="0" w:tplc="00AAFA8A">
      <w:start w:val="1"/>
      <w:numFmt w:val="upperLetter"/>
      <w:lvlText w:val="%1."/>
      <w:lvlJc w:val="left"/>
      <w:pPr>
        <w:ind w:left="479" w:hanging="360"/>
      </w:pPr>
      <w:rPr>
        <w:rFonts w:hint="default"/>
      </w:rPr>
    </w:lvl>
    <w:lvl w:ilvl="1" w:tplc="04090019" w:tentative="1">
      <w:start w:val="1"/>
      <w:numFmt w:val="lowerLetter"/>
      <w:lvlText w:val="%2."/>
      <w:lvlJc w:val="left"/>
      <w:pPr>
        <w:ind w:left="1199" w:hanging="360"/>
      </w:pPr>
    </w:lvl>
    <w:lvl w:ilvl="2" w:tplc="0409001B" w:tentative="1">
      <w:start w:val="1"/>
      <w:numFmt w:val="lowerRoman"/>
      <w:lvlText w:val="%3."/>
      <w:lvlJc w:val="right"/>
      <w:pPr>
        <w:ind w:left="1919" w:hanging="180"/>
      </w:pPr>
    </w:lvl>
    <w:lvl w:ilvl="3" w:tplc="0409000F" w:tentative="1">
      <w:start w:val="1"/>
      <w:numFmt w:val="decimal"/>
      <w:lvlText w:val="%4."/>
      <w:lvlJc w:val="left"/>
      <w:pPr>
        <w:ind w:left="2639" w:hanging="360"/>
      </w:pPr>
    </w:lvl>
    <w:lvl w:ilvl="4" w:tplc="04090019" w:tentative="1">
      <w:start w:val="1"/>
      <w:numFmt w:val="lowerLetter"/>
      <w:lvlText w:val="%5."/>
      <w:lvlJc w:val="left"/>
      <w:pPr>
        <w:ind w:left="3359" w:hanging="360"/>
      </w:pPr>
    </w:lvl>
    <w:lvl w:ilvl="5" w:tplc="0409001B" w:tentative="1">
      <w:start w:val="1"/>
      <w:numFmt w:val="lowerRoman"/>
      <w:lvlText w:val="%6."/>
      <w:lvlJc w:val="right"/>
      <w:pPr>
        <w:ind w:left="4079" w:hanging="180"/>
      </w:pPr>
    </w:lvl>
    <w:lvl w:ilvl="6" w:tplc="0409000F" w:tentative="1">
      <w:start w:val="1"/>
      <w:numFmt w:val="decimal"/>
      <w:lvlText w:val="%7."/>
      <w:lvlJc w:val="left"/>
      <w:pPr>
        <w:ind w:left="4799" w:hanging="360"/>
      </w:pPr>
    </w:lvl>
    <w:lvl w:ilvl="7" w:tplc="04090019" w:tentative="1">
      <w:start w:val="1"/>
      <w:numFmt w:val="lowerLetter"/>
      <w:lvlText w:val="%8."/>
      <w:lvlJc w:val="left"/>
      <w:pPr>
        <w:ind w:left="5519" w:hanging="360"/>
      </w:pPr>
    </w:lvl>
    <w:lvl w:ilvl="8" w:tplc="0409001B" w:tentative="1">
      <w:start w:val="1"/>
      <w:numFmt w:val="lowerRoman"/>
      <w:lvlText w:val="%9."/>
      <w:lvlJc w:val="right"/>
      <w:pPr>
        <w:ind w:left="6239" w:hanging="180"/>
      </w:pPr>
    </w:lvl>
  </w:abstractNum>
  <w:abstractNum w:abstractNumId="10" w15:restartNumberingAfterBreak="0">
    <w:nsid w:val="37894B50"/>
    <w:multiLevelType w:val="hybridMultilevel"/>
    <w:tmpl w:val="708ADD50"/>
    <w:lvl w:ilvl="0" w:tplc="FA400454">
      <w:start w:val="1"/>
      <w:numFmt w:val="decimal"/>
      <w:pStyle w:val="NumberedList"/>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3A877D64"/>
    <w:multiLevelType w:val="singleLevel"/>
    <w:tmpl w:val="C204B7A6"/>
    <w:lvl w:ilvl="0">
      <w:start w:val="1"/>
      <w:numFmt w:val="decimal"/>
      <w:pStyle w:val="References"/>
      <w:lvlText w:val="[%1]"/>
      <w:lvlJc w:val="left"/>
      <w:pPr>
        <w:ind w:left="360" w:hanging="360"/>
      </w:pPr>
      <w:rPr>
        <w:rFonts w:hint="default"/>
        <w:color w:val="0098CD"/>
      </w:rPr>
    </w:lvl>
  </w:abstractNum>
  <w:abstractNum w:abstractNumId="12" w15:restartNumberingAfterBreak="0">
    <w:nsid w:val="459A556A"/>
    <w:multiLevelType w:val="multilevel"/>
    <w:tmpl w:val="9BAECF82"/>
    <w:lvl w:ilvl="0">
      <w:start w:val="1"/>
      <w:numFmt w:val="upperRoman"/>
      <w:pStyle w:val="Heading1"/>
      <w:lvlText w:val="%1."/>
      <w:lvlJc w:val="center"/>
      <w:pPr>
        <w:ind w:left="170" w:hanging="170"/>
      </w:pPr>
      <w:rPr>
        <w:rFonts w:hint="default"/>
      </w:rPr>
    </w:lvl>
    <w:lvl w:ilvl="1">
      <w:start w:val="1"/>
      <w:numFmt w:val="upperLetter"/>
      <w:pStyle w:val="Heading2"/>
      <w:lvlText w:val="%2."/>
      <w:lvlJc w:val="left"/>
      <w:pPr>
        <w:ind w:left="227" w:hanging="227"/>
      </w:pPr>
      <w:rPr>
        <w:rFonts w:hint="default"/>
      </w:rPr>
    </w:lvl>
    <w:lvl w:ilvl="2">
      <w:start w:val="1"/>
      <w:numFmt w:val="none"/>
      <w:lvlText w:val=""/>
      <w:lvlJc w:val="right"/>
      <w:pPr>
        <w:ind w:left="0" w:firstLine="0"/>
      </w:pPr>
      <w:rPr>
        <w:rFonts w:hint="default"/>
      </w:rPr>
    </w:lvl>
    <w:lvl w:ilvl="3">
      <w:start w:val="1"/>
      <w:numFmt w:val="decimal"/>
      <w:lvlText w:val="%4)"/>
      <w:lvlJc w:val="left"/>
      <w:pPr>
        <w:ind w:left="227" w:hanging="227"/>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9837D9B"/>
    <w:multiLevelType w:val="hybridMultilevel"/>
    <w:tmpl w:val="339C69F2"/>
    <w:lvl w:ilvl="0" w:tplc="D572241E">
      <w:start w:val="1"/>
      <w:numFmt w:val="bullet"/>
      <w:pStyle w:val="Lista1"/>
      <w:lvlText w:val=""/>
      <w:lvlJc w:val="left"/>
      <w:pPr>
        <w:ind w:left="570" w:hanging="360"/>
      </w:pPr>
      <w:rPr>
        <w:rFonts w:ascii="Symbol" w:hAnsi="Symbol" w:hint="default"/>
      </w:rPr>
    </w:lvl>
    <w:lvl w:ilvl="1" w:tplc="0C0A0003" w:tentative="1">
      <w:start w:val="1"/>
      <w:numFmt w:val="bullet"/>
      <w:lvlText w:val="o"/>
      <w:lvlJc w:val="left"/>
      <w:pPr>
        <w:ind w:left="1290" w:hanging="360"/>
      </w:pPr>
      <w:rPr>
        <w:rFonts w:ascii="Courier New" w:hAnsi="Courier New" w:cs="Courier New" w:hint="default"/>
      </w:rPr>
    </w:lvl>
    <w:lvl w:ilvl="2" w:tplc="0C0A0005" w:tentative="1">
      <w:start w:val="1"/>
      <w:numFmt w:val="bullet"/>
      <w:lvlText w:val=""/>
      <w:lvlJc w:val="left"/>
      <w:pPr>
        <w:ind w:left="2010" w:hanging="360"/>
      </w:pPr>
      <w:rPr>
        <w:rFonts w:ascii="Wingdings" w:hAnsi="Wingdings" w:hint="default"/>
      </w:rPr>
    </w:lvl>
    <w:lvl w:ilvl="3" w:tplc="0C0A0001" w:tentative="1">
      <w:start w:val="1"/>
      <w:numFmt w:val="bullet"/>
      <w:lvlText w:val=""/>
      <w:lvlJc w:val="left"/>
      <w:pPr>
        <w:ind w:left="2730" w:hanging="360"/>
      </w:pPr>
      <w:rPr>
        <w:rFonts w:ascii="Symbol" w:hAnsi="Symbol" w:hint="default"/>
      </w:rPr>
    </w:lvl>
    <w:lvl w:ilvl="4" w:tplc="0C0A0003" w:tentative="1">
      <w:start w:val="1"/>
      <w:numFmt w:val="bullet"/>
      <w:lvlText w:val="o"/>
      <w:lvlJc w:val="left"/>
      <w:pPr>
        <w:ind w:left="3450" w:hanging="360"/>
      </w:pPr>
      <w:rPr>
        <w:rFonts w:ascii="Courier New" w:hAnsi="Courier New" w:cs="Courier New" w:hint="default"/>
      </w:rPr>
    </w:lvl>
    <w:lvl w:ilvl="5" w:tplc="0C0A0005" w:tentative="1">
      <w:start w:val="1"/>
      <w:numFmt w:val="bullet"/>
      <w:lvlText w:val=""/>
      <w:lvlJc w:val="left"/>
      <w:pPr>
        <w:ind w:left="4170" w:hanging="360"/>
      </w:pPr>
      <w:rPr>
        <w:rFonts w:ascii="Wingdings" w:hAnsi="Wingdings" w:hint="default"/>
      </w:rPr>
    </w:lvl>
    <w:lvl w:ilvl="6" w:tplc="0C0A0001" w:tentative="1">
      <w:start w:val="1"/>
      <w:numFmt w:val="bullet"/>
      <w:lvlText w:val=""/>
      <w:lvlJc w:val="left"/>
      <w:pPr>
        <w:ind w:left="4890" w:hanging="360"/>
      </w:pPr>
      <w:rPr>
        <w:rFonts w:ascii="Symbol" w:hAnsi="Symbol" w:hint="default"/>
      </w:rPr>
    </w:lvl>
    <w:lvl w:ilvl="7" w:tplc="0C0A0003" w:tentative="1">
      <w:start w:val="1"/>
      <w:numFmt w:val="bullet"/>
      <w:lvlText w:val="o"/>
      <w:lvlJc w:val="left"/>
      <w:pPr>
        <w:ind w:left="5610" w:hanging="360"/>
      </w:pPr>
      <w:rPr>
        <w:rFonts w:ascii="Courier New" w:hAnsi="Courier New" w:cs="Courier New" w:hint="default"/>
      </w:rPr>
    </w:lvl>
    <w:lvl w:ilvl="8" w:tplc="0C0A0005" w:tentative="1">
      <w:start w:val="1"/>
      <w:numFmt w:val="bullet"/>
      <w:lvlText w:val=""/>
      <w:lvlJc w:val="left"/>
      <w:pPr>
        <w:ind w:left="6330" w:hanging="360"/>
      </w:pPr>
      <w:rPr>
        <w:rFonts w:ascii="Wingdings" w:hAnsi="Wingdings" w:hint="default"/>
      </w:rPr>
    </w:lvl>
  </w:abstractNum>
  <w:abstractNum w:abstractNumId="14" w15:restartNumberingAfterBreak="0">
    <w:nsid w:val="538B4DF8"/>
    <w:multiLevelType w:val="hybridMultilevel"/>
    <w:tmpl w:val="E424D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742049"/>
    <w:multiLevelType w:val="hybridMultilevel"/>
    <w:tmpl w:val="8B78E076"/>
    <w:lvl w:ilvl="0" w:tplc="0C0A0015">
      <w:start w:val="1"/>
      <w:numFmt w:val="upp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6" w15:restartNumberingAfterBreak="0">
    <w:nsid w:val="63B030FF"/>
    <w:multiLevelType w:val="hybridMultilevel"/>
    <w:tmpl w:val="A1C6BEE2"/>
    <w:lvl w:ilvl="0" w:tplc="48B488A0">
      <w:start w:val="1"/>
      <w:numFmt w:val="decimal"/>
      <w:pStyle w:val="Heading3"/>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7" w15:restartNumberingAfterBreak="0">
    <w:nsid w:val="64CA6353"/>
    <w:multiLevelType w:val="hybridMultilevel"/>
    <w:tmpl w:val="CDA0EA28"/>
    <w:lvl w:ilvl="0" w:tplc="511ACB40">
      <w:start w:val="3"/>
      <w:numFmt w:val="bullet"/>
      <w:lvlText w:val=""/>
      <w:lvlJc w:val="left"/>
      <w:pPr>
        <w:ind w:left="480" w:hanging="360"/>
      </w:pPr>
      <w:rPr>
        <w:rFonts w:ascii="Symbol" w:eastAsia="Gulim" w:hAnsi="Symbol"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18" w15:restartNumberingAfterBreak="0">
    <w:nsid w:val="69187D83"/>
    <w:multiLevelType w:val="hybridMultilevel"/>
    <w:tmpl w:val="B784F8F4"/>
    <w:lvl w:ilvl="0" w:tplc="04090019">
      <w:start w:val="1"/>
      <w:numFmt w:val="lowerLetter"/>
      <w:lvlText w:val="%1."/>
      <w:lvlJc w:val="left"/>
      <w:pPr>
        <w:ind w:left="840" w:hanging="360"/>
      </w:pPr>
      <w:rPr>
        <w:rFonts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9" w15:restartNumberingAfterBreak="0">
    <w:nsid w:val="6CA301A6"/>
    <w:multiLevelType w:val="multilevel"/>
    <w:tmpl w:val="DFD0B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7B0129D4"/>
    <w:multiLevelType w:val="hybridMultilevel"/>
    <w:tmpl w:val="D5AA65FA"/>
    <w:lvl w:ilvl="0" w:tplc="425054A6">
      <w:start w:val="1"/>
      <w:numFmt w:val="decimal"/>
      <w:lvlText w:val="%1)"/>
      <w:lvlJc w:val="left"/>
      <w:pPr>
        <w:ind w:left="1218" w:hanging="360"/>
      </w:pPr>
    </w:lvl>
    <w:lvl w:ilvl="1" w:tplc="0C0A0019" w:tentative="1">
      <w:start w:val="1"/>
      <w:numFmt w:val="lowerLetter"/>
      <w:lvlText w:val="%2."/>
      <w:lvlJc w:val="left"/>
      <w:pPr>
        <w:ind w:left="1938" w:hanging="360"/>
      </w:pPr>
    </w:lvl>
    <w:lvl w:ilvl="2" w:tplc="0C0A001B" w:tentative="1">
      <w:start w:val="1"/>
      <w:numFmt w:val="lowerRoman"/>
      <w:lvlText w:val="%3."/>
      <w:lvlJc w:val="right"/>
      <w:pPr>
        <w:ind w:left="2658" w:hanging="180"/>
      </w:pPr>
    </w:lvl>
    <w:lvl w:ilvl="3" w:tplc="0C0A000F" w:tentative="1">
      <w:start w:val="1"/>
      <w:numFmt w:val="decimal"/>
      <w:lvlText w:val="%4."/>
      <w:lvlJc w:val="left"/>
      <w:pPr>
        <w:ind w:left="3378" w:hanging="360"/>
      </w:pPr>
    </w:lvl>
    <w:lvl w:ilvl="4" w:tplc="0C0A0019" w:tentative="1">
      <w:start w:val="1"/>
      <w:numFmt w:val="lowerLetter"/>
      <w:lvlText w:val="%5."/>
      <w:lvlJc w:val="left"/>
      <w:pPr>
        <w:ind w:left="4098" w:hanging="360"/>
      </w:pPr>
    </w:lvl>
    <w:lvl w:ilvl="5" w:tplc="0C0A001B" w:tentative="1">
      <w:start w:val="1"/>
      <w:numFmt w:val="lowerRoman"/>
      <w:lvlText w:val="%6."/>
      <w:lvlJc w:val="right"/>
      <w:pPr>
        <w:ind w:left="4818" w:hanging="180"/>
      </w:pPr>
    </w:lvl>
    <w:lvl w:ilvl="6" w:tplc="0C0A000F" w:tentative="1">
      <w:start w:val="1"/>
      <w:numFmt w:val="decimal"/>
      <w:lvlText w:val="%7."/>
      <w:lvlJc w:val="left"/>
      <w:pPr>
        <w:ind w:left="5538" w:hanging="360"/>
      </w:pPr>
    </w:lvl>
    <w:lvl w:ilvl="7" w:tplc="0C0A0019" w:tentative="1">
      <w:start w:val="1"/>
      <w:numFmt w:val="lowerLetter"/>
      <w:lvlText w:val="%8."/>
      <w:lvlJc w:val="left"/>
      <w:pPr>
        <w:ind w:left="6258" w:hanging="360"/>
      </w:pPr>
    </w:lvl>
    <w:lvl w:ilvl="8" w:tplc="0C0A001B" w:tentative="1">
      <w:start w:val="1"/>
      <w:numFmt w:val="lowerRoman"/>
      <w:lvlText w:val="%9."/>
      <w:lvlJc w:val="right"/>
      <w:pPr>
        <w:ind w:left="6978" w:hanging="180"/>
      </w:pPr>
    </w:lvl>
  </w:abstractNum>
  <w:num w:numId="1">
    <w:abstractNumId w:val="0"/>
  </w:num>
  <w:num w:numId="2">
    <w:abstractNumId w:val="11"/>
  </w:num>
  <w:num w:numId="3">
    <w:abstractNumId w:val="5"/>
  </w:num>
  <w:num w:numId="4">
    <w:abstractNumId w:val="20"/>
  </w:num>
  <w:num w:numId="5">
    <w:abstractNumId w:val="12"/>
  </w:num>
  <w:num w:numId="6">
    <w:abstractNumId w:val="1"/>
  </w:num>
  <w:num w:numId="7">
    <w:abstractNumId w:val="15"/>
  </w:num>
  <w:num w:numId="8">
    <w:abstractNumId w:val="13"/>
  </w:num>
  <w:num w:numId="9">
    <w:abstractNumId w:val="21"/>
  </w:num>
  <w:num w:numId="10">
    <w:abstractNumId w:val="4"/>
  </w:num>
  <w:num w:numId="11">
    <w:abstractNumId w:val="6"/>
  </w:num>
  <w:num w:numId="12">
    <w:abstractNumId w:val="10"/>
  </w:num>
  <w:num w:numId="13">
    <w:abstractNumId w:val="8"/>
    <w:lvlOverride w:ilvl="0">
      <w:lvl w:ilvl="0">
        <w:start w:val="1"/>
        <w:numFmt w:val="decimal"/>
        <w:lvlText w:val="%1."/>
        <w:legacy w:legacy="1" w:legacySpace="0" w:legacyIndent="360"/>
        <w:lvlJc w:val="left"/>
        <w:pPr>
          <w:ind w:left="360" w:hanging="360"/>
        </w:pPr>
      </w:lvl>
    </w:lvlOverride>
  </w:num>
  <w:num w:numId="14">
    <w:abstractNumId w:val="11"/>
    <w:lvlOverride w:ilvl="0">
      <w:startOverride w:val="1"/>
    </w:lvlOverride>
  </w:num>
  <w:num w:numId="15">
    <w:abstractNumId w:val="11"/>
  </w:num>
  <w:num w:numId="16">
    <w:abstractNumId w:val="16"/>
  </w:num>
  <w:num w:numId="17">
    <w:abstractNumId w:val="16"/>
    <w:lvlOverride w:ilvl="0">
      <w:startOverride w:val="1"/>
    </w:lvlOverride>
  </w:num>
  <w:num w:numId="18">
    <w:abstractNumId w:val="7"/>
  </w:num>
  <w:num w:numId="19">
    <w:abstractNumId w:val="14"/>
  </w:num>
  <w:num w:numId="20">
    <w:abstractNumId w:val="19"/>
  </w:num>
  <w:num w:numId="21">
    <w:abstractNumId w:val="2"/>
  </w:num>
  <w:num w:numId="22">
    <w:abstractNumId w:val="18"/>
  </w:num>
  <w:num w:numId="23">
    <w:abstractNumId w:val="9"/>
  </w:num>
  <w:num w:numId="24">
    <w:abstractNumId w:val="17"/>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stylePaneSortMethod w:val="0003"/>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7E18"/>
    <w:rsid w:val="00020DC6"/>
    <w:rsid w:val="00044124"/>
    <w:rsid w:val="00057869"/>
    <w:rsid w:val="00057887"/>
    <w:rsid w:val="00061A88"/>
    <w:rsid w:val="00072EBD"/>
    <w:rsid w:val="00075BEB"/>
    <w:rsid w:val="0008070A"/>
    <w:rsid w:val="00085D5E"/>
    <w:rsid w:val="00091FA4"/>
    <w:rsid w:val="00092613"/>
    <w:rsid w:val="000966E4"/>
    <w:rsid w:val="000A008E"/>
    <w:rsid w:val="000B5F3E"/>
    <w:rsid w:val="000B64D9"/>
    <w:rsid w:val="000C737F"/>
    <w:rsid w:val="000C7C11"/>
    <w:rsid w:val="000D31C4"/>
    <w:rsid w:val="000E0EC4"/>
    <w:rsid w:val="000E547C"/>
    <w:rsid w:val="00103C98"/>
    <w:rsid w:val="00105140"/>
    <w:rsid w:val="001103B4"/>
    <w:rsid w:val="0012543A"/>
    <w:rsid w:val="00135F6E"/>
    <w:rsid w:val="0013647A"/>
    <w:rsid w:val="00170026"/>
    <w:rsid w:val="00183E8A"/>
    <w:rsid w:val="001860B1"/>
    <w:rsid w:val="001B6A42"/>
    <w:rsid w:val="001C3F8F"/>
    <w:rsid w:val="001C4753"/>
    <w:rsid w:val="001C651F"/>
    <w:rsid w:val="001F48C6"/>
    <w:rsid w:val="00207781"/>
    <w:rsid w:val="00225BB6"/>
    <w:rsid w:val="002310E0"/>
    <w:rsid w:val="002408B7"/>
    <w:rsid w:val="002426EE"/>
    <w:rsid w:val="00250744"/>
    <w:rsid w:val="00252AE3"/>
    <w:rsid w:val="00284C1F"/>
    <w:rsid w:val="002920F6"/>
    <w:rsid w:val="002A795A"/>
    <w:rsid w:val="002E1E12"/>
    <w:rsid w:val="002E7174"/>
    <w:rsid w:val="002F781D"/>
    <w:rsid w:val="0030293E"/>
    <w:rsid w:val="00321DBB"/>
    <w:rsid w:val="003262F1"/>
    <w:rsid w:val="00337803"/>
    <w:rsid w:val="003441DD"/>
    <w:rsid w:val="00350C15"/>
    <w:rsid w:val="00362A22"/>
    <w:rsid w:val="00382149"/>
    <w:rsid w:val="003826F4"/>
    <w:rsid w:val="003A6050"/>
    <w:rsid w:val="003A69BC"/>
    <w:rsid w:val="003B4CAF"/>
    <w:rsid w:val="003B4CEF"/>
    <w:rsid w:val="003B4EAE"/>
    <w:rsid w:val="003B69FE"/>
    <w:rsid w:val="003D0BA1"/>
    <w:rsid w:val="003E0A65"/>
    <w:rsid w:val="003F55B1"/>
    <w:rsid w:val="004025B7"/>
    <w:rsid w:val="0042610C"/>
    <w:rsid w:val="0044537E"/>
    <w:rsid w:val="00447252"/>
    <w:rsid w:val="004511D3"/>
    <w:rsid w:val="00451419"/>
    <w:rsid w:val="00453F18"/>
    <w:rsid w:val="00461F93"/>
    <w:rsid w:val="004B223E"/>
    <w:rsid w:val="004B768F"/>
    <w:rsid w:val="004D23E2"/>
    <w:rsid w:val="004D2F42"/>
    <w:rsid w:val="004F2C3A"/>
    <w:rsid w:val="005241A2"/>
    <w:rsid w:val="00581B02"/>
    <w:rsid w:val="00595256"/>
    <w:rsid w:val="005A0AAE"/>
    <w:rsid w:val="005A5D01"/>
    <w:rsid w:val="005B135D"/>
    <w:rsid w:val="005B243B"/>
    <w:rsid w:val="005D2A6D"/>
    <w:rsid w:val="005D2F7C"/>
    <w:rsid w:val="00622A2B"/>
    <w:rsid w:val="00627E19"/>
    <w:rsid w:val="006365BA"/>
    <w:rsid w:val="006373A2"/>
    <w:rsid w:val="006533E1"/>
    <w:rsid w:val="00655455"/>
    <w:rsid w:val="00657600"/>
    <w:rsid w:val="0066749B"/>
    <w:rsid w:val="00677250"/>
    <w:rsid w:val="006809FB"/>
    <w:rsid w:val="00691B50"/>
    <w:rsid w:val="006947B9"/>
    <w:rsid w:val="006961C9"/>
    <w:rsid w:val="006D3DCC"/>
    <w:rsid w:val="006E1876"/>
    <w:rsid w:val="00701382"/>
    <w:rsid w:val="007018AF"/>
    <w:rsid w:val="00716389"/>
    <w:rsid w:val="00721E86"/>
    <w:rsid w:val="00746990"/>
    <w:rsid w:val="00757434"/>
    <w:rsid w:val="00771766"/>
    <w:rsid w:val="00772456"/>
    <w:rsid w:val="0077470C"/>
    <w:rsid w:val="00796F54"/>
    <w:rsid w:val="00796FCF"/>
    <w:rsid w:val="007A7A87"/>
    <w:rsid w:val="007E792A"/>
    <w:rsid w:val="007F68D7"/>
    <w:rsid w:val="0080552A"/>
    <w:rsid w:val="00837E18"/>
    <w:rsid w:val="00844625"/>
    <w:rsid w:val="00851866"/>
    <w:rsid w:val="00852366"/>
    <w:rsid w:val="0086278C"/>
    <w:rsid w:val="0086389E"/>
    <w:rsid w:val="008646A5"/>
    <w:rsid w:val="00872988"/>
    <w:rsid w:val="008766BA"/>
    <w:rsid w:val="00880BC2"/>
    <w:rsid w:val="00894E62"/>
    <w:rsid w:val="008A5C4F"/>
    <w:rsid w:val="008B70D0"/>
    <w:rsid w:val="008C11CF"/>
    <w:rsid w:val="008C4B0B"/>
    <w:rsid w:val="008F3874"/>
    <w:rsid w:val="009347B9"/>
    <w:rsid w:val="00981AE2"/>
    <w:rsid w:val="00983094"/>
    <w:rsid w:val="00997C78"/>
    <w:rsid w:val="009B39C6"/>
    <w:rsid w:val="009B7EEC"/>
    <w:rsid w:val="009C49F9"/>
    <w:rsid w:val="009D6D2B"/>
    <w:rsid w:val="009E4EF7"/>
    <w:rsid w:val="009E604F"/>
    <w:rsid w:val="009E61D6"/>
    <w:rsid w:val="00A00797"/>
    <w:rsid w:val="00A039D2"/>
    <w:rsid w:val="00A03EE7"/>
    <w:rsid w:val="00A25CC8"/>
    <w:rsid w:val="00A32FE0"/>
    <w:rsid w:val="00A37E4B"/>
    <w:rsid w:val="00A44B7F"/>
    <w:rsid w:val="00A6138F"/>
    <w:rsid w:val="00A61C31"/>
    <w:rsid w:val="00AA799E"/>
    <w:rsid w:val="00AB2F0A"/>
    <w:rsid w:val="00AB4895"/>
    <w:rsid w:val="00AD379D"/>
    <w:rsid w:val="00AD448E"/>
    <w:rsid w:val="00AD4F45"/>
    <w:rsid w:val="00AE665B"/>
    <w:rsid w:val="00B0053C"/>
    <w:rsid w:val="00B040A0"/>
    <w:rsid w:val="00B244D2"/>
    <w:rsid w:val="00B245DA"/>
    <w:rsid w:val="00B261C1"/>
    <w:rsid w:val="00B642D3"/>
    <w:rsid w:val="00B64618"/>
    <w:rsid w:val="00B64821"/>
    <w:rsid w:val="00B86E67"/>
    <w:rsid w:val="00B87A0C"/>
    <w:rsid w:val="00BA3014"/>
    <w:rsid w:val="00BA45FA"/>
    <w:rsid w:val="00BB1171"/>
    <w:rsid w:val="00BD6128"/>
    <w:rsid w:val="00BE216F"/>
    <w:rsid w:val="00BE22F7"/>
    <w:rsid w:val="00C04409"/>
    <w:rsid w:val="00C12B03"/>
    <w:rsid w:val="00C25437"/>
    <w:rsid w:val="00C26C21"/>
    <w:rsid w:val="00C33812"/>
    <w:rsid w:val="00C536F8"/>
    <w:rsid w:val="00C56489"/>
    <w:rsid w:val="00C91160"/>
    <w:rsid w:val="00CB1493"/>
    <w:rsid w:val="00CB449E"/>
    <w:rsid w:val="00CB4799"/>
    <w:rsid w:val="00CC18D8"/>
    <w:rsid w:val="00CD13DC"/>
    <w:rsid w:val="00CD3E5B"/>
    <w:rsid w:val="00CE0921"/>
    <w:rsid w:val="00D378F8"/>
    <w:rsid w:val="00D71F09"/>
    <w:rsid w:val="00D728C1"/>
    <w:rsid w:val="00D822FC"/>
    <w:rsid w:val="00D8723E"/>
    <w:rsid w:val="00D9611A"/>
    <w:rsid w:val="00D97EAD"/>
    <w:rsid w:val="00DB78EC"/>
    <w:rsid w:val="00DC2265"/>
    <w:rsid w:val="00DC63BE"/>
    <w:rsid w:val="00DD3A76"/>
    <w:rsid w:val="00DE2D62"/>
    <w:rsid w:val="00DE3D8D"/>
    <w:rsid w:val="00E02262"/>
    <w:rsid w:val="00E20771"/>
    <w:rsid w:val="00E22E21"/>
    <w:rsid w:val="00E23870"/>
    <w:rsid w:val="00E31DD6"/>
    <w:rsid w:val="00E36A6F"/>
    <w:rsid w:val="00E55633"/>
    <w:rsid w:val="00E66ED2"/>
    <w:rsid w:val="00E757D4"/>
    <w:rsid w:val="00E761D8"/>
    <w:rsid w:val="00E83693"/>
    <w:rsid w:val="00E95597"/>
    <w:rsid w:val="00EB5401"/>
    <w:rsid w:val="00EB6246"/>
    <w:rsid w:val="00EC0E0A"/>
    <w:rsid w:val="00EE7D87"/>
    <w:rsid w:val="00EF0B55"/>
    <w:rsid w:val="00F10C10"/>
    <w:rsid w:val="00F168B4"/>
    <w:rsid w:val="00F2297F"/>
    <w:rsid w:val="00F23865"/>
    <w:rsid w:val="00F33879"/>
    <w:rsid w:val="00F36E0A"/>
    <w:rsid w:val="00F428A0"/>
    <w:rsid w:val="00F52723"/>
    <w:rsid w:val="00F773FD"/>
    <w:rsid w:val="00F848C1"/>
    <w:rsid w:val="00F86317"/>
    <w:rsid w:val="00F87497"/>
    <w:rsid w:val="00FB27A1"/>
    <w:rsid w:val="00FB7031"/>
    <w:rsid w:val="00FC28ED"/>
    <w:rsid w:val="00FD40A3"/>
    <w:rsid w:val="00FE2654"/>
    <w:rsid w:val="00FF5639"/>
    <w:rsid w:val="00FF6C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0F5B"/>
  <w15:chartTrackingRefBased/>
  <w15:docId w15:val="{0DE78B05-602D-4A94-B1E0-0B308904BC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locked="1" w:semiHidden="1" w:uiPriority="0" w:unhideWhenUsed="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locked="1"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locked="1" w:semiHidden="1"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qFormat="1"/>
    <w:lsdException w:name="Intense Emphasis" w:locked="1" w:semiHidden="1" w:uiPriority="21" w:qFormat="1"/>
    <w:lsdException w:name="Subtle Reference" w:locked="1" w:semiHidden="1" w:uiPriority="31" w:qFormat="1"/>
    <w:lsdException w:name="Intense Reference" w:locked="1" w:semiHidden="1" w:uiPriority="32" w:qFormat="1"/>
    <w:lsdException w:name="Book Title" w:locked="1"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2E1E12"/>
    <w:pPr>
      <w:widowControl w:val="0"/>
      <w:autoSpaceDE w:val="0"/>
      <w:autoSpaceDN w:val="0"/>
      <w:spacing w:after="57" w:line="240" w:lineRule="auto"/>
      <w:ind w:firstLine="210"/>
      <w:jc w:val="both"/>
    </w:pPr>
    <w:rPr>
      <w:rFonts w:ascii="Libertinus Serif" w:eastAsia="Times New Roman" w:hAnsi="Libertinus Serif" w:cs="Times New Roman"/>
      <w:sz w:val="18"/>
      <w:szCs w:val="20"/>
      <w:lang w:val="en-US"/>
    </w:rPr>
  </w:style>
  <w:style w:type="paragraph" w:styleId="Heading1">
    <w:name w:val="heading 1"/>
    <w:aliases w:val="Title 1"/>
    <w:basedOn w:val="Normal"/>
    <w:link w:val="Heading1Char"/>
    <w:qFormat/>
    <w:rsid w:val="002E1E12"/>
    <w:pPr>
      <w:numPr>
        <w:numId w:val="5"/>
      </w:numPr>
      <w:pBdr>
        <w:bottom w:val="single" w:sz="4" w:space="1" w:color="0098CD"/>
      </w:pBdr>
      <w:spacing w:before="227" w:after="170"/>
      <w:jc w:val="center"/>
      <w:outlineLvl w:val="0"/>
    </w:pPr>
    <w:rPr>
      <w:rFonts w:eastAsia="UnitOT"/>
      <w:smallCaps/>
      <w:color w:val="0098CD"/>
      <w:sz w:val="20"/>
      <w:szCs w:val="28"/>
    </w:rPr>
  </w:style>
  <w:style w:type="paragraph" w:styleId="Heading2">
    <w:name w:val="heading 2"/>
    <w:aliases w:val="Title 2"/>
    <w:basedOn w:val="Normal"/>
    <w:next w:val="Normal"/>
    <w:link w:val="Heading2Char"/>
    <w:qFormat/>
    <w:rsid w:val="003E0A65"/>
    <w:pPr>
      <w:keepNext/>
      <w:keepLines/>
      <w:numPr>
        <w:ilvl w:val="1"/>
        <w:numId w:val="5"/>
      </w:numPr>
      <w:jc w:val="left"/>
      <w:outlineLvl w:val="1"/>
    </w:pPr>
    <w:rPr>
      <w:rFonts w:eastAsiaTheme="majorEastAsia" w:cstheme="majorBidi"/>
      <w:i/>
      <w:color w:val="0098CD"/>
      <w:kern w:val="24"/>
      <w:sz w:val="20"/>
      <w:szCs w:val="26"/>
    </w:rPr>
  </w:style>
  <w:style w:type="paragraph" w:styleId="Heading3">
    <w:name w:val="heading 3"/>
    <w:aliases w:val="Title 3"/>
    <w:basedOn w:val="Normal"/>
    <w:next w:val="Normal"/>
    <w:link w:val="Heading3Char"/>
    <w:qFormat/>
    <w:rsid w:val="001B6A42"/>
    <w:pPr>
      <w:keepNext/>
      <w:numPr>
        <w:numId w:val="16"/>
      </w:numPr>
      <w:ind w:left="227" w:hanging="227"/>
      <w:jc w:val="left"/>
      <w:outlineLvl w:val="2"/>
    </w:pPr>
    <w:rPr>
      <w:i/>
      <w:iCs/>
      <w:color w:val="0098CD"/>
      <w:sz w:val="20"/>
    </w:rPr>
  </w:style>
  <w:style w:type="paragraph" w:styleId="Heading4">
    <w:name w:val="heading 4"/>
    <w:aliases w:val="Title 4"/>
    <w:basedOn w:val="Normal"/>
    <w:next w:val="Normal"/>
    <w:link w:val="Heading4Char"/>
    <w:qFormat/>
    <w:rsid w:val="002E1E12"/>
    <w:pPr>
      <w:keepNext/>
      <w:numPr>
        <w:numId w:val="18"/>
      </w:numPr>
      <w:ind w:left="227" w:hanging="227"/>
      <w:jc w:val="left"/>
      <w:outlineLvl w:val="3"/>
    </w:pPr>
    <w:rPr>
      <w:i/>
      <w:iCs/>
      <w:color w:val="0098CD"/>
      <w:szCs w:val="18"/>
    </w:rPr>
  </w:style>
  <w:style w:type="paragraph" w:styleId="Heading5">
    <w:name w:val="heading 5"/>
    <w:basedOn w:val="Normal"/>
    <w:next w:val="Normal"/>
    <w:link w:val="Heading5Char"/>
    <w:semiHidden/>
    <w:locked/>
    <w:rsid w:val="008F3874"/>
    <w:pPr>
      <w:spacing w:before="240" w:after="60"/>
      <w:ind w:left="1872" w:hanging="720"/>
      <w:outlineLvl w:val="4"/>
    </w:pPr>
    <w:rPr>
      <w:szCs w:val="18"/>
    </w:rPr>
  </w:style>
  <w:style w:type="paragraph" w:styleId="Heading6">
    <w:name w:val="heading 6"/>
    <w:basedOn w:val="Normal"/>
    <w:next w:val="Normal"/>
    <w:link w:val="Heading6Char"/>
    <w:semiHidden/>
    <w:qFormat/>
    <w:locked/>
    <w:rsid w:val="008F3874"/>
    <w:pPr>
      <w:spacing w:before="240" w:after="60"/>
      <w:ind w:left="2592" w:hanging="720"/>
      <w:outlineLvl w:val="5"/>
    </w:pPr>
    <w:rPr>
      <w:i/>
      <w:iCs/>
      <w:sz w:val="16"/>
      <w:szCs w:val="16"/>
    </w:rPr>
  </w:style>
  <w:style w:type="paragraph" w:styleId="Heading7">
    <w:name w:val="heading 7"/>
    <w:basedOn w:val="Normal"/>
    <w:next w:val="Normal"/>
    <w:link w:val="Heading7Char"/>
    <w:semiHidden/>
    <w:qFormat/>
    <w:locked/>
    <w:rsid w:val="008F3874"/>
    <w:pPr>
      <w:spacing w:before="240" w:after="60"/>
      <w:ind w:left="3312" w:hanging="720"/>
      <w:outlineLvl w:val="6"/>
    </w:pPr>
    <w:rPr>
      <w:sz w:val="16"/>
      <w:szCs w:val="16"/>
    </w:rPr>
  </w:style>
  <w:style w:type="paragraph" w:styleId="Heading8">
    <w:name w:val="heading 8"/>
    <w:basedOn w:val="Normal"/>
    <w:next w:val="Normal"/>
    <w:link w:val="Heading8Char"/>
    <w:semiHidden/>
    <w:qFormat/>
    <w:locked/>
    <w:rsid w:val="008F3874"/>
    <w:pPr>
      <w:spacing w:before="240" w:after="60"/>
      <w:ind w:left="4032" w:hanging="720"/>
      <w:outlineLvl w:val="7"/>
    </w:pPr>
    <w:rPr>
      <w:i/>
      <w:iCs/>
      <w:sz w:val="16"/>
      <w:szCs w:val="16"/>
    </w:rPr>
  </w:style>
  <w:style w:type="paragraph" w:styleId="Heading9">
    <w:name w:val="heading 9"/>
    <w:basedOn w:val="Normal"/>
    <w:next w:val="Normal"/>
    <w:link w:val="Heading9Char"/>
    <w:semiHidden/>
    <w:qFormat/>
    <w:locked/>
    <w:rsid w:val="008F3874"/>
    <w:pPr>
      <w:spacing w:before="240" w:after="60"/>
      <w:ind w:left="4752" w:hanging="72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E18"/>
    <w:pPr>
      <w:tabs>
        <w:tab w:val="center" w:pos="4252"/>
        <w:tab w:val="right" w:pos="8504"/>
      </w:tabs>
      <w:spacing w:after="0"/>
    </w:pPr>
  </w:style>
  <w:style w:type="character" w:customStyle="1" w:styleId="HeaderChar">
    <w:name w:val="Header Char"/>
    <w:basedOn w:val="DefaultParagraphFont"/>
    <w:link w:val="Header"/>
    <w:uiPriority w:val="99"/>
    <w:rsid w:val="00837E18"/>
  </w:style>
  <w:style w:type="paragraph" w:styleId="Footer">
    <w:name w:val="footer"/>
    <w:basedOn w:val="Normal"/>
    <w:link w:val="FooterChar"/>
    <w:uiPriority w:val="99"/>
    <w:unhideWhenUsed/>
    <w:rsid w:val="00837E18"/>
    <w:pPr>
      <w:tabs>
        <w:tab w:val="center" w:pos="4252"/>
        <w:tab w:val="right" w:pos="8504"/>
      </w:tabs>
      <w:spacing w:after="0"/>
    </w:pPr>
  </w:style>
  <w:style w:type="character" w:customStyle="1" w:styleId="FooterChar">
    <w:name w:val="Footer Char"/>
    <w:basedOn w:val="DefaultParagraphFont"/>
    <w:link w:val="Footer"/>
    <w:uiPriority w:val="99"/>
    <w:rsid w:val="00837E18"/>
  </w:style>
  <w:style w:type="paragraph" w:styleId="Title">
    <w:name w:val="Title"/>
    <w:next w:val="Author"/>
    <w:link w:val="TitleChar"/>
    <w:uiPriority w:val="10"/>
    <w:qFormat/>
    <w:locked/>
    <w:rsid w:val="002E1E12"/>
    <w:pPr>
      <w:spacing w:after="200" w:line="240" w:lineRule="auto"/>
      <w:contextualSpacing/>
    </w:pPr>
    <w:rPr>
      <w:rFonts w:ascii="Libertinus Serif" w:eastAsiaTheme="majorEastAsia" w:hAnsi="Libertinus Serif" w:cstheme="majorBidi"/>
      <w:spacing w:val="-10"/>
      <w:kern w:val="28"/>
      <w:sz w:val="48"/>
      <w:szCs w:val="56"/>
    </w:rPr>
  </w:style>
  <w:style w:type="character" w:customStyle="1" w:styleId="TitleChar">
    <w:name w:val="Title Char"/>
    <w:basedOn w:val="DefaultParagraphFont"/>
    <w:link w:val="Title"/>
    <w:uiPriority w:val="10"/>
    <w:rsid w:val="002E1E12"/>
    <w:rPr>
      <w:rFonts w:ascii="Libertinus Serif" w:eastAsiaTheme="majorEastAsia" w:hAnsi="Libertinus Serif" w:cstheme="majorBidi"/>
      <w:spacing w:val="-10"/>
      <w:kern w:val="28"/>
      <w:sz w:val="48"/>
      <w:szCs w:val="56"/>
    </w:rPr>
  </w:style>
  <w:style w:type="paragraph" w:customStyle="1" w:styleId="Author">
    <w:name w:val="Author"/>
    <w:qFormat/>
    <w:rsid w:val="002E1E12"/>
    <w:pPr>
      <w:spacing w:after="227"/>
    </w:pPr>
    <w:rPr>
      <w:rFonts w:ascii="Libertinus Serif" w:eastAsia="Minion Pro" w:hAnsi="Libertinus Serif" w:cs="Times New Roman"/>
      <w:color w:val="0098CD"/>
      <w:spacing w:val="-6"/>
      <w:sz w:val="24"/>
      <w:szCs w:val="24"/>
      <w:lang w:val="en-US"/>
    </w:rPr>
  </w:style>
  <w:style w:type="character" w:customStyle="1" w:styleId="Heading1Char">
    <w:name w:val="Heading 1 Char"/>
    <w:aliases w:val="Title 1 Char"/>
    <w:basedOn w:val="DefaultParagraphFont"/>
    <w:link w:val="Heading1"/>
    <w:rsid w:val="002E1E12"/>
    <w:rPr>
      <w:rFonts w:ascii="Libertinus Serif" w:eastAsia="UnitOT" w:hAnsi="Libertinus Serif" w:cs="Times New Roman"/>
      <w:smallCaps/>
      <w:color w:val="0098CD"/>
      <w:sz w:val="20"/>
      <w:szCs w:val="28"/>
      <w:lang w:val="en-US"/>
    </w:rPr>
  </w:style>
  <w:style w:type="paragraph" w:customStyle="1" w:styleId="AbstractKeytitle">
    <w:name w:val="Abstract_Key_title"/>
    <w:link w:val="AbstractKeytitleCar"/>
    <w:qFormat/>
    <w:rsid w:val="00DE3D8D"/>
    <w:pPr>
      <w:pBdr>
        <w:bottom w:val="single" w:sz="4" w:space="1" w:color="0098CD"/>
      </w:pBdr>
      <w:tabs>
        <w:tab w:val="left" w:pos="8080"/>
      </w:tabs>
      <w:spacing w:after="227"/>
      <w:jc w:val="both"/>
    </w:pPr>
    <w:rPr>
      <w:rFonts w:ascii="Arial" w:eastAsia="UnitOT" w:hAnsi="Arial" w:cs="Arial"/>
      <w:b/>
      <w:smallCaps/>
      <w:color w:val="0097CD"/>
      <w:w w:val="115"/>
      <w:sz w:val="28"/>
      <w:szCs w:val="28"/>
      <w:lang w:val="en-US"/>
    </w:rPr>
  </w:style>
  <w:style w:type="paragraph" w:customStyle="1" w:styleId="Abstract">
    <w:name w:val="Abstract"/>
    <w:qFormat/>
    <w:rsid w:val="002E1E12"/>
    <w:pPr>
      <w:spacing w:after="57" w:line="216" w:lineRule="exact"/>
      <w:jc w:val="both"/>
    </w:pPr>
    <w:rPr>
      <w:rFonts w:ascii="Libertinus Serif" w:eastAsia="Times New Roman" w:hAnsi="Libertinus Serif" w:cs="Times New Roman"/>
      <w:sz w:val="18"/>
      <w:szCs w:val="18"/>
      <w:lang w:val="en-US"/>
    </w:rPr>
  </w:style>
  <w:style w:type="character" w:customStyle="1" w:styleId="AbstractKeytitleCar">
    <w:name w:val="Abstract_Key_title Car"/>
    <w:basedOn w:val="Heading1Char"/>
    <w:link w:val="AbstractKeytitle"/>
    <w:rsid w:val="00DE3D8D"/>
    <w:rPr>
      <w:rFonts w:ascii="Arial" w:eastAsia="UnitOT" w:hAnsi="Arial" w:cs="Arial"/>
      <w:b/>
      <w:smallCaps/>
      <w:color w:val="0097CD"/>
      <w:w w:val="115"/>
      <w:sz w:val="28"/>
      <w:szCs w:val="28"/>
      <w:lang w:val="en-US"/>
    </w:rPr>
  </w:style>
  <w:style w:type="paragraph" w:customStyle="1" w:styleId="Member">
    <w:name w:val="Member"/>
    <w:qFormat/>
    <w:rsid w:val="002E1E12"/>
    <w:pPr>
      <w:spacing w:after="227"/>
    </w:pPr>
    <w:rPr>
      <w:rFonts w:ascii="Libertinus Serif" w:eastAsia="Times New Roman" w:hAnsi="Libertinus Serif" w:cs="Times New Roman"/>
      <w:sz w:val="20"/>
      <w:szCs w:val="20"/>
      <w:lang w:val="en-US"/>
    </w:rPr>
  </w:style>
  <w:style w:type="paragraph" w:customStyle="1" w:styleId="Keywords">
    <w:name w:val="Keywords"/>
    <w:qFormat/>
    <w:rsid w:val="002E1E12"/>
    <w:rPr>
      <w:rFonts w:ascii="Libertinus Serif" w:eastAsia="Times New Roman" w:hAnsi="Libertinus Serif" w:cs="Times New Roman"/>
      <w:sz w:val="18"/>
      <w:szCs w:val="18"/>
      <w:lang w:val="en-US"/>
    </w:rPr>
  </w:style>
  <w:style w:type="character" w:styleId="Hyperlink">
    <w:name w:val="Hyperlink"/>
    <w:basedOn w:val="DefaultParagraphFont"/>
    <w:uiPriority w:val="99"/>
    <w:unhideWhenUsed/>
    <w:rsid w:val="00622A2B"/>
    <w:rPr>
      <w:color w:val="0563C1" w:themeColor="hyperlink"/>
      <w:u w:val="single"/>
    </w:rPr>
  </w:style>
  <w:style w:type="character" w:customStyle="1" w:styleId="Mencinsinresolver1">
    <w:name w:val="Mención sin resolver1"/>
    <w:basedOn w:val="DefaultParagraphFont"/>
    <w:uiPriority w:val="99"/>
    <w:semiHidden/>
    <w:unhideWhenUsed/>
    <w:rsid w:val="00622A2B"/>
    <w:rPr>
      <w:color w:val="808080"/>
      <w:shd w:val="clear" w:color="auto" w:fill="E6E6E6"/>
    </w:rPr>
  </w:style>
  <w:style w:type="character" w:customStyle="1" w:styleId="Heading2Char">
    <w:name w:val="Heading 2 Char"/>
    <w:aliases w:val="Title 2 Char"/>
    <w:basedOn w:val="DefaultParagraphFont"/>
    <w:link w:val="Heading2"/>
    <w:rsid w:val="004025B7"/>
    <w:rPr>
      <w:rFonts w:ascii="Times New Roman" w:eastAsiaTheme="majorEastAsia" w:hAnsi="Times New Roman" w:cstheme="majorBidi"/>
      <w:i/>
      <w:color w:val="0098CD"/>
      <w:kern w:val="24"/>
      <w:sz w:val="20"/>
      <w:szCs w:val="26"/>
      <w:lang w:val="en-US"/>
    </w:rPr>
  </w:style>
  <w:style w:type="character" w:customStyle="1" w:styleId="Heading3Char">
    <w:name w:val="Heading 3 Char"/>
    <w:aliases w:val="Title 3 Char"/>
    <w:basedOn w:val="DefaultParagraphFont"/>
    <w:link w:val="Heading3"/>
    <w:rsid w:val="001B6A42"/>
    <w:rPr>
      <w:rFonts w:ascii="Times New Roman" w:eastAsia="Times New Roman" w:hAnsi="Times New Roman" w:cs="Times New Roman"/>
      <w:i/>
      <w:iCs/>
      <w:color w:val="0098CD"/>
      <w:sz w:val="20"/>
      <w:szCs w:val="20"/>
      <w:lang w:val="en-US"/>
    </w:rPr>
  </w:style>
  <w:style w:type="character" w:customStyle="1" w:styleId="Heading4Char">
    <w:name w:val="Heading 4 Char"/>
    <w:aliases w:val="Title 4 Char"/>
    <w:basedOn w:val="DefaultParagraphFont"/>
    <w:link w:val="Heading4"/>
    <w:rsid w:val="002E1E12"/>
    <w:rPr>
      <w:rFonts w:ascii="Libertinus Serif" w:eastAsia="Times New Roman" w:hAnsi="Libertinus Serif" w:cs="Times New Roman"/>
      <w:i/>
      <w:iCs/>
      <w:color w:val="0098CD"/>
      <w:sz w:val="18"/>
      <w:szCs w:val="18"/>
      <w:lang w:val="en-US"/>
    </w:rPr>
  </w:style>
  <w:style w:type="character" w:customStyle="1" w:styleId="Heading5Char">
    <w:name w:val="Heading 5 Char"/>
    <w:basedOn w:val="DefaultParagraphFont"/>
    <w:link w:val="Heading5"/>
    <w:semiHidden/>
    <w:rsid w:val="004025B7"/>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semiHidden/>
    <w:rsid w:val="004025B7"/>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semiHidden/>
    <w:rsid w:val="004025B7"/>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semiHidden/>
    <w:rsid w:val="004025B7"/>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semiHidden/>
    <w:rsid w:val="004025B7"/>
    <w:rPr>
      <w:rFonts w:ascii="Times New Roman" w:eastAsia="Times New Roman" w:hAnsi="Times New Roman" w:cs="Times New Roman"/>
      <w:sz w:val="16"/>
      <w:szCs w:val="16"/>
      <w:lang w:val="en-US"/>
    </w:rPr>
  </w:style>
  <w:style w:type="paragraph" w:styleId="FootnoteText">
    <w:name w:val="footnote text"/>
    <w:basedOn w:val="Normal"/>
    <w:link w:val="FootnoteTextChar"/>
    <w:semiHidden/>
    <w:rsid w:val="008F3874"/>
    <w:pPr>
      <w:spacing w:after="0"/>
      <w:ind w:firstLine="202"/>
    </w:pPr>
    <w:rPr>
      <w:sz w:val="16"/>
      <w:szCs w:val="16"/>
    </w:rPr>
  </w:style>
  <w:style w:type="character" w:customStyle="1" w:styleId="FootnoteTextChar">
    <w:name w:val="Footnote Text Char"/>
    <w:basedOn w:val="DefaultParagraphFont"/>
    <w:link w:val="FootnoteText"/>
    <w:semiHidden/>
    <w:rsid w:val="008F3874"/>
    <w:rPr>
      <w:rFonts w:ascii="Times New Roman" w:eastAsia="Times New Roman" w:hAnsi="Times New Roman" w:cs="Times New Roman"/>
      <w:sz w:val="16"/>
      <w:szCs w:val="16"/>
      <w:lang w:val="en-US"/>
    </w:rPr>
  </w:style>
  <w:style w:type="paragraph" w:customStyle="1" w:styleId="References">
    <w:name w:val="References"/>
    <w:basedOn w:val="Normal"/>
    <w:qFormat/>
    <w:rsid w:val="002E1E12"/>
    <w:pPr>
      <w:numPr>
        <w:numId w:val="2"/>
      </w:numPr>
      <w:spacing w:after="14"/>
    </w:pPr>
    <w:rPr>
      <w:sz w:val="16"/>
      <w:szCs w:val="16"/>
    </w:rPr>
  </w:style>
  <w:style w:type="character" w:styleId="FootnoteReference">
    <w:name w:val="footnote reference"/>
    <w:semiHidden/>
    <w:rsid w:val="008F3874"/>
    <w:rPr>
      <w:vertAlign w:val="superscript"/>
    </w:rPr>
  </w:style>
  <w:style w:type="paragraph" w:customStyle="1" w:styleId="Lista1">
    <w:name w:val="Lista1"/>
    <w:basedOn w:val="Normal"/>
    <w:qFormat/>
    <w:rsid w:val="002E1E12"/>
    <w:pPr>
      <w:numPr>
        <w:numId w:val="8"/>
      </w:numPr>
      <w:ind w:left="284" w:hanging="284"/>
      <w:contextualSpacing/>
    </w:pPr>
  </w:style>
  <w:style w:type="paragraph" w:customStyle="1" w:styleId="TableTitle">
    <w:name w:val="Table Title"/>
    <w:basedOn w:val="Normal"/>
    <w:qFormat/>
    <w:rsid w:val="002E1E12"/>
    <w:pPr>
      <w:spacing w:before="113"/>
      <w:ind w:firstLine="0"/>
      <w:jc w:val="center"/>
    </w:pPr>
    <w:rPr>
      <w:smallCaps/>
      <w:sz w:val="16"/>
      <w:szCs w:val="16"/>
    </w:rPr>
  </w:style>
  <w:style w:type="paragraph" w:customStyle="1" w:styleId="ReferenceHead">
    <w:name w:val="Reference Head"/>
    <w:basedOn w:val="Heading1"/>
    <w:link w:val="ReferenceHeadChar"/>
    <w:qFormat/>
    <w:rsid w:val="002E1E12"/>
    <w:pPr>
      <w:numPr>
        <w:numId w:val="0"/>
      </w:numPr>
    </w:pPr>
  </w:style>
  <w:style w:type="paragraph" w:customStyle="1" w:styleId="Equation">
    <w:name w:val="Equation"/>
    <w:basedOn w:val="Normal"/>
    <w:next w:val="Normal"/>
    <w:qFormat/>
    <w:rsid w:val="002E1E12"/>
    <w:pPr>
      <w:tabs>
        <w:tab w:val="right" w:pos="5040"/>
      </w:tabs>
      <w:spacing w:after="0" w:line="252" w:lineRule="auto"/>
    </w:pPr>
    <w:rPr>
      <w:sz w:val="20"/>
    </w:rPr>
  </w:style>
  <w:style w:type="paragraph" w:styleId="Revision">
    <w:name w:val="Revision"/>
    <w:hidden/>
    <w:uiPriority w:val="99"/>
    <w:semiHidden/>
    <w:rsid w:val="00B87A0C"/>
    <w:pPr>
      <w:spacing w:after="0" w:line="240" w:lineRule="auto"/>
    </w:pPr>
    <w:rPr>
      <w:rFonts w:ascii="Times New Roman" w:eastAsia="Times New Roman" w:hAnsi="Times New Roman" w:cs="Times New Roman"/>
      <w:sz w:val="18"/>
      <w:szCs w:val="20"/>
      <w:lang w:val="en-US"/>
    </w:rPr>
  </w:style>
  <w:style w:type="paragraph" w:customStyle="1" w:styleId="FigureCaption">
    <w:name w:val="FigureCaption"/>
    <w:basedOn w:val="Normal"/>
    <w:qFormat/>
    <w:rsid w:val="002E1E12"/>
    <w:pPr>
      <w:spacing w:after="113"/>
      <w:ind w:firstLine="0"/>
      <w:jc w:val="left"/>
    </w:pPr>
    <w:rPr>
      <w:sz w:val="16"/>
    </w:rPr>
  </w:style>
  <w:style w:type="paragraph" w:customStyle="1" w:styleId="TableText">
    <w:name w:val="TableText"/>
    <w:basedOn w:val="Normal"/>
    <w:qFormat/>
    <w:rsid w:val="002E1E12"/>
    <w:pPr>
      <w:jc w:val="left"/>
    </w:pPr>
    <w:rPr>
      <w:sz w:val="16"/>
    </w:rPr>
  </w:style>
  <w:style w:type="character" w:styleId="PlaceholderText">
    <w:name w:val="Placeholder Text"/>
    <w:basedOn w:val="DefaultParagraphFont"/>
    <w:uiPriority w:val="99"/>
    <w:semiHidden/>
    <w:rsid w:val="001C3F8F"/>
    <w:rPr>
      <w:color w:val="808080"/>
    </w:rPr>
  </w:style>
  <w:style w:type="paragraph" w:customStyle="1" w:styleId="NumberedList">
    <w:name w:val="NumberedList"/>
    <w:basedOn w:val="Normal"/>
    <w:qFormat/>
    <w:rsid w:val="002E1E12"/>
    <w:pPr>
      <w:numPr>
        <w:numId w:val="12"/>
      </w:numPr>
      <w:ind w:left="511" w:hanging="284"/>
    </w:pPr>
  </w:style>
  <w:style w:type="paragraph" w:customStyle="1" w:styleId="FigureCaption0">
    <w:name w:val="Figure Caption"/>
    <w:basedOn w:val="Normal"/>
    <w:rsid w:val="000B5F3E"/>
    <w:pPr>
      <w:widowControl/>
      <w:spacing w:after="0"/>
      <w:ind w:firstLine="0"/>
    </w:pPr>
    <w:rPr>
      <w:sz w:val="16"/>
      <w:szCs w:val="16"/>
    </w:rPr>
  </w:style>
  <w:style w:type="character" w:customStyle="1" w:styleId="bodytype">
    <w:name w:val="body type"/>
    <w:uiPriority w:val="99"/>
    <w:rsid w:val="003B4CAF"/>
    <w:rPr>
      <w:rFonts w:ascii="Formata-Regular" w:hAnsi="Formata-Regular" w:cs="Formata-Regular"/>
      <w:color w:val="000000"/>
      <w:sz w:val="22"/>
      <w:szCs w:val="22"/>
    </w:rPr>
  </w:style>
  <w:style w:type="character" w:styleId="CommentReference">
    <w:name w:val="annotation reference"/>
    <w:basedOn w:val="DefaultParagraphFont"/>
    <w:uiPriority w:val="99"/>
    <w:semiHidden/>
    <w:unhideWhenUsed/>
    <w:rsid w:val="003B4CEF"/>
    <w:rPr>
      <w:sz w:val="16"/>
      <w:szCs w:val="16"/>
    </w:rPr>
  </w:style>
  <w:style w:type="paragraph" w:styleId="CommentText">
    <w:name w:val="annotation text"/>
    <w:basedOn w:val="Normal"/>
    <w:link w:val="CommentTextChar"/>
    <w:uiPriority w:val="99"/>
    <w:semiHidden/>
    <w:unhideWhenUsed/>
    <w:rsid w:val="003B4CEF"/>
    <w:rPr>
      <w:sz w:val="20"/>
    </w:rPr>
  </w:style>
  <w:style w:type="character" w:customStyle="1" w:styleId="CommentTextChar">
    <w:name w:val="Comment Text Char"/>
    <w:basedOn w:val="DefaultParagraphFont"/>
    <w:link w:val="CommentText"/>
    <w:uiPriority w:val="99"/>
    <w:semiHidden/>
    <w:rsid w:val="003B4CEF"/>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B4CEF"/>
    <w:rPr>
      <w:b/>
      <w:bCs/>
    </w:rPr>
  </w:style>
  <w:style w:type="character" w:customStyle="1" w:styleId="CommentSubjectChar">
    <w:name w:val="Comment Subject Char"/>
    <w:basedOn w:val="CommentTextChar"/>
    <w:link w:val="CommentSubject"/>
    <w:uiPriority w:val="99"/>
    <w:semiHidden/>
    <w:rsid w:val="003B4CEF"/>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3B4CEF"/>
    <w:pPr>
      <w:spacing w:after="0"/>
    </w:pPr>
    <w:rPr>
      <w:rFonts w:ascii="Segoe UI" w:hAnsi="Segoe UI" w:cs="Segoe UI"/>
      <w:szCs w:val="18"/>
    </w:rPr>
  </w:style>
  <w:style w:type="character" w:customStyle="1" w:styleId="BalloonTextChar">
    <w:name w:val="Balloon Text Char"/>
    <w:basedOn w:val="DefaultParagraphFont"/>
    <w:link w:val="BalloonText"/>
    <w:uiPriority w:val="99"/>
    <w:semiHidden/>
    <w:rsid w:val="003B4CEF"/>
    <w:rPr>
      <w:rFonts w:ascii="Segoe UI" w:eastAsia="Times New Roman" w:hAnsi="Segoe UI" w:cs="Segoe UI"/>
      <w:sz w:val="18"/>
      <w:szCs w:val="18"/>
      <w:lang w:val="en-US"/>
    </w:rPr>
  </w:style>
  <w:style w:type="character" w:customStyle="1" w:styleId="BodyText2">
    <w:name w:val="Body Text2"/>
    <w:uiPriority w:val="99"/>
    <w:rsid w:val="003B4CEF"/>
    <w:rPr>
      <w:rFonts w:ascii="Verdana" w:hAnsi="Verdana" w:cs="Verdana"/>
      <w:color w:val="000000"/>
      <w:sz w:val="22"/>
      <w:szCs w:val="22"/>
    </w:rPr>
  </w:style>
  <w:style w:type="character" w:customStyle="1" w:styleId="ReferenceHeadChar">
    <w:name w:val="Reference Head Char"/>
    <w:link w:val="ReferenceHead"/>
    <w:rsid w:val="002E1E12"/>
    <w:rPr>
      <w:rFonts w:ascii="Libertinus Serif" w:eastAsia="UnitOT" w:hAnsi="Libertinus Serif" w:cs="Times New Roman"/>
      <w:smallCaps/>
      <w:color w:val="0098CD"/>
      <w:sz w:val="20"/>
      <w:szCs w:val="28"/>
      <w:lang w:val="en-US"/>
    </w:rPr>
  </w:style>
  <w:style w:type="character" w:styleId="FollowedHyperlink">
    <w:name w:val="FollowedHyperlink"/>
    <w:basedOn w:val="DefaultParagraphFont"/>
    <w:uiPriority w:val="99"/>
    <w:semiHidden/>
    <w:unhideWhenUsed/>
    <w:rsid w:val="003F55B1"/>
    <w:rPr>
      <w:color w:val="954F72" w:themeColor="followedHyperlink"/>
      <w:u w:val="single"/>
    </w:rPr>
  </w:style>
  <w:style w:type="character" w:customStyle="1" w:styleId="Mencinsinresolver2">
    <w:name w:val="Mención sin resolver2"/>
    <w:basedOn w:val="DefaultParagraphFont"/>
    <w:uiPriority w:val="99"/>
    <w:semiHidden/>
    <w:unhideWhenUsed/>
    <w:rsid w:val="001B6A42"/>
    <w:rPr>
      <w:color w:val="605E5C"/>
      <w:shd w:val="clear" w:color="auto" w:fill="E1DFDD"/>
    </w:rPr>
  </w:style>
  <w:style w:type="character" w:styleId="UnresolvedMention">
    <w:name w:val="Unresolved Mention"/>
    <w:basedOn w:val="DefaultParagraphFont"/>
    <w:uiPriority w:val="99"/>
    <w:semiHidden/>
    <w:unhideWhenUsed/>
    <w:rsid w:val="006961C9"/>
    <w:rPr>
      <w:color w:val="605E5C"/>
      <w:shd w:val="clear" w:color="auto" w:fill="E1DFDD"/>
    </w:rPr>
  </w:style>
  <w:style w:type="table" w:styleId="PlainTable5">
    <w:name w:val="Plain Table 5"/>
    <w:basedOn w:val="TableNormal"/>
    <w:uiPriority w:val="45"/>
    <w:rsid w:val="00CD13D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CD13D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CD13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A44B7F"/>
    <w:pPr>
      <w:spacing w:after="200"/>
    </w:pPr>
    <w:rPr>
      <w:i/>
      <w:iCs/>
      <w:color w:val="44546A" w:themeColor="text2"/>
      <w:szCs w:val="18"/>
    </w:rPr>
  </w:style>
  <w:style w:type="paragraph" w:styleId="ListParagraph">
    <w:name w:val="List Paragraph"/>
    <w:basedOn w:val="Normal"/>
    <w:uiPriority w:val="34"/>
    <w:semiHidden/>
    <w:qFormat/>
    <w:locked/>
    <w:rsid w:val="00A44B7F"/>
    <w:pPr>
      <w:ind w:left="720"/>
      <w:contextualSpacing/>
    </w:pPr>
  </w:style>
  <w:style w:type="character" w:styleId="Strong">
    <w:name w:val="Strong"/>
    <w:uiPriority w:val="22"/>
    <w:qFormat/>
    <w:rsid w:val="00E757D4"/>
    <w:rPr>
      <w:b/>
      <w:bCs/>
    </w:rPr>
  </w:style>
  <w:style w:type="character" w:customStyle="1" w:styleId="text13">
    <w:name w:val="text13"/>
    <w:rsid w:val="00E757D4"/>
  </w:style>
  <w:style w:type="paragraph" w:styleId="NormalWeb">
    <w:name w:val="Normal (Web)"/>
    <w:basedOn w:val="Normal"/>
    <w:uiPriority w:val="99"/>
    <w:unhideWhenUsed/>
    <w:rsid w:val="00E757D4"/>
    <w:pPr>
      <w:widowControl/>
      <w:autoSpaceDE/>
      <w:autoSpaceDN/>
      <w:spacing w:before="100" w:beforeAutospacing="1" w:after="100" w:afterAutospacing="1"/>
      <w:ind w:firstLine="0"/>
      <w:jc w:val="left"/>
    </w:pPr>
    <w:rPr>
      <w:rFonts w:ascii="Times New Roman" w:hAnsi="Times New Roman"/>
      <w:sz w:val="24"/>
      <w:szCs w:val="24"/>
    </w:rPr>
  </w:style>
  <w:style w:type="paragraph" w:customStyle="1" w:styleId="KONTENTABEL">
    <w:name w:val="KONTEN TABEL"/>
    <w:basedOn w:val="Normal"/>
    <w:link w:val="KONTENTABELChar"/>
    <w:qFormat/>
    <w:rsid w:val="00020DC6"/>
    <w:pPr>
      <w:widowControl/>
      <w:autoSpaceDE/>
      <w:autoSpaceDN/>
      <w:spacing w:after="0"/>
      <w:ind w:firstLine="0"/>
      <w:jc w:val="left"/>
    </w:pPr>
    <w:rPr>
      <w:rFonts w:ascii="Times New Roman" w:eastAsiaTheme="minorHAnsi" w:hAnsi="Times New Roman" w:cstheme="minorBidi"/>
      <w:sz w:val="22"/>
      <w:szCs w:val="22"/>
    </w:rPr>
  </w:style>
  <w:style w:type="character" w:customStyle="1" w:styleId="KONTENTABELChar">
    <w:name w:val="KONTEN TABEL Char"/>
    <w:basedOn w:val="DefaultParagraphFont"/>
    <w:link w:val="KONTENTABEL"/>
    <w:rsid w:val="00020DC6"/>
    <w:rPr>
      <w:rFonts w:ascii="Times New Roman" w:hAnsi="Times New Roman"/>
      <w:lang w:val="en-US"/>
    </w:rPr>
  </w:style>
  <w:style w:type="paragraph" w:customStyle="1" w:styleId="Ref">
    <w:name w:val="Ref"/>
    <w:basedOn w:val="Normal"/>
    <w:link w:val="RefChar"/>
    <w:qFormat/>
    <w:rsid w:val="006809FB"/>
    <w:pPr>
      <w:adjustRightInd w:val="0"/>
      <w:spacing w:after="14"/>
      <w:ind w:left="357" w:hanging="357"/>
    </w:pPr>
    <w:rPr>
      <w:rFonts w:cs="Libertinus Serif"/>
      <w:noProof/>
      <w:sz w:val="16"/>
      <w:szCs w:val="24"/>
    </w:rPr>
  </w:style>
  <w:style w:type="character" w:customStyle="1" w:styleId="RefChar">
    <w:name w:val="Ref Char"/>
    <w:basedOn w:val="DefaultParagraphFont"/>
    <w:link w:val="Ref"/>
    <w:rsid w:val="006809FB"/>
    <w:rPr>
      <w:rFonts w:ascii="Libertinus Serif" w:eastAsia="Times New Roman" w:hAnsi="Libertinus Serif" w:cs="Libertinus Serif"/>
      <w:noProof/>
      <w:sz w:val="16"/>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98513">
      <w:bodyDiv w:val="1"/>
      <w:marLeft w:val="0"/>
      <w:marRight w:val="0"/>
      <w:marTop w:val="0"/>
      <w:marBottom w:val="0"/>
      <w:divBdr>
        <w:top w:val="none" w:sz="0" w:space="0" w:color="auto"/>
        <w:left w:val="none" w:sz="0" w:space="0" w:color="auto"/>
        <w:bottom w:val="none" w:sz="0" w:space="0" w:color="auto"/>
        <w:right w:val="none" w:sz="0" w:space="0" w:color="auto"/>
      </w:divBdr>
    </w:div>
    <w:div w:id="618532191">
      <w:bodyDiv w:val="1"/>
      <w:marLeft w:val="0"/>
      <w:marRight w:val="0"/>
      <w:marTop w:val="0"/>
      <w:marBottom w:val="0"/>
      <w:divBdr>
        <w:top w:val="none" w:sz="0" w:space="0" w:color="auto"/>
        <w:left w:val="none" w:sz="0" w:space="0" w:color="auto"/>
        <w:bottom w:val="none" w:sz="0" w:space="0" w:color="auto"/>
        <w:right w:val="none" w:sz="0" w:space="0" w:color="auto"/>
      </w:divBdr>
    </w:div>
    <w:div w:id="706180704">
      <w:bodyDiv w:val="1"/>
      <w:marLeft w:val="0"/>
      <w:marRight w:val="0"/>
      <w:marTop w:val="0"/>
      <w:marBottom w:val="0"/>
      <w:divBdr>
        <w:top w:val="none" w:sz="0" w:space="0" w:color="auto"/>
        <w:left w:val="none" w:sz="0" w:space="0" w:color="auto"/>
        <w:bottom w:val="none" w:sz="0" w:space="0" w:color="auto"/>
        <w:right w:val="none" w:sz="0" w:space="0" w:color="auto"/>
      </w:divBdr>
      <w:divsChild>
        <w:div w:id="19002876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9408315">
      <w:bodyDiv w:val="1"/>
      <w:marLeft w:val="0"/>
      <w:marRight w:val="0"/>
      <w:marTop w:val="0"/>
      <w:marBottom w:val="0"/>
      <w:divBdr>
        <w:top w:val="none" w:sz="0" w:space="0" w:color="auto"/>
        <w:left w:val="none" w:sz="0" w:space="0" w:color="auto"/>
        <w:bottom w:val="none" w:sz="0" w:space="0" w:color="auto"/>
        <w:right w:val="none" w:sz="0" w:space="0" w:color="auto"/>
      </w:divBdr>
    </w:div>
    <w:div w:id="789280100">
      <w:bodyDiv w:val="1"/>
      <w:marLeft w:val="0"/>
      <w:marRight w:val="0"/>
      <w:marTop w:val="0"/>
      <w:marBottom w:val="0"/>
      <w:divBdr>
        <w:top w:val="none" w:sz="0" w:space="0" w:color="auto"/>
        <w:left w:val="none" w:sz="0" w:space="0" w:color="auto"/>
        <w:bottom w:val="none" w:sz="0" w:space="0" w:color="auto"/>
        <w:right w:val="none" w:sz="0" w:space="0" w:color="auto"/>
      </w:divBdr>
    </w:div>
    <w:div w:id="1333608326">
      <w:bodyDiv w:val="1"/>
      <w:marLeft w:val="0"/>
      <w:marRight w:val="0"/>
      <w:marTop w:val="0"/>
      <w:marBottom w:val="0"/>
      <w:divBdr>
        <w:top w:val="none" w:sz="0" w:space="0" w:color="auto"/>
        <w:left w:val="none" w:sz="0" w:space="0" w:color="auto"/>
        <w:bottom w:val="none" w:sz="0" w:space="0" w:color="auto"/>
        <w:right w:val="none" w:sz="0" w:space="0" w:color="auto"/>
      </w:divBdr>
      <w:divsChild>
        <w:div w:id="204172711">
          <w:marLeft w:val="0"/>
          <w:marRight w:val="0"/>
          <w:marTop w:val="0"/>
          <w:marBottom w:val="0"/>
          <w:divBdr>
            <w:top w:val="none" w:sz="0" w:space="0" w:color="auto"/>
            <w:left w:val="none" w:sz="0" w:space="0" w:color="auto"/>
            <w:bottom w:val="none" w:sz="0" w:space="0" w:color="auto"/>
            <w:right w:val="none" w:sz="0" w:space="0" w:color="auto"/>
          </w:divBdr>
          <w:divsChild>
            <w:div w:id="42096356">
              <w:marLeft w:val="0"/>
              <w:marRight w:val="0"/>
              <w:marTop w:val="0"/>
              <w:marBottom w:val="0"/>
              <w:divBdr>
                <w:top w:val="none" w:sz="0" w:space="0" w:color="auto"/>
                <w:left w:val="none" w:sz="0" w:space="0" w:color="auto"/>
                <w:bottom w:val="none" w:sz="0" w:space="0" w:color="auto"/>
                <w:right w:val="none" w:sz="0" w:space="0" w:color="auto"/>
              </w:divBdr>
              <w:divsChild>
                <w:div w:id="17347688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99212025">
      <w:bodyDiv w:val="1"/>
      <w:marLeft w:val="0"/>
      <w:marRight w:val="0"/>
      <w:marTop w:val="0"/>
      <w:marBottom w:val="0"/>
      <w:divBdr>
        <w:top w:val="none" w:sz="0" w:space="0" w:color="auto"/>
        <w:left w:val="none" w:sz="0" w:space="0" w:color="auto"/>
        <w:bottom w:val="none" w:sz="0" w:space="0" w:color="auto"/>
        <w:right w:val="none" w:sz="0" w:space="0" w:color="auto"/>
      </w:divBdr>
      <w:divsChild>
        <w:div w:id="316687467">
          <w:marLeft w:val="0"/>
          <w:marRight w:val="0"/>
          <w:marTop w:val="0"/>
          <w:marBottom w:val="0"/>
          <w:divBdr>
            <w:top w:val="none" w:sz="0" w:space="0" w:color="auto"/>
            <w:left w:val="none" w:sz="0" w:space="0" w:color="auto"/>
            <w:bottom w:val="none" w:sz="0" w:space="0" w:color="auto"/>
            <w:right w:val="none" w:sz="0" w:space="0" w:color="auto"/>
          </w:divBdr>
          <w:divsChild>
            <w:div w:id="986208706">
              <w:marLeft w:val="0"/>
              <w:marRight w:val="0"/>
              <w:marTop w:val="0"/>
              <w:marBottom w:val="0"/>
              <w:divBdr>
                <w:top w:val="none" w:sz="0" w:space="0" w:color="auto"/>
                <w:left w:val="none" w:sz="0" w:space="0" w:color="auto"/>
                <w:bottom w:val="none" w:sz="0" w:space="0" w:color="auto"/>
                <w:right w:val="none" w:sz="0" w:space="0" w:color="auto"/>
              </w:divBdr>
              <w:divsChild>
                <w:div w:id="19600672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63120767">
      <w:bodyDiv w:val="1"/>
      <w:marLeft w:val="0"/>
      <w:marRight w:val="0"/>
      <w:marTop w:val="0"/>
      <w:marBottom w:val="0"/>
      <w:divBdr>
        <w:top w:val="none" w:sz="0" w:space="0" w:color="auto"/>
        <w:left w:val="none" w:sz="0" w:space="0" w:color="auto"/>
        <w:bottom w:val="none" w:sz="0" w:space="0" w:color="auto"/>
        <w:right w:val="none" w:sz="0" w:space="0" w:color="auto"/>
      </w:divBdr>
      <w:divsChild>
        <w:div w:id="243491522">
          <w:marLeft w:val="0"/>
          <w:marRight w:val="0"/>
          <w:marTop w:val="0"/>
          <w:marBottom w:val="0"/>
          <w:divBdr>
            <w:top w:val="none" w:sz="0" w:space="0" w:color="auto"/>
            <w:left w:val="none" w:sz="0" w:space="0" w:color="auto"/>
            <w:bottom w:val="none" w:sz="0" w:space="0" w:color="auto"/>
            <w:right w:val="none" w:sz="0" w:space="0" w:color="auto"/>
          </w:divBdr>
          <w:divsChild>
            <w:div w:id="1439444185">
              <w:marLeft w:val="0"/>
              <w:marRight w:val="0"/>
              <w:marTop w:val="0"/>
              <w:marBottom w:val="0"/>
              <w:divBdr>
                <w:top w:val="none" w:sz="0" w:space="0" w:color="auto"/>
                <w:left w:val="none" w:sz="0" w:space="0" w:color="auto"/>
                <w:bottom w:val="none" w:sz="0" w:space="0" w:color="auto"/>
                <w:right w:val="none" w:sz="0" w:space="0" w:color="auto"/>
              </w:divBdr>
              <w:divsChild>
                <w:div w:id="21240290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32359126">
      <w:bodyDiv w:val="1"/>
      <w:marLeft w:val="0"/>
      <w:marRight w:val="0"/>
      <w:marTop w:val="0"/>
      <w:marBottom w:val="0"/>
      <w:divBdr>
        <w:top w:val="none" w:sz="0" w:space="0" w:color="auto"/>
        <w:left w:val="none" w:sz="0" w:space="0" w:color="auto"/>
        <w:bottom w:val="none" w:sz="0" w:space="0" w:color="auto"/>
        <w:right w:val="none" w:sz="0" w:space="0" w:color="auto"/>
      </w:divBdr>
      <w:divsChild>
        <w:div w:id="1145124571">
          <w:marLeft w:val="0"/>
          <w:marRight w:val="0"/>
          <w:marTop w:val="0"/>
          <w:marBottom w:val="0"/>
          <w:divBdr>
            <w:top w:val="none" w:sz="0" w:space="0" w:color="auto"/>
            <w:left w:val="none" w:sz="0" w:space="0" w:color="auto"/>
            <w:bottom w:val="none" w:sz="0" w:space="0" w:color="auto"/>
            <w:right w:val="none" w:sz="0" w:space="0" w:color="auto"/>
          </w:divBdr>
          <w:divsChild>
            <w:div w:id="779956683">
              <w:marLeft w:val="0"/>
              <w:marRight w:val="0"/>
              <w:marTop w:val="0"/>
              <w:marBottom w:val="0"/>
              <w:divBdr>
                <w:top w:val="none" w:sz="0" w:space="0" w:color="auto"/>
                <w:left w:val="none" w:sz="0" w:space="0" w:color="auto"/>
                <w:bottom w:val="none" w:sz="0" w:space="0" w:color="auto"/>
                <w:right w:val="none" w:sz="0" w:space="0" w:color="auto"/>
              </w:divBdr>
              <w:divsChild>
                <w:div w:id="5228663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F9AC3A-AF6F-4ACB-94C9-13AABCDA4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94624</Words>
  <Characters>539359</Characters>
  <Application>Microsoft Office Word</Application>
  <DocSecurity>0</DocSecurity>
  <Lines>4494</Lines>
  <Paragraphs>1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32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hoa - UNIR</dc:creator>
  <cp:keywords/>
  <dc:description/>
  <cp:lastModifiedBy>it</cp:lastModifiedBy>
  <cp:revision>4</cp:revision>
  <cp:lastPrinted>2017-07-07T10:06:00Z</cp:lastPrinted>
  <dcterms:created xsi:type="dcterms:W3CDTF">2025-08-19T09:07:00Z</dcterms:created>
  <dcterms:modified xsi:type="dcterms:W3CDTF">2025-08-1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f089e91-724a-337d-a623-b77afce4fbf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